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1063E6DD" w14:textId="7E76E275" w:rsidR="00F14903"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2951144" w:history="1">
            <w:r w:rsidR="00F14903" w:rsidRPr="005B0603">
              <w:rPr>
                <w:rStyle w:val="Hyperlink"/>
                <w:noProof/>
              </w:rPr>
              <w:t>Preface</w:t>
            </w:r>
            <w:r w:rsidR="00F14903">
              <w:rPr>
                <w:noProof/>
                <w:webHidden/>
              </w:rPr>
              <w:tab/>
            </w:r>
            <w:r w:rsidR="00F14903">
              <w:rPr>
                <w:noProof/>
                <w:webHidden/>
              </w:rPr>
              <w:fldChar w:fldCharType="begin"/>
            </w:r>
            <w:r w:rsidR="00F14903">
              <w:rPr>
                <w:noProof/>
                <w:webHidden/>
              </w:rPr>
              <w:instrText xml:space="preserve"> PAGEREF _Toc12951144 \h </w:instrText>
            </w:r>
            <w:r w:rsidR="00F14903">
              <w:rPr>
                <w:noProof/>
                <w:webHidden/>
              </w:rPr>
            </w:r>
            <w:r w:rsidR="00F14903">
              <w:rPr>
                <w:noProof/>
                <w:webHidden/>
              </w:rPr>
              <w:fldChar w:fldCharType="separate"/>
            </w:r>
            <w:r w:rsidR="00F14903">
              <w:rPr>
                <w:noProof/>
                <w:webHidden/>
              </w:rPr>
              <w:t>3</w:t>
            </w:r>
            <w:r w:rsidR="00F14903">
              <w:rPr>
                <w:noProof/>
                <w:webHidden/>
              </w:rPr>
              <w:fldChar w:fldCharType="end"/>
            </w:r>
          </w:hyperlink>
        </w:p>
        <w:p w14:paraId="639C6501" w14:textId="7BC039A7" w:rsidR="00F14903" w:rsidRDefault="004762C9">
          <w:pPr>
            <w:pStyle w:val="TOC2"/>
            <w:tabs>
              <w:tab w:val="right" w:leader="dot" w:pos="9350"/>
            </w:tabs>
            <w:rPr>
              <w:smallCaps w:val="0"/>
              <w:noProof/>
              <w:sz w:val="22"/>
              <w:szCs w:val="22"/>
            </w:rPr>
          </w:pPr>
          <w:hyperlink w:anchor="_Toc12951145" w:history="1">
            <w:r w:rsidR="00F14903" w:rsidRPr="005B0603">
              <w:rPr>
                <w:rStyle w:val="Hyperlink"/>
                <w:noProof/>
              </w:rPr>
              <w:t>Pilot Monitoring Phases</w:t>
            </w:r>
            <w:r w:rsidR="00F14903">
              <w:rPr>
                <w:noProof/>
                <w:webHidden/>
              </w:rPr>
              <w:tab/>
            </w:r>
            <w:r w:rsidR="00F14903">
              <w:rPr>
                <w:noProof/>
                <w:webHidden/>
              </w:rPr>
              <w:fldChar w:fldCharType="begin"/>
            </w:r>
            <w:r w:rsidR="00F14903">
              <w:rPr>
                <w:noProof/>
                <w:webHidden/>
              </w:rPr>
              <w:instrText xml:space="preserve"> PAGEREF _Toc12951145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01DBC477" w14:textId="54533319" w:rsidR="00F14903" w:rsidRDefault="004762C9">
          <w:pPr>
            <w:pStyle w:val="TOC2"/>
            <w:tabs>
              <w:tab w:val="right" w:leader="dot" w:pos="9350"/>
            </w:tabs>
            <w:rPr>
              <w:smallCaps w:val="0"/>
              <w:noProof/>
              <w:sz w:val="22"/>
              <w:szCs w:val="22"/>
            </w:rPr>
          </w:pPr>
          <w:hyperlink w:anchor="_Toc12951146" w:history="1">
            <w:r w:rsidR="00F14903" w:rsidRPr="005B0603">
              <w:rPr>
                <w:rStyle w:val="Hyperlink"/>
                <w:noProof/>
              </w:rPr>
              <w:t>Project Objectives</w:t>
            </w:r>
            <w:r w:rsidR="00F14903">
              <w:rPr>
                <w:noProof/>
                <w:webHidden/>
              </w:rPr>
              <w:tab/>
            </w:r>
            <w:r w:rsidR="00F14903">
              <w:rPr>
                <w:noProof/>
                <w:webHidden/>
              </w:rPr>
              <w:fldChar w:fldCharType="begin"/>
            </w:r>
            <w:r w:rsidR="00F14903">
              <w:rPr>
                <w:noProof/>
                <w:webHidden/>
              </w:rPr>
              <w:instrText xml:space="preserve"> PAGEREF _Toc12951146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670CA853" w14:textId="2D6C4AE3" w:rsidR="00F14903" w:rsidRDefault="004762C9">
          <w:pPr>
            <w:pStyle w:val="TOC1"/>
            <w:tabs>
              <w:tab w:val="right" w:leader="dot" w:pos="9350"/>
            </w:tabs>
            <w:rPr>
              <w:b w:val="0"/>
              <w:bCs w:val="0"/>
              <w:caps w:val="0"/>
              <w:noProof/>
              <w:sz w:val="22"/>
              <w:szCs w:val="22"/>
            </w:rPr>
          </w:pPr>
          <w:hyperlink w:anchor="_Toc12951147" w:history="1">
            <w:r w:rsidR="00F14903" w:rsidRPr="005B0603">
              <w:rPr>
                <w:rStyle w:val="Hyperlink"/>
                <w:noProof/>
              </w:rPr>
              <w:t>Part 1: Phytoplankton and Invertebrate spatial and temporal variability</w:t>
            </w:r>
            <w:r w:rsidR="00F14903">
              <w:rPr>
                <w:noProof/>
                <w:webHidden/>
              </w:rPr>
              <w:tab/>
            </w:r>
            <w:r w:rsidR="00F14903">
              <w:rPr>
                <w:noProof/>
                <w:webHidden/>
              </w:rPr>
              <w:fldChar w:fldCharType="begin"/>
            </w:r>
            <w:r w:rsidR="00F14903">
              <w:rPr>
                <w:noProof/>
                <w:webHidden/>
              </w:rPr>
              <w:instrText xml:space="preserve"> PAGEREF _Toc12951147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6BA2609A" w14:textId="5F8108F3" w:rsidR="00F14903" w:rsidRDefault="004762C9">
          <w:pPr>
            <w:pStyle w:val="TOC2"/>
            <w:tabs>
              <w:tab w:val="right" w:leader="dot" w:pos="9350"/>
            </w:tabs>
            <w:rPr>
              <w:smallCaps w:val="0"/>
              <w:noProof/>
              <w:sz w:val="22"/>
              <w:szCs w:val="22"/>
            </w:rPr>
          </w:pPr>
          <w:hyperlink w:anchor="_Toc12951148"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48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4F60ECBB" w14:textId="6C904EB0" w:rsidR="00F14903" w:rsidRDefault="004762C9">
          <w:pPr>
            <w:pStyle w:val="TOC3"/>
            <w:tabs>
              <w:tab w:val="right" w:leader="dot" w:pos="9350"/>
            </w:tabs>
            <w:rPr>
              <w:i w:val="0"/>
              <w:iCs w:val="0"/>
              <w:noProof/>
              <w:sz w:val="22"/>
              <w:szCs w:val="22"/>
            </w:rPr>
          </w:pPr>
          <w:hyperlink w:anchor="_Toc12951149" w:history="1">
            <w:r w:rsidR="00F14903" w:rsidRPr="005B0603">
              <w:rPr>
                <w:rStyle w:val="Hyperlink"/>
                <w:noProof/>
              </w:rPr>
              <w:t>Invertebrates</w:t>
            </w:r>
            <w:r w:rsidR="00F14903">
              <w:rPr>
                <w:noProof/>
                <w:webHidden/>
              </w:rPr>
              <w:tab/>
            </w:r>
            <w:r w:rsidR="00F14903">
              <w:rPr>
                <w:noProof/>
                <w:webHidden/>
              </w:rPr>
              <w:fldChar w:fldCharType="begin"/>
            </w:r>
            <w:r w:rsidR="00F14903">
              <w:rPr>
                <w:noProof/>
                <w:webHidden/>
              </w:rPr>
              <w:instrText xml:space="preserve"> PAGEREF _Toc12951149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54669447" w14:textId="3E9B11E4" w:rsidR="00F14903" w:rsidRDefault="004762C9">
          <w:pPr>
            <w:pStyle w:val="TOC3"/>
            <w:tabs>
              <w:tab w:val="right" w:leader="dot" w:pos="9350"/>
            </w:tabs>
            <w:rPr>
              <w:i w:val="0"/>
              <w:iCs w:val="0"/>
              <w:noProof/>
              <w:sz w:val="22"/>
              <w:szCs w:val="22"/>
            </w:rPr>
          </w:pPr>
          <w:hyperlink w:anchor="_Toc12951150" w:history="1">
            <w:r w:rsidR="00F14903" w:rsidRPr="005B0603">
              <w:rPr>
                <w:rStyle w:val="Hyperlink"/>
                <w:noProof/>
              </w:rPr>
              <w:t>Phytoplankton</w:t>
            </w:r>
            <w:r w:rsidR="00F14903">
              <w:rPr>
                <w:noProof/>
                <w:webHidden/>
              </w:rPr>
              <w:tab/>
            </w:r>
            <w:r w:rsidR="00F14903">
              <w:rPr>
                <w:noProof/>
                <w:webHidden/>
              </w:rPr>
              <w:fldChar w:fldCharType="begin"/>
            </w:r>
            <w:r w:rsidR="00F14903">
              <w:rPr>
                <w:noProof/>
                <w:webHidden/>
              </w:rPr>
              <w:instrText xml:space="preserve"> PAGEREF _Toc12951150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7E535988" w14:textId="38C6E521" w:rsidR="00F14903" w:rsidRDefault="004762C9">
          <w:pPr>
            <w:pStyle w:val="TOC2"/>
            <w:tabs>
              <w:tab w:val="right" w:leader="dot" w:pos="9350"/>
            </w:tabs>
            <w:rPr>
              <w:smallCaps w:val="0"/>
              <w:noProof/>
              <w:sz w:val="22"/>
              <w:szCs w:val="22"/>
            </w:rPr>
          </w:pPr>
          <w:hyperlink w:anchor="_Toc12951151"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51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5E9EAC44" w14:textId="7CD9C17B" w:rsidR="00F14903" w:rsidRDefault="004762C9">
          <w:pPr>
            <w:pStyle w:val="TOC3"/>
            <w:tabs>
              <w:tab w:val="right" w:leader="dot" w:pos="9350"/>
            </w:tabs>
            <w:rPr>
              <w:i w:val="0"/>
              <w:iCs w:val="0"/>
              <w:noProof/>
              <w:sz w:val="22"/>
              <w:szCs w:val="22"/>
            </w:rPr>
          </w:pPr>
          <w:hyperlink w:anchor="_Toc12951152" w:history="1">
            <w:r w:rsidR="00F14903" w:rsidRPr="005B0603">
              <w:rPr>
                <w:rStyle w:val="Hyperlink"/>
                <w:rFonts w:ascii="Times New Roman" w:hAnsi="Times New Roman" w:cs="Times New Roman"/>
                <w:noProof/>
              </w:rPr>
              <w:t>Sampling Sites</w:t>
            </w:r>
            <w:r w:rsidR="00F14903">
              <w:rPr>
                <w:noProof/>
                <w:webHidden/>
              </w:rPr>
              <w:tab/>
            </w:r>
            <w:r w:rsidR="00F14903">
              <w:rPr>
                <w:noProof/>
                <w:webHidden/>
              </w:rPr>
              <w:fldChar w:fldCharType="begin"/>
            </w:r>
            <w:r w:rsidR="00F14903">
              <w:rPr>
                <w:noProof/>
                <w:webHidden/>
              </w:rPr>
              <w:instrText xml:space="preserve"> PAGEREF _Toc12951152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0843A245" w14:textId="26CDC3BD" w:rsidR="00F14903" w:rsidRDefault="004762C9">
          <w:pPr>
            <w:pStyle w:val="TOC3"/>
            <w:tabs>
              <w:tab w:val="right" w:leader="dot" w:pos="9350"/>
            </w:tabs>
            <w:rPr>
              <w:i w:val="0"/>
              <w:iCs w:val="0"/>
              <w:noProof/>
              <w:sz w:val="22"/>
              <w:szCs w:val="22"/>
            </w:rPr>
          </w:pPr>
          <w:hyperlink w:anchor="_Toc12951153" w:history="1">
            <w:r w:rsidR="00F14903" w:rsidRPr="005B0603">
              <w:rPr>
                <w:rStyle w:val="Hyperlink"/>
                <w:noProof/>
              </w:rPr>
              <w:t>Habitat Types and Sampling gears</w:t>
            </w:r>
            <w:r w:rsidR="00F14903">
              <w:rPr>
                <w:noProof/>
                <w:webHidden/>
              </w:rPr>
              <w:tab/>
            </w:r>
            <w:r w:rsidR="00F14903">
              <w:rPr>
                <w:noProof/>
                <w:webHidden/>
              </w:rPr>
              <w:fldChar w:fldCharType="begin"/>
            </w:r>
            <w:r w:rsidR="00F14903">
              <w:rPr>
                <w:noProof/>
                <w:webHidden/>
              </w:rPr>
              <w:instrText xml:space="preserve"> PAGEREF _Toc12951153 \h </w:instrText>
            </w:r>
            <w:r w:rsidR="00F14903">
              <w:rPr>
                <w:noProof/>
                <w:webHidden/>
              </w:rPr>
            </w:r>
            <w:r w:rsidR="00F14903">
              <w:rPr>
                <w:noProof/>
                <w:webHidden/>
              </w:rPr>
              <w:fldChar w:fldCharType="separate"/>
            </w:r>
            <w:r w:rsidR="00F14903">
              <w:rPr>
                <w:noProof/>
                <w:webHidden/>
              </w:rPr>
              <w:t>8</w:t>
            </w:r>
            <w:r w:rsidR="00F14903">
              <w:rPr>
                <w:noProof/>
                <w:webHidden/>
              </w:rPr>
              <w:fldChar w:fldCharType="end"/>
            </w:r>
          </w:hyperlink>
        </w:p>
        <w:p w14:paraId="25B4E452" w14:textId="3E1A12CA" w:rsidR="00F14903" w:rsidRDefault="004762C9">
          <w:pPr>
            <w:pStyle w:val="TOC3"/>
            <w:tabs>
              <w:tab w:val="right" w:leader="dot" w:pos="9350"/>
            </w:tabs>
            <w:rPr>
              <w:i w:val="0"/>
              <w:iCs w:val="0"/>
              <w:noProof/>
              <w:sz w:val="22"/>
              <w:szCs w:val="22"/>
            </w:rPr>
          </w:pPr>
          <w:hyperlink w:anchor="_Toc12951154" w:history="1">
            <w:r w:rsidR="00F14903" w:rsidRPr="005B0603">
              <w:rPr>
                <w:rStyle w:val="Hyperlink"/>
                <w:noProof/>
              </w:rPr>
              <w:t>Laboratory Methods</w:t>
            </w:r>
            <w:r w:rsidR="00F14903">
              <w:rPr>
                <w:noProof/>
                <w:webHidden/>
              </w:rPr>
              <w:tab/>
            </w:r>
            <w:r w:rsidR="00F14903">
              <w:rPr>
                <w:noProof/>
                <w:webHidden/>
              </w:rPr>
              <w:fldChar w:fldCharType="begin"/>
            </w:r>
            <w:r w:rsidR="00F14903">
              <w:rPr>
                <w:noProof/>
                <w:webHidden/>
              </w:rPr>
              <w:instrText xml:space="preserve"> PAGEREF _Toc12951154 \h </w:instrText>
            </w:r>
            <w:r w:rsidR="00F14903">
              <w:rPr>
                <w:noProof/>
                <w:webHidden/>
              </w:rPr>
            </w:r>
            <w:r w:rsidR="00F14903">
              <w:rPr>
                <w:noProof/>
                <w:webHidden/>
              </w:rPr>
              <w:fldChar w:fldCharType="separate"/>
            </w:r>
            <w:r w:rsidR="00F14903">
              <w:rPr>
                <w:noProof/>
                <w:webHidden/>
              </w:rPr>
              <w:t>12</w:t>
            </w:r>
            <w:r w:rsidR="00F14903">
              <w:rPr>
                <w:noProof/>
                <w:webHidden/>
              </w:rPr>
              <w:fldChar w:fldCharType="end"/>
            </w:r>
          </w:hyperlink>
        </w:p>
        <w:p w14:paraId="27A7DA8F" w14:textId="468003C5" w:rsidR="00F14903" w:rsidRDefault="004762C9">
          <w:pPr>
            <w:pStyle w:val="TOC3"/>
            <w:tabs>
              <w:tab w:val="right" w:leader="dot" w:pos="9350"/>
            </w:tabs>
            <w:rPr>
              <w:i w:val="0"/>
              <w:iCs w:val="0"/>
              <w:noProof/>
              <w:sz w:val="22"/>
              <w:szCs w:val="22"/>
            </w:rPr>
          </w:pPr>
          <w:hyperlink w:anchor="_Toc12951155"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55 \h </w:instrText>
            </w:r>
            <w:r w:rsidR="00F14903">
              <w:rPr>
                <w:noProof/>
                <w:webHidden/>
              </w:rPr>
            </w:r>
            <w:r w:rsidR="00F14903">
              <w:rPr>
                <w:noProof/>
                <w:webHidden/>
              </w:rPr>
              <w:fldChar w:fldCharType="separate"/>
            </w:r>
            <w:r w:rsidR="00F14903">
              <w:rPr>
                <w:noProof/>
                <w:webHidden/>
              </w:rPr>
              <w:t>14</w:t>
            </w:r>
            <w:r w:rsidR="00F14903">
              <w:rPr>
                <w:noProof/>
                <w:webHidden/>
              </w:rPr>
              <w:fldChar w:fldCharType="end"/>
            </w:r>
          </w:hyperlink>
        </w:p>
        <w:p w14:paraId="6D785F56" w14:textId="0191C8A5" w:rsidR="00F14903" w:rsidRDefault="004762C9">
          <w:pPr>
            <w:pStyle w:val="TOC2"/>
            <w:tabs>
              <w:tab w:val="right" w:leader="dot" w:pos="9350"/>
            </w:tabs>
            <w:rPr>
              <w:smallCaps w:val="0"/>
              <w:noProof/>
              <w:sz w:val="22"/>
              <w:szCs w:val="22"/>
            </w:rPr>
          </w:pPr>
          <w:hyperlink w:anchor="_Toc12951156"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56 \h </w:instrText>
            </w:r>
            <w:r w:rsidR="00F14903">
              <w:rPr>
                <w:noProof/>
                <w:webHidden/>
              </w:rPr>
            </w:r>
            <w:r w:rsidR="00F14903">
              <w:rPr>
                <w:noProof/>
                <w:webHidden/>
              </w:rPr>
              <w:fldChar w:fldCharType="separate"/>
            </w:r>
            <w:r w:rsidR="00F14903">
              <w:rPr>
                <w:noProof/>
                <w:webHidden/>
              </w:rPr>
              <w:t>15</w:t>
            </w:r>
            <w:r w:rsidR="00F14903">
              <w:rPr>
                <w:noProof/>
                <w:webHidden/>
              </w:rPr>
              <w:fldChar w:fldCharType="end"/>
            </w:r>
          </w:hyperlink>
        </w:p>
        <w:p w14:paraId="3DEE59B5" w14:textId="0D9F40FE" w:rsidR="00F14903" w:rsidRDefault="004762C9">
          <w:pPr>
            <w:pStyle w:val="TOC2"/>
            <w:tabs>
              <w:tab w:val="right" w:leader="dot" w:pos="9350"/>
            </w:tabs>
            <w:rPr>
              <w:smallCaps w:val="0"/>
              <w:noProof/>
              <w:sz w:val="22"/>
              <w:szCs w:val="22"/>
            </w:rPr>
          </w:pPr>
          <w:hyperlink w:anchor="_Toc12951157"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57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7BF44B25" w14:textId="4A3EC850" w:rsidR="00F14903" w:rsidRDefault="004762C9">
          <w:pPr>
            <w:pStyle w:val="TOC3"/>
            <w:tabs>
              <w:tab w:val="right" w:leader="dot" w:pos="9350"/>
            </w:tabs>
            <w:rPr>
              <w:i w:val="0"/>
              <w:iCs w:val="0"/>
              <w:noProof/>
              <w:sz w:val="22"/>
              <w:szCs w:val="22"/>
            </w:rPr>
          </w:pPr>
          <w:hyperlink w:anchor="_Toc12951158" w:history="1">
            <w:r w:rsidR="00F14903" w:rsidRPr="005B0603">
              <w:rPr>
                <w:rStyle w:val="Hyperlink"/>
                <w:noProof/>
              </w:rPr>
              <w:t>Inter-annual differences</w:t>
            </w:r>
            <w:r w:rsidR="00F14903">
              <w:rPr>
                <w:noProof/>
                <w:webHidden/>
              </w:rPr>
              <w:tab/>
            </w:r>
            <w:r w:rsidR="00F14903">
              <w:rPr>
                <w:noProof/>
                <w:webHidden/>
              </w:rPr>
              <w:fldChar w:fldCharType="begin"/>
            </w:r>
            <w:r w:rsidR="00F14903">
              <w:rPr>
                <w:noProof/>
                <w:webHidden/>
              </w:rPr>
              <w:instrText xml:space="preserve"> PAGEREF _Toc12951158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65F3B4D6" w14:textId="4F11B672" w:rsidR="00F14903" w:rsidRDefault="004762C9">
          <w:pPr>
            <w:pStyle w:val="TOC3"/>
            <w:tabs>
              <w:tab w:val="right" w:leader="dot" w:pos="9350"/>
            </w:tabs>
            <w:rPr>
              <w:i w:val="0"/>
              <w:iCs w:val="0"/>
              <w:noProof/>
              <w:sz w:val="22"/>
              <w:szCs w:val="22"/>
            </w:rPr>
          </w:pPr>
          <w:hyperlink w:anchor="_Toc12951159" w:history="1">
            <w:r w:rsidR="00F14903" w:rsidRPr="005B0603">
              <w:rPr>
                <w:rStyle w:val="Hyperlink"/>
                <w:noProof/>
              </w:rPr>
              <w:t>Differences between site types</w:t>
            </w:r>
            <w:r w:rsidR="00F14903">
              <w:rPr>
                <w:noProof/>
                <w:webHidden/>
              </w:rPr>
              <w:tab/>
            </w:r>
            <w:r w:rsidR="00F14903">
              <w:rPr>
                <w:noProof/>
                <w:webHidden/>
              </w:rPr>
              <w:fldChar w:fldCharType="begin"/>
            </w:r>
            <w:r w:rsidR="00F14903">
              <w:rPr>
                <w:noProof/>
                <w:webHidden/>
              </w:rPr>
              <w:instrText xml:space="preserve"> PAGEREF _Toc12951159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516D733F" w14:textId="2A8EF497" w:rsidR="00F14903" w:rsidRDefault="004762C9">
          <w:pPr>
            <w:pStyle w:val="TOC3"/>
            <w:tabs>
              <w:tab w:val="right" w:leader="dot" w:pos="9350"/>
            </w:tabs>
            <w:rPr>
              <w:i w:val="0"/>
              <w:iCs w:val="0"/>
              <w:noProof/>
              <w:sz w:val="22"/>
              <w:szCs w:val="22"/>
            </w:rPr>
          </w:pPr>
          <w:hyperlink w:anchor="_Toc12951160" w:history="1">
            <w:r w:rsidR="00F14903" w:rsidRPr="005B0603">
              <w:rPr>
                <w:rStyle w:val="Hyperlink"/>
                <w:noProof/>
              </w:rPr>
              <w:t>Intra-annual differences</w:t>
            </w:r>
            <w:r w:rsidR="00F14903">
              <w:rPr>
                <w:noProof/>
                <w:webHidden/>
              </w:rPr>
              <w:tab/>
            </w:r>
            <w:r w:rsidR="00F14903">
              <w:rPr>
                <w:noProof/>
                <w:webHidden/>
              </w:rPr>
              <w:fldChar w:fldCharType="begin"/>
            </w:r>
            <w:r w:rsidR="00F14903">
              <w:rPr>
                <w:noProof/>
                <w:webHidden/>
              </w:rPr>
              <w:instrText xml:space="preserve"> PAGEREF _Toc12951160 \h </w:instrText>
            </w:r>
            <w:r w:rsidR="00F14903">
              <w:rPr>
                <w:noProof/>
                <w:webHidden/>
              </w:rPr>
            </w:r>
            <w:r w:rsidR="00F14903">
              <w:rPr>
                <w:noProof/>
                <w:webHidden/>
              </w:rPr>
              <w:fldChar w:fldCharType="separate"/>
            </w:r>
            <w:r w:rsidR="00F14903">
              <w:rPr>
                <w:noProof/>
                <w:webHidden/>
              </w:rPr>
              <w:t>36</w:t>
            </w:r>
            <w:r w:rsidR="00F14903">
              <w:rPr>
                <w:noProof/>
                <w:webHidden/>
              </w:rPr>
              <w:fldChar w:fldCharType="end"/>
            </w:r>
          </w:hyperlink>
        </w:p>
        <w:p w14:paraId="6EEB1B3D" w14:textId="5E87BAF5" w:rsidR="00F14903" w:rsidRDefault="004762C9">
          <w:pPr>
            <w:pStyle w:val="TOC3"/>
            <w:tabs>
              <w:tab w:val="right" w:leader="dot" w:pos="9350"/>
            </w:tabs>
            <w:rPr>
              <w:i w:val="0"/>
              <w:iCs w:val="0"/>
              <w:noProof/>
              <w:sz w:val="22"/>
              <w:szCs w:val="22"/>
            </w:rPr>
          </w:pPr>
          <w:hyperlink w:anchor="_Toc12951161" w:history="1">
            <w:r w:rsidR="00F14903" w:rsidRPr="005B0603">
              <w:rPr>
                <w:rStyle w:val="Hyperlink"/>
                <w:noProof/>
              </w:rPr>
              <w:t>A note on neuston:</w:t>
            </w:r>
            <w:r w:rsidR="00F14903">
              <w:rPr>
                <w:noProof/>
                <w:webHidden/>
              </w:rPr>
              <w:tab/>
            </w:r>
            <w:r w:rsidR="00F14903">
              <w:rPr>
                <w:noProof/>
                <w:webHidden/>
              </w:rPr>
              <w:fldChar w:fldCharType="begin"/>
            </w:r>
            <w:r w:rsidR="00F14903">
              <w:rPr>
                <w:noProof/>
                <w:webHidden/>
              </w:rPr>
              <w:instrText xml:space="preserve"> PAGEREF _Toc12951161 \h </w:instrText>
            </w:r>
            <w:r w:rsidR="00F14903">
              <w:rPr>
                <w:noProof/>
                <w:webHidden/>
              </w:rPr>
            </w:r>
            <w:r w:rsidR="00F14903">
              <w:rPr>
                <w:noProof/>
                <w:webHidden/>
              </w:rPr>
              <w:fldChar w:fldCharType="separate"/>
            </w:r>
            <w:r w:rsidR="00F14903">
              <w:rPr>
                <w:noProof/>
                <w:webHidden/>
              </w:rPr>
              <w:t>38</w:t>
            </w:r>
            <w:r w:rsidR="00F14903">
              <w:rPr>
                <w:noProof/>
                <w:webHidden/>
              </w:rPr>
              <w:fldChar w:fldCharType="end"/>
            </w:r>
          </w:hyperlink>
        </w:p>
        <w:p w14:paraId="4C80EDD1" w14:textId="683D385C" w:rsidR="00F14903" w:rsidRDefault="004762C9">
          <w:pPr>
            <w:pStyle w:val="TOC1"/>
            <w:tabs>
              <w:tab w:val="right" w:leader="dot" w:pos="9350"/>
            </w:tabs>
            <w:rPr>
              <w:b w:val="0"/>
              <w:bCs w:val="0"/>
              <w:caps w:val="0"/>
              <w:noProof/>
              <w:sz w:val="22"/>
              <w:szCs w:val="22"/>
            </w:rPr>
          </w:pPr>
          <w:hyperlink w:anchor="_Toc12951162" w:history="1">
            <w:r w:rsidR="00F14903" w:rsidRPr="005B0603">
              <w:rPr>
                <w:rStyle w:val="Hyperlink"/>
                <w:rFonts w:cs="Times New Roman"/>
                <w:noProof/>
              </w:rPr>
              <w:t>Chapter 2: Channel-Shoal Gear Comparison</w:t>
            </w:r>
            <w:r w:rsidR="00F14903">
              <w:rPr>
                <w:noProof/>
                <w:webHidden/>
              </w:rPr>
              <w:tab/>
            </w:r>
            <w:r w:rsidR="00F14903">
              <w:rPr>
                <w:noProof/>
                <w:webHidden/>
              </w:rPr>
              <w:fldChar w:fldCharType="begin"/>
            </w:r>
            <w:r w:rsidR="00F14903">
              <w:rPr>
                <w:noProof/>
                <w:webHidden/>
              </w:rPr>
              <w:instrText xml:space="preserve"> PAGEREF _Toc12951162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930521B" w14:textId="1A3B3D43" w:rsidR="00F14903" w:rsidRDefault="004762C9">
          <w:pPr>
            <w:pStyle w:val="TOC2"/>
            <w:tabs>
              <w:tab w:val="right" w:leader="dot" w:pos="9350"/>
            </w:tabs>
            <w:rPr>
              <w:smallCaps w:val="0"/>
              <w:noProof/>
              <w:sz w:val="22"/>
              <w:szCs w:val="22"/>
            </w:rPr>
          </w:pPr>
          <w:hyperlink w:anchor="_Toc12951163"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63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1DCA8DDB" w14:textId="037F3CC6" w:rsidR="00F14903" w:rsidRDefault="004762C9">
          <w:pPr>
            <w:pStyle w:val="TOC3"/>
            <w:tabs>
              <w:tab w:val="right" w:leader="dot" w:pos="9350"/>
            </w:tabs>
            <w:rPr>
              <w:i w:val="0"/>
              <w:iCs w:val="0"/>
              <w:noProof/>
              <w:sz w:val="22"/>
              <w:szCs w:val="22"/>
            </w:rPr>
          </w:pPr>
          <w:hyperlink w:anchor="_Toc12951164" w:history="1">
            <w:r w:rsidR="00F14903" w:rsidRPr="005B0603">
              <w:rPr>
                <w:rStyle w:val="Hyperlink"/>
                <w:noProof/>
              </w:rPr>
              <w:t>Nutrients</w:t>
            </w:r>
            <w:r w:rsidR="00F14903">
              <w:rPr>
                <w:noProof/>
                <w:webHidden/>
              </w:rPr>
              <w:tab/>
            </w:r>
            <w:r w:rsidR="00F14903">
              <w:rPr>
                <w:noProof/>
                <w:webHidden/>
              </w:rPr>
              <w:fldChar w:fldCharType="begin"/>
            </w:r>
            <w:r w:rsidR="00F14903">
              <w:rPr>
                <w:noProof/>
                <w:webHidden/>
              </w:rPr>
              <w:instrText xml:space="preserve"> PAGEREF _Toc12951164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7EB0DF4D" w14:textId="3507405E" w:rsidR="00F14903" w:rsidRDefault="004762C9">
          <w:pPr>
            <w:pStyle w:val="TOC3"/>
            <w:tabs>
              <w:tab w:val="right" w:leader="dot" w:pos="9350"/>
            </w:tabs>
            <w:rPr>
              <w:i w:val="0"/>
              <w:iCs w:val="0"/>
              <w:noProof/>
              <w:sz w:val="22"/>
              <w:szCs w:val="22"/>
            </w:rPr>
          </w:pPr>
          <w:hyperlink w:anchor="_Toc12951165" w:history="1">
            <w:r w:rsidR="00F14903" w:rsidRPr="005B0603">
              <w:rPr>
                <w:rStyle w:val="Hyperlink"/>
                <w:noProof/>
              </w:rPr>
              <w:t>Zooplankton</w:t>
            </w:r>
            <w:r w:rsidR="00F14903">
              <w:rPr>
                <w:noProof/>
                <w:webHidden/>
              </w:rPr>
              <w:tab/>
            </w:r>
            <w:r w:rsidR="00F14903">
              <w:rPr>
                <w:noProof/>
                <w:webHidden/>
              </w:rPr>
              <w:fldChar w:fldCharType="begin"/>
            </w:r>
            <w:r w:rsidR="00F14903">
              <w:rPr>
                <w:noProof/>
                <w:webHidden/>
              </w:rPr>
              <w:instrText xml:space="preserve"> PAGEREF _Toc12951165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62737785" w14:textId="4047986B" w:rsidR="00F14903" w:rsidRDefault="004762C9">
          <w:pPr>
            <w:pStyle w:val="TOC3"/>
            <w:tabs>
              <w:tab w:val="right" w:leader="dot" w:pos="9350"/>
            </w:tabs>
            <w:rPr>
              <w:i w:val="0"/>
              <w:iCs w:val="0"/>
              <w:noProof/>
              <w:sz w:val="22"/>
              <w:szCs w:val="22"/>
            </w:rPr>
          </w:pPr>
          <w:hyperlink w:anchor="_Toc12951166" w:history="1">
            <w:r w:rsidR="00F14903" w:rsidRPr="005B0603">
              <w:rPr>
                <w:rStyle w:val="Hyperlink"/>
                <w:noProof/>
              </w:rPr>
              <w:t>Fish</w:t>
            </w:r>
            <w:r w:rsidR="00F14903">
              <w:rPr>
                <w:noProof/>
                <w:webHidden/>
              </w:rPr>
              <w:tab/>
            </w:r>
            <w:r w:rsidR="00F14903">
              <w:rPr>
                <w:noProof/>
                <w:webHidden/>
              </w:rPr>
              <w:fldChar w:fldCharType="begin"/>
            </w:r>
            <w:r w:rsidR="00F14903">
              <w:rPr>
                <w:noProof/>
                <w:webHidden/>
              </w:rPr>
              <w:instrText xml:space="preserve"> PAGEREF _Toc12951166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2BD0E8C" w14:textId="082EDE71" w:rsidR="00F14903" w:rsidRDefault="004762C9">
          <w:pPr>
            <w:pStyle w:val="TOC2"/>
            <w:tabs>
              <w:tab w:val="right" w:leader="dot" w:pos="9350"/>
            </w:tabs>
            <w:rPr>
              <w:smallCaps w:val="0"/>
              <w:noProof/>
              <w:sz w:val="22"/>
              <w:szCs w:val="22"/>
            </w:rPr>
          </w:pPr>
          <w:hyperlink w:anchor="_Toc12951167"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67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9E3D38C" w14:textId="30127076" w:rsidR="00F14903" w:rsidRDefault="004762C9">
          <w:pPr>
            <w:pStyle w:val="TOC3"/>
            <w:tabs>
              <w:tab w:val="right" w:leader="dot" w:pos="9350"/>
            </w:tabs>
            <w:rPr>
              <w:i w:val="0"/>
              <w:iCs w:val="0"/>
              <w:noProof/>
              <w:sz w:val="22"/>
              <w:szCs w:val="22"/>
            </w:rPr>
          </w:pPr>
          <w:hyperlink w:anchor="_Toc12951168" w:history="1">
            <w:r w:rsidR="00F14903" w:rsidRPr="005B0603">
              <w:rPr>
                <w:rStyle w:val="Hyperlink"/>
                <w:noProof/>
              </w:rPr>
              <w:t>IEP Surveys</w:t>
            </w:r>
            <w:r w:rsidR="00F14903">
              <w:rPr>
                <w:noProof/>
                <w:webHidden/>
              </w:rPr>
              <w:tab/>
            </w:r>
            <w:r w:rsidR="00F14903">
              <w:rPr>
                <w:noProof/>
                <w:webHidden/>
              </w:rPr>
              <w:fldChar w:fldCharType="begin"/>
            </w:r>
            <w:r w:rsidR="00F14903">
              <w:rPr>
                <w:noProof/>
                <w:webHidden/>
              </w:rPr>
              <w:instrText xml:space="preserve"> PAGEREF _Toc12951168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4376EAA" w14:textId="5F480ED5" w:rsidR="00F14903" w:rsidRDefault="004762C9">
          <w:pPr>
            <w:pStyle w:val="TOC3"/>
            <w:tabs>
              <w:tab w:val="right" w:leader="dot" w:pos="9350"/>
            </w:tabs>
            <w:rPr>
              <w:i w:val="0"/>
              <w:iCs w:val="0"/>
              <w:noProof/>
              <w:sz w:val="22"/>
              <w:szCs w:val="22"/>
            </w:rPr>
          </w:pPr>
          <w:hyperlink w:anchor="_Toc12951169" w:history="1">
            <w:r w:rsidR="00F14903" w:rsidRPr="005B0603">
              <w:rPr>
                <w:rStyle w:val="Hyperlink"/>
                <w:noProof/>
              </w:rPr>
              <w:t>FRP Sampling</w:t>
            </w:r>
            <w:r w:rsidR="00F14903">
              <w:rPr>
                <w:noProof/>
                <w:webHidden/>
              </w:rPr>
              <w:tab/>
            </w:r>
            <w:r w:rsidR="00F14903">
              <w:rPr>
                <w:noProof/>
                <w:webHidden/>
              </w:rPr>
              <w:fldChar w:fldCharType="begin"/>
            </w:r>
            <w:r w:rsidR="00F14903">
              <w:rPr>
                <w:noProof/>
                <w:webHidden/>
              </w:rPr>
              <w:instrText xml:space="preserve"> PAGEREF _Toc12951169 \h </w:instrText>
            </w:r>
            <w:r w:rsidR="00F14903">
              <w:rPr>
                <w:noProof/>
                <w:webHidden/>
              </w:rPr>
            </w:r>
            <w:r w:rsidR="00F14903">
              <w:rPr>
                <w:noProof/>
                <w:webHidden/>
              </w:rPr>
              <w:fldChar w:fldCharType="separate"/>
            </w:r>
            <w:r w:rsidR="00F14903">
              <w:rPr>
                <w:noProof/>
                <w:webHidden/>
              </w:rPr>
              <w:t>41</w:t>
            </w:r>
            <w:r w:rsidR="00F14903">
              <w:rPr>
                <w:noProof/>
                <w:webHidden/>
              </w:rPr>
              <w:fldChar w:fldCharType="end"/>
            </w:r>
          </w:hyperlink>
        </w:p>
        <w:p w14:paraId="7D9D4134" w14:textId="19BCCBD4" w:rsidR="00F14903" w:rsidRDefault="004762C9">
          <w:pPr>
            <w:pStyle w:val="TOC3"/>
            <w:tabs>
              <w:tab w:val="right" w:leader="dot" w:pos="9350"/>
            </w:tabs>
            <w:rPr>
              <w:i w:val="0"/>
              <w:iCs w:val="0"/>
              <w:noProof/>
              <w:sz w:val="22"/>
              <w:szCs w:val="22"/>
            </w:rPr>
          </w:pPr>
          <w:hyperlink w:anchor="_Toc12951170" w:history="1">
            <w:r w:rsidR="00F14903" w:rsidRPr="005B0603">
              <w:rPr>
                <w:rStyle w:val="Hyperlink"/>
                <w:noProof/>
              </w:rPr>
              <w:t>Lab methods</w:t>
            </w:r>
            <w:r w:rsidR="00F14903">
              <w:rPr>
                <w:noProof/>
                <w:webHidden/>
              </w:rPr>
              <w:tab/>
            </w:r>
            <w:r w:rsidR="00F14903">
              <w:rPr>
                <w:noProof/>
                <w:webHidden/>
              </w:rPr>
              <w:fldChar w:fldCharType="begin"/>
            </w:r>
            <w:r w:rsidR="00F14903">
              <w:rPr>
                <w:noProof/>
                <w:webHidden/>
              </w:rPr>
              <w:instrText xml:space="preserve"> PAGEREF _Toc12951170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14DB52BE" w14:textId="28CE0DB5" w:rsidR="00F14903" w:rsidRDefault="004762C9">
          <w:pPr>
            <w:pStyle w:val="TOC3"/>
            <w:tabs>
              <w:tab w:val="right" w:leader="dot" w:pos="9350"/>
            </w:tabs>
            <w:rPr>
              <w:i w:val="0"/>
              <w:iCs w:val="0"/>
              <w:noProof/>
              <w:sz w:val="22"/>
              <w:szCs w:val="22"/>
            </w:rPr>
          </w:pPr>
          <w:hyperlink w:anchor="_Toc12951171"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1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3D01F766" w14:textId="19722424" w:rsidR="00F14903" w:rsidRDefault="004762C9">
          <w:pPr>
            <w:pStyle w:val="TOC2"/>
            <w:tabs>
              <w:tab w:val="right" w:leader="dot" w:pos="9350"/>
            </w:tabs>
            <w:rPr>
              <w:smallCaps w:val="0"/>
              <w:noProof/>
              <w:sz w:val="22"/>
              <w:szCs w:val="22"/>
            </w:rPr>
          </w:pPr>
          <w:hyperlink w:anchor="_Toc12951172"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72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0F7CDCA0" w14:textId="4C733B4E" w:rsidR="00F14903" w:rsidRDefault="004762C9">
          <w:pPr>
            <w:pStyle w:val="TOC2"/>
            <w:tabs>
              <w:tab w:val="right" w:leader="dot" w:pos="9350"/>
            </w:tabs>
            <w:rPr>
              <w:smallCaps w:val="0"/>
              <w:noProof/>
              <w:sz w:val="22"/>
              <w:szCs w:val="22"/>
            </w:rPr>
          </w:pPr>
          <w:hyperlink w:anchor="_Toc12951173"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73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44288E10" w14:textId="1CB381F1" w:rsidR="00F14903" w:rsidRDefault="004762C9">
          <w:pPr>
            <w:pStyle w:val="TOC1"/>
            <w:tabs>
              <w:tab w:val="right" w:leader="dot" w:pos="9350"/>
            </w:tabs>
            <w:rPr>
              <w:b w:val="0"/>
              <w:bCs w:val="0"/>
              <w:caps w:val="0"/>
              <w:noProof/>
              <w:sz w:val="22"/>
              <w:szCs w:val="22"/>
            </w:rPr>
          </w:pPr>
          <w:hyperlink w:anchor="_Toc12951174" w:history="1">
            <w:r w:rsidR="00F14903" w:rsidRPr="005B0603">
              <w:rPr>
                <w:rStyle w:val="Hyperlink"/>
                <w:rFonts w:ascii="Times New Roman" w:hAnsi="Times New Roman" w:cs="Times New Roman"/>
                <w:noProof/>
              </w:rPr>
              <w:t>CHAPTER 3:  Methods Development</w:t>
            </w:r>
            <w:r w:rsidR="00F14903">
              <w:rPr>
                <w:noProof/>
                <w:webHidden/>
              </w:rPr>
              <w:tab/>
            </w:r>
            <w:r w:rsidR="00F14903">
              <w:rPr>
                <w:noProof/>
                <w:webHidden/>
              </w:rPr>
              <w:fldChar w:fldCharType="begin"/>
            </w:r>
            <w:r w:rsidR="00F14903">
              <w:rPr>
                <w:noProof/>
                <w:webHidden/>
              </w:rPr>
              <w:instrText xml:space="preserve"> PAGEREF _Toc12951174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62DECE88" w14:textId="74082BC1" w:rsidR="00F14903" w:rsidRDefault="004762C9">
          <w:pPr>
            <w:pStyle w:val="TOC2"/>
            <w:tabs>
              <w:tab w:val="right" w:leader="dot" w:pos="9350"/>
            </w:tabs>
            <w:rPr>
              <w:smallCaps w:val="0"/>
              <w:noProof/>
              <w:sz w:val="22"/>
              <w:szCs w:val="22"/>
            </w:rPr>
          </w:pPr>
          <w:hyperlink w:anchor="_Toc12951175"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75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18A625A1" w14:textId="5E14CEE8" w:rsidR="00F14903" w:rsidRDefault="004762C9">
          <w:pPr>
            <w:pStyle w:val="TOC3"/>
            <w:tabs>
              <w:tab w:val="right" w:leader="dot" w:pos="9350"/>
            </w:tabs>
            <w:rPr>
              <w:i w:val="0"/>
              <w:iCs w:val="0"/>
              <w:noProof/>
              <w:sz w:val="22"/>
              <w:szCs w:val="22"/>
            </w:rPr>
          </w:pPr>
          <w:hyperlink w:anchor="_Toc12951176" w:history="1">
            <w:r w:rsidR="00F14903" w:rsidRPr="005B0603">
              <w:rPr>
                <w:rStyle w:val="Hyperlink"/>
                <w:noProof/>
              </w:rPr>
              <w:t>ARIS Sonar</w:t>
            </w:r>
            <w:r w:rsidR="00F14903">
              <w:rPr>
                <w:noProof/>
                <w:webHidden/>
              </w:rPr>
              <w:tab/>
            </w:r>
            <w:r w:rsidR="00F14903">
              <w:rPr>
                <w:noProof/>
                <w:webHidden/>
              </w:rPr>
              <w:fldChar w:fldCharType="begin"/>
            </w:r>
            <w:r w:rsidR="00F14903">
              <w:rPr>
                <w:noProof/>
                <w:webHidden/>
              </w:rPr>
              <w:instrText xml:space="preserve"> PAGEREF _Toc12951176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38FE4C62" w14:textId="4159F3C7" w:rsidR="00F14903" w:rsidRDefault="004762C9">
          <w:pPr>
            <w:pStyle w:val="TOC3"/>
            <w:tabs>
              <w:tab w:val="right" w:leader="dot" w:pos="9350"/>
            </w:tabs>
            <w:rPr>
              <w:i w:val="0"/>
              <w:iCs w:val="0"/>
              <w:noProof/>
              <w:sz w:val="22"/>
              <w:szCs w:val="22"/>
            </w:rPr>
          </w:pPr>
          <w:hyperlink w:anchor="_Toc12951177" w:history="1">
            <w:r w:rsidR="00F14903" w:rsidRPr="005B0603">
              <w:rPr>
                <w:rStyle w:val="Hyperlink"/>
                <w:noProof/>
              </w:rPr>
              <w:t>ARIS Evaluation of Boat Electrofisher and Gill Net</w:t>
            </w:r>
            <w:r w:rsidR="00F14903">
              <w:rPr>
                <w:noProof/>
                <w:webHidden/>
              </w:rPr>
              <w:tab/>
            </w:r>
            <w:r w:rsidR="00F14903">
              <w:rPr>
                <w:noProof/>
                <w:webHidden/>
              </w:rPr>
              <w:fldChar w:fldCharType="begin"/>
            </w:r>
            <w:r w:rsidR="00F14903">
              <w:rPr>
                <w:noProof/>
                <w:webHidden/>
              </w:rPr>
              <w:instrText xml:space="preserve"> PAGEREF _Toc12951177 \h </w:instrText>
            </w:r>
            <w:r w:rsidR="00F14903">
              <w:rPr>
                <w:noProof/>
                <w:webHidden/>
              </w:rPr>
            </w:r>
            <w:r w:rsidR="00F14903">
              <w:rPr>
                <w:noProof/>
                <w:webHidden/>
              </w:rPr>
              <w:fldChar w:fldCharType="separate"/>
            </w:r>
            <w:r w:rsidR="00F14903">
              <w:rPr>
                <w:noProof/>
                <w:webHidden/>
              </w:rPr>
              <w:t>45</w:t>
            </w:r>
            <w:r w:rsidR="00F14903">
              <w:rPr>
                <w:noProof/>
                <w:webHidden/>
              </w:rPr>
              <w:fldChar w:fldCharType="end"/>
            </w:r>
          </w:hyperlink>
        </w:p>
        <w:p w14:paraId="0EC51C9A" w14:textId="60218F27" w:rsidR="00F14903" w:rsidRDefault="004762C9">
          <w:pPr>
            <w:pStyle w:val="TOC3"/>
            <w:tabs>
              <w:tab w:val="right" w:leader="dot" w:pos="9350"/>
            </w:tabs>
            <w:rPr>
              <w:i w:val="0"/>
              <w:iCs w:val="0"/>
              <w:noProof/>
              <w:sz w:val="22"/>
              <w:szCs w:val="22"/>
            </w:rPr>
          </w:pPr>
          <w:hyperlink w:anchor="_Toc12951178" w:history="1">
            <w:r w:rsidR="00F14903" w:rsidRPr="005B0603">
              <w:rPr>
                <w:rStyle w:val="Hyperlink"/>
                <w:noProof/>
              </w:rPr>
              <w:t>SAV survey techniques</w:t>
            </w:r>
            <w:r w:rsidR="00F14903">
              <w:rPr>
                <w:noProof/>
                <w:webHidden/>
              </w:rPr>
              <w:tab/>
            </w:r>
            <w:r w:rsidR="00F14903">
              <w:rPr>
                <w:noProof/>
                <w:webHidden/>
              </w:rPr>
              <w:fldChar w:fldCharType="begin"/>
            </w:r>
            <w:r w:rsidR="00F14903">
              <w:rPr>
                <w:noProof/>
                <w:webHidden/>
              </w:rPr>
              <w:instrText xml:space="preserve"> PAGEREF _Toc12951178 \h </w:instrText>
            </w:r>
            <w:r w:rsidR="00F14903">
              <w:rPr>
                <w:noProof/>
                <w:webHidden/>
              </w:rPr>
            </w:r>
            <w:r w:rsidR="00F14903">
              <w:rPr>
                <w:noProof/>
                <w:webHidden/>
              </w:rPr>
              <w:fldChar w:fldCharType="separate"/>
            </w:r>
            <w:r w:rsidR="00F14903">
              <w:rPr>
                <w:noProof/>
                <w:webHidden/>
              </w:rPr>
              <w:t>46</w:t>
            </w:r>
            <w:r w:rsidR="00F14903">
              <w:rPr>
                <w:noProof/>
                <w:webHidden/>
              </w:rPr>
              <w:fldChar w:fldCharType="end"/>
            </w:r>
          </w:hyperlink>
        </w:p>
        <w:p w14:paraId="3AE700FC" w14:textId="32768176" w:rsidR="00F14903" w:rsidRDefault="004762C9">
          <w:pPr>
            <w:pStyle w:val="TOC2"/>
            <w:tabs>
              <w:tab w:val="right" w:leader="dot" w:pos="9350"/>
            </w:tabs>
            <w:rPr>
              <w:smallCaps w:val="0"/>
              <w:noProof/>
              <w:sz w:val="22"/>
              <w:szCs w:val="22"/>
            </w:rPr>
          </w:pPr>
          <w:hyperlink w:anchor="_Toc12951179"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9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B1D907F" w14:textId="6A32A39E" w:rsidR="00F14903" w:rsidRDefault="004762C9">
          <w:pPr>
            <w:pStyle w:val="TOC2"/>
            <w:tabs>
              <w:tab w:val="right" w:leader="dot" w:pos="9350"/>
            </w:tabs>
            <w:rPr>
              <w:smallCaps w:val="0"/>
              <w:noProof/>
              <w:sz w:val="22"/>
              <w:szCs w:val="22"/>
            </w:rPr>
          </w:pPr>
          <w:hyperlink w:anchor="_Toc12951180"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80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83D46E1" w14:textId="23EE1AC7" w:rsidR="00F14903" w:rsidRDefault="004762C9">
          <w:pPr>
            <w:pStyle w:val="TOC2"/>
            <w:tabs>
              <w:tab w:val="right" w:leader="dot" w:pos="9350"/>
            </w:tabs>
            <w:rPr>
              <w:smallCaps w:val="0"/>
              <w:noProof/>
              <w:sz w:val="22"/>
              <w:szCs w:val="22"/>
            </w:rPr>
          </w:pPr>
          <w:hyperlink w:anchor="_Toc12951181"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81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71D51168" w14:textId="1F8BFA7F" w:rsidR="00F14903" w:rsidRDefault="004762C9">
          <w:pPr>
            <w:pStyle w:val="TOC1"/>
            <w:tabs>
              <w:tab w:val="right" w:leader="dot" w:pos="9350"/>
            </w:tabs>
            <w:rPr>
              <w:b w:val="0"/>
              <w:bCs w:val="0"/>
              <w:caps w:val="0"/>
              <w:noProof/>
              <w:sz w:val="22"/>
              <w:szCs w:val="22"/>
            </w:rPr>
          </w:pPr>
          <w:hyperlink w:anchor="_Toc12951182" w:history="1">
            <w:r w:rsidR="00F14903" w:rsidRPr="005B0603">
              <w:rPr>
                <w:rStyle w:val="Hyperlink"/>
                <w:noProof/>
              </w:rPr>
              <w:t>Endangered Species Act Take</w:t>
            </w:r>
            <w:r w:rsidR="00F14903">
              <w:rPr>
                <w:noProof/>
                <w:webHidden/>
              </w:rPr>
              <w:tab/>
            </w:r>
            <w:r w:rsidR="00F14903">
              <w:rPr>
                <w:noProof/>
                <w:webHidden/>
              </w:rPr>
              <w:fldChar w:fldCharType="begin"/>
            </w:r>
            <w:r w:rsidR="00F14903">
              <w:rPr>
                <w:noProof/>
                <w:webHidden/>
              </w:rPr>
              <w:instrText xml:space="preserve"> PAGEREF _Toc12951182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1609C3A9" w14:textId="6F67E59A" w:rsidR="00F14903" w:rsidRDefault="004762C9">
          <w:pPr>
            <w:pStyle w:val="TOC1"/>
            <w:tabs>
              <w:tab w:val="right" w:leader="dot" w:pos="9350"/>
            </w:tabs>
            <w:rPr>
              <w:b w:val="0"/>
              <w:bCs w:val="0"/>
              <w:caps w:val="0"/>
              <w:noProof/>
              <w:sz w:val="22"/>
              <w:szCs w:val="22"/>
            </w:rPr>
          </w:pPr>
          <w:hyperlink w:anchor="_Toc12951183" w:history="1">
            <w:r w:rsidR="00F14903" w:rsidRPr="005B0603">
              <w:rPr>
                <w:rStyle w:val="Hyperlink"/>
                <w:noProof/>
              </w:rPr>
              <w:t>References</w:t>
            </w:r>
            <w:r w:rsidR="00F14903">
              <w:rPr>
                <w:noProof/>
                <w:webHidden/>
              </w:rPr>
              <w:tab/>
            </w:r>
            <w:r w:rsidR="00F14903">
              <w:rPr>
                <w:noProof/>
                <w:webHidden/>
              </w:rPr>
              <w:fldChar w:fldCharType="begin"/>
            </w:r>
            <w:r w:rsidR="00F14903">
              <w:rPr>
                <w:noProof/>
                <w:webHidden/>
              </w:rPr>
              <w:instrText xml:space="preserve"> PAGEREF _Toc12951183 \h </w:instrText>
            </w:r>
            <w:r w:rsidR="00F14903">
              <w:rPr>
                <w:noProof/>
                <w:webHidden/>
              </w:rPr>
            </w:r>
            <w:r w:rsidR="00F14903">
              <w:rPr>
                <w:noProof/>
                <w:webHidden/>
              </w:rPr>
              <w:fldChar w:fldCharType="separate"/>
            </w:r>
            <w:r w:rsidR="00F14903">
              <w:rPr>
                <w:noProof/>
                <w:webHidden/>
              </w:rPr>
              <w:t>52</w:t>
            </w:r>
            <w:r w:rsidR="00F14903">
              <w:rPr>
                <w:noProof/>
                <w:webHidden/>
              </w:rPr>
              <w:fldChar w:fldCharType="end"/>
            </w:r>
          </w:hyperlink>
        </w:p>
        <w:p w14:paraId="3ADBAA2A" w14:textId="761B4CF2"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r>
        <w:t>Preface</w:t>
      </w:r>
      <w:bookmarkEnd w:id="3"/>
    </w:p>
    <w:p w14:paraId="10980F16" w14:textId="5B1EE076" w:rsidR="00D30241" w:rsidRPr="00036197"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132847">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28532A22" w:rsidR="00430874" w:rsidRPr="00036197" w:rsidRDefault="00862879" w:rsidP="00132847">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C17C55">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132847">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w:t>
      </w:r>
      <w:r w:rsidR="00B40B03">
        <w:lastRenderedPageBreak/>
        <w:t>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E170EA">
      <w:pPr>
        <w:pStyle w:val="Heading2"/>
      </w:pPr>
      <w:bookmarkStart w:id="4" w:name="_Toc433352571"/>
      <w:bookmarkStart w:id="5" w:name="_Toc12951145"/>
      <w:r w:rsidRPr="00E170EA">
        <w:t>Pilot Monitoring Phases</w:t>
      </w:r>
      <w:bookmarkEnd w:id="4"/>
      <w:bookmarkEnd w:id="5"/>
    </w:p>
    <w:p w14:paraId="5851CDCE" w14:textId="40EEA547" w:rsidR="00A27634" w:rsidRPr="00036197" w:rsidRDefault="00A27634" w:rsidP="00132847">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6" w:name="_Toc433352572"/>
      <w:bookmarkStart w:id="7" w:name="_Toc12951146"/>
      <w:r w:rsidRPr="00E170EA">
        <w:t>Project Objectives</w:t>
      </w:r>
      <w:bookmarkEnd w:id="6"/>
      <w:bookmarkEnd w:id="7"/>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8" w:name="_Toc415212242"/>
      <w:bookmarkStart w:id="9" w:name="_Toc433352589"/>
      <w:bookmarkEnd w:id="0"/>
      <w:r w:rsidRPr="00BE2116">
        <w:lastRenderedPageBreak/>
        <w:t xml:space="preserve"> </w:t>
      </w:r>
    </w:p>
    <w:p w14:paraId="1F7F09D5" w14:textId="15FE2BA4" w:rsidR="00FF27B7" w:rsidRPr="00BE2116" w:rsidRDefault="00D35978" w:rsidP="00FF27B7">
      <w:pPr>
        <w:pStyle w:val="Heading1"/>
      </w:pPr>
      <w:bookmarkStart w:id="10" w:name="_Toc12951147"/>
      <w:r>
        <w:t>Part</w:t>
      </w:r>
      <w:r w:rsidR="00FF27B7" w:rsidRPr="00BE2116">
        <w:t xml:space="preserve"> 1: </w:t>
      </w:r>
      <w:r w:rsidR="003918A8">
        <w:t xml:space="preserve">Phytoplankton and </w:t>
      </w:r>
      <w:r w:rsidR="00FF27B7">
        <w:t>Invertebrate spatial and temporal variability</w:t>
      </w:r>
      <w:bookmarkEnd w:id="10"/>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1" w:name="_Toc12951148"/>
      <w:r>
        <w:t>Introduction</w:t>
      </w:r>
      <w:bookmarkEnd w:id="11"/>
    </w:p>
    <w:p w14:paraId="06D43605" w14:textId="4BC037E9" w:rsidR="00F27CF9" w:rsidRDefault="00F27CF9" w:rsidP="00F27CF9">
      <w:pPr>
        <w:pStyle w:val="Heading3"/>
      </w:pPr>
      <w:bookmarkStart w:id="12" w:name="_Toc12951149"/>
      <w:r>
        <w:t>Invertebrates</w:t>
      </w:r>
      <w:bookmarkEnd w:id="12"/>
    </w:p>
    <w:p w14:paraId="48607E1E" w14:textId="695ABB6E" w:rsidR="0020456D" w:rsidRDefault="00FF27B7" w:rsidP="00132847">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bookmarkStart w:id="13" w:name="_Toc12951150"/>
      <w:r>
        <w:t>Phytoplankton</w:t>
      </w:r>
      <w:bookmarkEnd w:id="13"/>
    </w:p>
    <w:p w14:paraId="7DB2C170" w14:textId="559E8F45" w:rsidR="00360460" w:rsidRDefault="00360460" w:rsidP="00132847">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in most </w:t>
      </w:r>
      <w:proofErr w:type="spellStart"/>
      <w:r w:rsidR="0028049E">
        <w:t>c</w:t>
      </w:r>
      <w:r>
        <w:t>ladocera</w:t>
      </w:r>
      <w:proofErr w:type="spellEnd"/>
      <w:r>
        <w:t xml:space="preserve">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food web </w:t>
      </w:r>
      <w:r>
        <w:lastRenderedPageBreak/>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132847">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11024777" w14:textId="33D07CE0" w:rsidR="00FF27B7" w:rsidRPr="000B43E7" w:rsidRDefault="00FF27B7" w:rsidP="001164F9">
      <w:pPr>
        <w:pStyle w:val="ListParagraph"/>
        <w:numPr>
          <w:ilvl w:val="0"/>
          <w:numId w:val="11"/>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14" w:name="_Toc12951151"/>
      <w:r>
        <w:t>Methods</w:t>
      </w:r>
      <w:bookmarkEnd w:id="14"/>
    </w:p>
    <w:p w14:paraId="7F8F88B2" w14:textId="77777777" w:rsidR="00FF27B7" w:rsidRPr="00E75E62" w:rsidRDefault="00FF27B7" w:rsidP="00FF27B7">
      <w:pPr>
        <w:pStyle w:val="Heading3"/>
        <w:rPr>
          <w:rFonts w:ascii="Times New Roman" w:hAnsi="Times New Roman" w:cs="Times New Roman"/>
          <w:sz w:val="24"/>
          <w:szCs w:val="24"/>
        </w:rPr>
      </w:pPr>
      <w:bookmarkStart w:id="15" w:name="_Toc12951152"/>
      <w:r w:rsidRPr="00E75E62">
        <w:rPr>
          <w:rFonts w:ascii="Times New Roman" w:hAnsi="Times New Roman" w:cs="Times New Roman"/>
          <w:sz w:val="24"/>
          <w:szCs w:val="24"/>
        </w:rPr>
        <w:t>Sampling Sites</w:t>
      </w:r>
      <w:bookmarkEnd w:id="15"/>
    </w:p>
    <w:p w14:paraId="407C2101" w14:textId="605379FC"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77CD4E3A"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h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4AFBFD12" w:rsidR="00E94F56" w:rsidRPr="00132847" w:rsidRDefault="00132847" w:rsidP="00132847">
      <w:pPr>
        <w:pStyle w:val="Caption"/>
      </w:pPr>
      <w:bookmarkStart w:id="16" w:name="_Ref12454711"/>
      <w:r w:rsidRPr="00132847">
        <w:t xml:space="preserve">Figure </w:t>
      </w:r>
      <w:fldSimple w:instr=" SEQ Figure \* ARABIC ">
        <w:r w:rsidR="0013218D">
          <w:rPr>
            <w:noProof/>
          </w:rPr>
          <w:t>1</w:t>
        </w:r>
      </w:fldSimple>
      <w:bookmarkEnd w:id="16"/>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231CF151" w:rsidR="00132847" w:rsidRDefault="00132847" w:rsidP="00132847">
      <w:pPr>
        <w:pStyle w:val="Caption"/>
        <w:keepNext/>
      </w:pPr>
      <w:bookmarkStart w:id="17" w:name="_Ref12454717"/>
      <w:r>
        <w:lastRenderedPageBreak/>
        <w:t xml:space="preserve">Table </w:t>
      </w:r>
      <w:fldSimple w:instr=" SEQ Table \* ARABIC ">
        <w:r w:rsidR="007F7357">
          <w:rPr>
            <w:noProof/>
          </w:rPr>
          <w:t>1</w:t>
        </w:r>
      </w:fldSimple>
      <w:bookmarkEnd w:id="17"/>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554225"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6D1BFF">
            <w:pPr>
              <w:spacing w:after="0" w:line="240" w:lineRule="auto"/>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554225">
            <w:pPr>
              <w:spacing w:after="0" w:line="240" w:lineRule="auto"/>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3A5F56">
            <w:pPr>
              <w:spacing w:after="0" w:line="240" w:lineRule="auto"/>
              <w:rPr>
                <w:rFonts w:eastAsia="Times New Roman" w:cstheme="minorHAnsi"/>
                <w:color w:val="000000"/>
              </w:rPr>
            </w:pPr>
            <w:proofErr w:type="spellStart"/>
            <w:r w:rsidRPr="00554225">
              <w:rPr>
                <w:rFonts w:eastAsia="Times New Roman" w:cstheme="minorHAnsi"/>
                <w:color w:val="000000"/>
              </w:rPr>
              <w:t>Stacys</w:t>
            </w:r>
            <w:proofErr w:type="spellEnd"/>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3A5F56">
            <w:pPr>
              <w:spacing w:after="0" w:line="240" w:lineRule="auto"/>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FF27B7">
      <w:pPr>
        <w:rPr>
          <w:rFonts w:ascii="Times New Roman" w:hAnsi="Times New Roman" w:cs="Times New Roman"/>
        </w:rPr>
      </w:pPr>
    </w:p>
    <w:p w14:paraId="50406AF5" w14:textId="72B9C37A" w:rsidR="00132847" w:rsidRDefault="00132847" w:rsidP="00132847">
      <w:pPr>
        <w:pStyle w:val="Caption"/>
        <w:keepNext/>
      </w:pPr>
      <w:r>
        <w:t xml:space="preserve">Table </w:t>
      </w:r>
      <w:fldSimple w:instr=" SEQ Table \* ARABIC ">
        <w:r w:rsidR="007F7357">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463B5C">
      <w:pPr>
        <w:pStyle w:val="Heading3"/>
      </w:pPr>
    </w:p>
    <w:p w14:paraId="0EA4C588" w14:textId="56ED061A" w:rsidR="00FF27B7" w:rsidRPr="00E75E62" w:rsidRDefault="00FF27B7" w:rsidP="00463B5C">
      <w:pPr>
        <w:pStyle w:val="Heading3"/>
      </w:pPr>
      <w:bookmarkStart w:id="18" w:name="_Toc12951153"/>
      <w:r w:rsidRPr="00E75E62">
        <w:t>Habitat Types and Sampling gears</w:t>
      </w:r>
      <w:bookmarkEnd w:id="18"/>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w:t>
      </w:r>
      <w:r w:rsidRPr="00432F91">
        <w:lastRenderedPageBreak/>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5E59189"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proofErr w:type="spellStart"/>
      <w:r w:rsidR="00F41E90" w:rsidRPr="00554225">
        <w:rPr>
          <w:i/>
        </w:rPr>
        <w:t>australis</w:t>
      </w:r>
      <w:proofErr w:type="spellEnd"/>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539B7AAE"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5"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6"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4762C9" w:rsidRDefault="004762C9"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7">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8"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4762C9" w:rsidRDefault="004762C9"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4762C9" w:rsidRDefault="004762C9"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4762C9" w:rsidRDefault="004762C9"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9"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0"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4762C9" w:rsidRDefault="004762C9"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1"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2"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4762C9" w:rsidRDefault="004762C9"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4762C9" w:rsidRDefault="004762C9"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4762C9" w:rsidRDefault="004762C9" w:rsidP="00FF27B7">
                        <w:r>
                          <w:t>A</w:t>
                        </w:r>
                      </w:p>
                    </w:txbxContent>
                  </v:textbox>
                </v:shape>
                <w10:anchorlock/>
              </v:group>
            </w:pict>
          </mc:Fallback>
        </mc:AlternateContent>
      </w:r>
    </w:p>
    <w:p w14:paraId="104E809F" w14:textId="41003B08" w:rsidR="002D47EB" w:rsidRDefault="002D47EB" w:rsidP="002D47EB">
      <w:pPr>
        <w:pStyle w:val="Caption"/>
      </w:pPr>
      <w:bookmarkStart w:id="19" w:name="_Ref12454854"/>
      <w:r>
        <w:t xml:space="preserve">Figure </w:t>
      </w:r>
      <w:fldSimple w:instr=" SEQ Figure \* ARABIC ">
        <w:r w:rsidR="0013218D">
          <w:rPr>
            <w:noProof/>
          </w:rPr>
          <w:t>2</w:t>
        </w:r>
      </w:fldSimple>
      <w:bookmarkEnd w:id="19"/>
      <w:r w:rsidRPr="002D47EB">
        <w:t xml:space="preserve"> </w:t>
      </w:r>
      <w:r w:rsidRPr="00E75E62">
        <w:t>A) Specifications of the sweep net.  B) Use of sweep net in emergent vegetation. C) Use of sweep net in submerged vegetation. D) Use of sweep net in floating vegetation.</w:t>
      </w:r>
    </w:p>
    <w:p w14:paraId="66C159AC" w14:textId="6BA6DBB2" w:rsidR="00D0513C" w:rsidRPr="00D0513C" w:rsidRDefault="00D0513C" w:rsidP="00132847">
      <w:r>
        <w:t>To allow us to make inferences for broad-scale invertebrate-vegetation relationships,</w:t>
      </w:r>
      <w:r w:rsidR="00554225">
        <w:t xml:space="preserve"> we</w:t>
      </w:r>
      <w:r>
        <w:t xml:space="preserve"> </w:t>
      </w:r>
      <w:r w:rsidR="0028049E">
        <w:t>collected</w:t>
      </w:r>
      <w:r>
        <w:t xml:space="preserve"> an SAV rake sample immediately after collecting a sweep n</w:t>
      </w:r>
      <w:r w:rsidR="0028049E">
        <w:t>et sample at each SAV site (</w:t>
      </w:r>
      <w:r w:rsidR="00554225">
        <w:t xml:space="preserve">se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664718E5"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w:t>
      </w:r>
      <w:r w:rsidR="00554225">
        <w:t xml:space="preserve">efore, it will b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60E7A437"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w:t>
      </w:r>
      <w:proofErr w:type="gramStart"/>
      <w:r w:rsidRPr="00432F91">
        <w:t>open-water</w:t>
      </w:r>
      <w:proofErr w:type="gramEnd"/>
      <w:r w:rsidRPr="00432F91">
        <w:t xml:space="preserve"> have a long history of use in monitoring in the Delta, and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5D16AF36"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E52154F" w:rsidR="00132847" w:rsidRDefault="00132847" w:rsidP="00132847">
      <w:pPr>
        <w:pStyle w:val="Caption"/>
      </w:pPr>
      <w:bookmarkStart w:id="20" w:name="_Ref12454986"/>
      <w:r>
        <w:t xml:space="preserve">Figure </w:t>
      </w:r>
      <w:fldSimple w:instr=" SEQ Figure \* ARABIC ">
        <w:r w:rsidR="0090423E">
          <w:rPr>
            <w:noProof/>
          </w:rPr>
          <w:t>3</w:t>
        </w:r>
      </w:fldSimple>
      <w:bookmarkEnd w:id="20"/>
      <w:r>
        <w:t>.</w:t>
      </w:r>
      <w:r w:rsidRPr="00132847">
        <w:t xml:space="preserve"> </w:t>
      </w:r>
      <w:r w:rsidRPr="00432F91">
        <w:t>A) Benthic core made of 4” PVC pipe for use in shallow water (&lt;1.5 meters). B) Ponar grab for use in water greater than 1.5 meters.</w:t>
      </w:r>
    </w:p>
    <w:p w14:paraId="632FA20C" w14:textId="14D3F742"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w:t>
      </w:r>
      <w:proofErr w:type="spellStart"/>
      <w:r w:rsidRPr="00432F91">
        <w:t>Feyrer</w:t>
      </w:r>
      <w:proofErr w:type="spellEnd"/>
      <w:r w:rsidRPr="00432F91">
        <w:t xml:space="preserve">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00F37531"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Pr="00432F91">
        <w:t>. 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5"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2F0F6EEA" w:rsidR="00FF27B7" w:rsidRPr="0090423E" w:rsidRDefault="00132847" w:rsidP="00132847">
      <w:pPr>
        <w:pStyle w:val="Caption"/>
      </w:pPr>
      <w:bookmarkStart w:id="21" w:name="_Ref12455053"/>
      <w:r>
        <w:t xml:space="preserve">Figure </w:t>
      </w:r>
      <w:fldSimple w:instr=" SEQ Figure \* ARABIC ">
        <w:r w:rsidR="0013218D">
          <w:rPr>
            <w:noProof/>
          </w:rPr>
          <w:t>4</w:t>
        </w:r>
      </w:fldSimple>
      <w:bookmarkEnd w:id="21"/>
      <w:r>
        <w:t>.</w:t>
      </w:r>
      <w:r w:rsidRPr="00132847">
        <w:rPr>
          <w:rFonts w:ascii="Times New Roman" w:hAnsi="Times New Roman" w:cs="Times New Roman"/>
          <w:sz w:val="24"/>
          <w:szCs w:val="24"/>
        </w:rPr>
        <w:t xml:space="preserve"> </w:t>
      </w:r>
      <w:r w:rsidRPr="0090423E">
        <w:t>Set up of mysid and zooplankton nets.</w:t>
      </w:r>
    </w:p>
    <w:p w14:paraId="29131D8A" w14:textId="368D2DD7" w:rsidR="00FF27B7" w:rsidRDefault="00FF27B7" w:rsidP="00132847">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 xml:space="preserve">mm mesh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w:t>
      </w:r>
      <w:proofErr w:type="gramStart"/>
      <w:r w:rsidRPr="00432F91">
        <w:t>boat-hook</w:t>
      </w:r>
      <w:proofErr w:type="gramEnd"/>
      <w:r w:rsidRPr="00432F91">
        <w:t xml:space="preserve">.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6">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7">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8">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00E25E8B"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9"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0"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1" o:title="" croptop="7468f" cropbottom="11016f" cropleft="34837f"/>
                  <v:shadow on="t" color="black" opacity="26214f" origin="-.5,-.5" offset="0,.5mm"/>
                  <v:path arrowok="t"/>
                </v:shape>
                <w10:anchorlock/>
              </v:group>
            </w:pict>
          </mc:Fallback>
        </mc:AlternateContent>
      </w:r>
    </w:p>
    <w:p w14:paraId="221230CE" w14:textId="301F7CAB" w:rsidR="002D47EB" w:rsidRDefault="002D47EB" w:rsidP="002D47EB">
      <w:pPr>
        <w:pStyle w:val="Caption"/>
      </w:pPr>
      <w:bookmarkStart w:id="22" w:name="_Ref12455078"/>
      <w:r>
        <w:t xml:space="preserve">Figure </w:t>
      </w:r>
      <w:fldSimple w:instr=" SEQ Figure \* ARABIC ">
        <w:r w:rsidR="0013218D">
          <w:rPr>
            <w:noProof/>
          </w:rPr>
          <w:t>5</w:t>
        </w:r>
      </w:fldSimple>
      <w:bookmarkEnd w:id="22"/>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p>
    <w:p w14:paraId="2CA8503A" w14:textId="77777777" w:rsidR="00FF27B7" w:rsidRPr="00BE2116" w:rsidRDefault="00FF27B7" w:rsidP="00463B5C">
      <w:pPr>
        <w:pStyle w:val="Heading3"/>
      </w:pPr>
      <w:bookmarkStart w:id="23" w:name="_Toc433352580"/>
      <w:bookmarkStart w:id="24" w:name="_Toc12951154"/>
      <w:r w:rsidRPr="00BE2116">
        <w:t>Laboratory Methods</w:t>
      </w:r>
      <w:bookmarkEnd w:id="23"/>
      <w:bookmarkEnd w:id="24"/>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5D9BA170"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0C3C005D" w:rsidR="00BE3E52" w:rsidRPr="00BE2116" w:rsidRDefault="00FF27B7" w:rsidP="00BE3E52">
      <w:r w:rsidRPr="00BE2116">
        <w:t xml:space="preserve">All </w:t>
      </w:r>
      <w:r w:rsidR="00BE3E52">
        <w:t xml:space="preserve">trawls and </w:t>
      </w:r>
      <w:proofErr w:type="spellStart"/>
      <w:r w:rsidR="00BE3E52">
        <w:t>sweepnet</w:t>
      </w:r>
      <w:proofErr w:type="spellEnd"/>
      <w:r w:rsidR="00BE3E52">
        <w:t xml:space="preserve">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w:t>
      </w:r>
      <w:r w:rsidR="00BE3E52" w:rsidRPr="006F19A7">
        <w:lastRenderedPageBreak/>
        <w:t xml:space="preserve">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4BBE258F"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r w:rsidR="009C51C6">
        <w:t xml:space="preserve">was </w:t>
      </w:r>
      <w:r w:rsidRPr="00BE2116">
        <w:t xml:space="preserve">required for processing, they </w:t>
      </w:r>
      <w:r w:rsidR="00D170F2">
        <w:t>were</w:t>
      </w:r>
      <w:r w:rsidRPr="00BE2116">
        <w:t xml:space="preserve"> quantitatively sub-sampled using a grid tray.  </w:t>
      </w:r>
    </w:p>
    <w:p w14:paraId="79F22188" w14:textId="08CA42FE" w:rsidR="002D47EB" w:rsidRDefault="002D47EB" w:rsidP="002D47EB">
      <w:pPr>
        <w:pStyle w:val="Caption"/>
        <w:keepNext/>
      </w:pPr>
      <w:bookmarkStart w:id="25" w:name="_Ref7616826"/>
      <w:r>
        <w:t xml:space="preserve">Table </w:t>
      </w:r>
      <w:fldSimple w:instr=" SEQ Table \* ARABIC ">
        <w:r w:rsidR="007F7357">
          <w:rPr>
            <w:noProof/>
          </w:rPr>
          <w:t>3</w:t>
        </w:r>
      </w:fldSimple>
      <w:bookmarkEnd w:id="25"/>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463B5C">
      <w:pPr>
        <w:pStyle w:val="Heading4"/>
      </w:pPr>
    </w:p>
    <w:p w14:paraId="5B81B73D" w14:textId="58B3C53A" w:rsidR="00FF27B7" w:rsidRPr="00E75E62" w:rsidRDefault="00FF27B7" w:rsidP="00463B5C">
      <w:pPr>
        <w:pStyle w:val="Heading4"/>
      </w:pPr>
      <w:r w:rsidRPr="00E75E62">
        <w:t>Zooplankton</w:t>
      </w:r>
    </w:p>
    <w:p w14:paraId="607692BE" w14:textId="7FA7D2EE" w:rsidR="000C7824" w:rsidRDefault="000C7824" w:rsidP="00BE3E52">
      <w:r>
        <w:t>Most zooplankton samples were processed by C</w:t>
      </w:r>
      <w:r w:rsidR="00692B83">
        <w:t>DF</w:t>
      </w:r>
      <w:r>
        <w:t xml:space="preserve">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w:t>
      </w:r>
      <w:r w:rsidR="00FF27B7" w:rsidRPr="00E75E62">
        <w:lastRenderedPageBreak/>
        <w:t xml:space="preserve">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021707A6" w:rsidR="000C7824" w:rsidRPr="000C7824" w:rsidRDefault="000C7824" w:rsidP="000C7824">
      <w:r>
        <w:t xml:space="preserve">All laboratory analysis of algal samples was conducted by </w:t>
      </w:r>
      <w:proofErr w:type="spellStart"/>
      <w:r>
        <w:t>EcoAnalysts</w:t>
      </w:r>
      <w:proofErr w:type="spellEnd"/>
      <w:r>
        <w:t xml:space="preserve">,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6" w:name="_Toc433352582"/>
      <w:bookmarkStart w:id="27" w:name="_Toc12951155"/>
      <w:commentRangeStart w:id="28"/>
      <w:r w:rsidRPr="00E170EA">
        <w:t>Analysis</w:t>
      </w:r>
      <w:bookmarkEnd w:id="26"/>
      <w:commentRangeEnd w:id="28"/>
      <w:r w:rsidR="004D1BE2">
        <w:rPr>
          <w:rStyle w:val="CommentReference"/>
          <w:rFonts w:asciiTheme="minorHAnsi" w:eastAsiaTheme="minorEastAsia" w:hAnsiTheme="minorHAnsi" w:cstheme="minorBidi"/>
          <w:b/>
          <w:bCs/>
          <w:color w:val="auto"/>
        </w:rPr>
        <w:commentReference w:id="28"/>
      </w:r>
      <w:bookmarkEnd w:id="27"/>
    </w:p>
    <w:p w14:paraId="57232E35" w14:textId="7490C9D2" w:rsidR="00FF27B7" w:rsidRPr="00E75E62" w:rsidRDefault="00FF27B7" w:rsidP="002D47EB">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w:t>
      </w:r>
      <w:proofErr w:type="gramStart"/>
      <w:r w:rsidR="001A2FC1">
        <w:t>log-transformed</w:t>
      </w:r>
      <w:proofErr w:type="gramEnd"/>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7196F26D" w:rsidR="00FF27B7" w:rsidRPr="00E75E62" w:rsidRDefault="00FF27B7" w:rsidP="002D47EB">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and</w:t>
      </w:r>
      <w:r w:rsidRPr="00E75E62">
        <w:t xml:space="preserve"> non-metric multidimensional scalin</w:t>
      </w:r>
      <w:r w:rsidR="00E4338D">
        <w:t>g (NMDS)</w:t>
      </w:r>
      <w:r w:rsidR="00EF0D37">
        <w:t xml:space="preserve"> on the Bray-Curtis dissimilarities</w:t>
      </w:r>
      <w:r w:rsidR="00E4338D">
        <w:t xml:space="preserve"> to assess overall differences in </w:t>
      </w:r>
      <w:r w:rsidR="002769AD">
        <w:t>communities</w:t>
      </w:r>
      <w:r w:rsidR="00E4338D">
        <w:t xml:space="preserve">. </w:t>
      </w:r>
      <w:r w:rsidR="002769AD">
        <w:t>These analyses used the R package “vegan”</w:t>
      </w:r>
      <w:r w:rsidR="002769AD">
        <w:fldChar w:fldCharType="begin"/>
      </w:r>
      <w:r w:rsidR="002769AD">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2769AD">
        <w:rPr>
          <w:noProof/>
        </w:rPr>
        <w:t>(Oksanen et al. 2016)</w:t>
      </w:r>
      <w:r w:rsidR="002769AD">
        <w:fldChar w:fldCharType="end"/>
      </w:r>
      <w:r w:rsidR="002769AD">
        <w:t xml:space="preserve">. </w:t>
      </w:r>
      <w:r w:rsidR="00E4338D">
        <w:t>To see whether some organisms at as “indicators” for a particular wetland ty</w:t>
      </w:r>
      <w:r w:rsidR="002769AD">
        <w:t xml:space="preserve">pe, were performed a </w:t>
      </w:r>
      <w:r w:rsidR="00A5019B">
        <w:t>multi-level</w:t>
      </w:r>
      <w:r w:rsidR="002769AD">
        <w:t xml:space="preserve"> pattern analysis using the </w:t>
      </w:r>
      <w:proofErr w:type="spellStart"/>
      <w:r w:rsidR="002769AD">
        <w:t>multipat</w:t>
      </w:r>
      <w:proofErr w:type="spellEnd"/>
      <w:r w:rsidR="002769AD">
        <w:t xml:space="preserve"> function from the “</w:t>
      </w:r>
      <w:proofErr w:type="spellStart"/>
      <w:r w:rsidR="002769AD">
        <w:t>indicspecies</w:t>
      </w:r>
      <w:proofErr w:type="spellEnd"/>
      <w:r w:rsidR="002769AD">
        <w:t xml:space="preserve">”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186082E0" w:rsidR="002D47EB" w:rsidRDefault="002D47EB" w:rsidP="002D47EB">
      <w:pPr>
        <w:pStyle w:val="Caption"/>
        <w:keepNext/>
      </w:pPr>
      <w:r>
        <w:t xml:space="preserve">Table </w:t>
      </w:r>
      <w:fldSimple w:instr=" SEQ Table \* ARABIC ">
        <w:r w:rsidR="007F7357">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1A2FC1">
            <w:pPr>
              <w:spacing w:after="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1A2FC1">
            <w:pPr>
              <w:spacing w:after="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1A2FC1">
            <w:pPr>
              <w:spacing w:after="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1A2FC1">
            <w:pPr>
              <w:spacing w:after="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1A2FC1">
            <w:pPr>
              <w:spacing w:after="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1A2FC1">
            <w:pPr>
              <w:spacing w:after="0"/>
              <w:jc w:val="right"/>
              <w:rPr>
                <w:rFonts w:eastAsia="Times New Roman"/>
              </w:rPr>
            </w:pPr>
            <w:r w:rsidRPr="00BE2116">
              <w:rPr>
                <w:rFonts w:eastAsia="Times New Roman"/>
              </w:rPr>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1A2FC1">
            <w:pPr>
              <w:spacing w:after="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1A2FC1">
            <w:pPr>
              <w:spacing w:after="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1A2FC1">
            <w:pPr>
              <w:spacing w:after="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1A2FC1">
            <w:pPr>
              <w:spacing w:after="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1A2FC1">
            <w:pPr>
              <w:spacing w:after="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1A2FC1">
            <w:pPr>
              <w:spacing w:after="0"/>
              <w:rPr>
                <w:rFonts w:eastAsia="Times New Roman"/>
              </w:rPr>
            </w:pPr>
            <w:proofErr w:type="gramStart"/>
            <w:r>
              <w:rPr>
                <w:rFonts w:eastAsia="Times New Roman"/>
              </w:rPr>
              <w:t>Identity of wetland site,</w:t>
            </w:r>
            <w:proofErr w:type="gramEnd"/>
            <w:r>
              <w:rPr>
                <w:rFonts w:eastAsia="Times New Roman"/>
              </w:rPr>
              <w:t xml:space="preserve"> sued as an error term to prevent </w:t>
            </w:r>
            <w:proofErr w:type="spellStart"/>
            <w:r>
              <w:rPr>
                <w:rFonts w:eastAsia="Times New Roman"/>
              </w:rPr>
              <w:t>pseudoreplication</w:t>
            </w:r>
            <w:proofErr w:type="spellEnd"/>
            <w:r>
              <w:rPr>
                <w:rFonts w:eastAsia="Times New Roman"/>
              </w:rPr>
              <w:t xml:space="preserve">. </w:t>
            </w:r>
          </w:p>
        </w:tc>
      </w:tr>
    </w:tbl>
    <w:p w14:paraId="613E45B5" w14:textId="77777777" w:rsidR="00FF27B7" w:rsidRPr="00BE2116" w:rsidRDefault="00FF27B7" w:rsidP="00FF27B7">
      <w:pPr>
        <w:pStyle w:val="Body"/>
        <w:rPr>
          <w:rFonts w:ascii="Times New Roman" w:hAnsi="Times New Roman" w:cs="Times New Roman"/>
          <w:sz w:val="24"/>
          <w:szCs w:val="24"/>
        </w:rPr>
      </w:pPr>
    </w:p>
    <w:p w14:paraId="289FC445" w14:textId="04C1055E" w:rsidR="00EF0D37" w:rsidRDefault="00FF27B7" w:rsidP="002D47EB">
      <w:r w:rsidRPr="00A2294C">
        <w:lastRenderedPageBreak/>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5"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6"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7" w:history="1">
        <w:r w:rsidR="00E4338D">
          <w:rPr>
            <w:rStyle w:val="Hyperlink"/>
          </w:rPr>
          <w:t>https://www.wildlife.ca.gov/Conservation/Delta/Spring-Kodiak-Trawl</w:t>
        </w:r>
      </w:hyperlink>
      <w:r w:rsidR="0039678E">
        <w:t>)</w:t>
      </w:r>
      <w:r w:rsidRPr="00A2294C">
        <w:t xml:space="preserve">. </w:t>
      </w:r>
    </w:p>
    <w:p w14:paraId="2D0526B1" w14:textId="46470FC6" w:rsidR="00FF27B7" w:rsidRDefault="00EF0D37" w:rsidP="002D47EB">
      <w:r w:rsidRPr="00E75E62">
        <w:t xml:space="preserve">We </w:t>
      </w:r>
      <w:r>
        <w:t>analyzed</w:t>
      </w:r>
      <w:r w:rsidRPr="00E75E62">
        <w:t xml:space="preserve"> the data from the subset of stations with both Spring and Fall sampling by analyzing </w:t>
      </w:r>
      <w:proofErr w:type="gramStart"/>
      <w:r>
        <w:t>log-transformed</w:t>
      </w:r>
      <w:proofErr w:type="gramEnd"/>
      <w:r>
        <w:t xml:space="preserve">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we used PERMANOVA and</w:t>
      </w:r>
      <w:r w:rsidRPr="00E75E62">
        <w:t xml:space="preserve"> </w:t>
      </w:r>
      <w:r>
        <w:t xml:space="preserve">NMDS to assess overall differences in communities.  We then qualitatively compared the differences in communities to </w:t>
      </w:r>
      <w:r w:rsidRPr="00E75E62">
        <w:t>organism</w:t>
      </w:r>
      <w:r>
        <w:t>s</w:t>
      </w:r>
      <w:r w:rsidRPr="00E75E62">
        <w:t xml:space="preserve"> found in Delta Smelt diets for the life stage at observed in proximity to the sites</w:t>
      </w:r>
      <w:r>
        <w:t xml:space="preserve"> using 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FF27B7">
      <w:pPr>
        <w:rPr>
          <w:rFonts w:ascii="Times New Roman" w:hAnsi="Times New Roman" w:cs="Times New Roman"/>
          <w:sz w:val="24"/>
        </w:rPr>
      </w:pPr>
    </w:p>
    <w:p w14:paraId="73255157" w14:textId="7B01EE19" w:rsidR="00360460" w:rsidRDefault="00463B5C" w:rsidP="00463B5C">
      <w:pPr>
        <w:pStyle w:val="Heading2"/>
      </w:pPr>
      <w:bookmarkStart w:id="29" w:name="_Toc12951156"/>
      <w:r>
        <w:t>Results</w:t>
      </w:r>
      <w:bookmarkEnd w:id="29"/>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 xml:space="preserve">predicted in our </w:t>
      </w:r>
      <w:commentRangeStart w:id="30"/>
      <w:r w:rsidR="006D1AE5">
        <w:t>workplan</w:t>
      </w:r>
      <w:commentRangeEnd w:id="30"/>
      <w:r w:rsidR="006D1AE5">
        <w:rPr>
          <w:rStyle w:val="CommentReference"/>
        </w:rPr>
        <w:commentReference w:id="30"/>
      </w:r>
      <w:r>
        <w:t>, so our fall sampling proceeded as planned</w:t>
      </w:r>
      <w:r w:rsidR="002E4068">
        <w:t>, targeting the Confluence and Cache Slough Complex</w:t>
      </w:r>
      <w:r>
        <w:t>.</w:t>
      </w:r>
      <w:r w:rsidR="002E4068">
        <w:t xml:space="preserve"> </w:t>
      </w:r>
      <w:r>
        <w:t xml:space="preserve"> </w:t>
      </w:r>
    </w:p>
    <w:p w14:paraId="64729ED1" w14:textId="132A5EBE" w:rsidR="002E4068" w:rsidRDefault="002E4068" w:rsidP="002E4068">
      <w:pPr>
        <w:pStyle w:val="Caption"/>
        <w:keepNext/>
      </w:pPr>
      <w:bookmarkStart w:id="31" w:name="_Ref9334986"/>
      <w:r>
        <w:t xml:space="preserve">Table </w:t>
      </w:r>
      <w:fldSimple w:instr=" SEQ Table \* ARABIC ">
        <w:r w:rsidR="007F7357">
          <w:rPr>
            <w:noProof/>
          </w:rPr>
          <w:t>5</w:t>
        </w:r>
      </w:fldSimple>
      <w:bookmarkEnd w:id="31"/>
      <w:r>
        <w:t xml:space="preserve">. EDSM Delta Smelt catch from </w:t>
      </w:r>
      <w:r w:rsidR="00FA5153">
        <w:t>September</w:t>
      </w:r>
      <w:r>
        <w:t xml:space="preserve"> and </w:t>
      </w:r>
      <w:r w:rsidR="00FA5153">
        <w:t>October</w:t>
      </w:r>
      <w:r>
        <w:t>, 2018</w:t>
      </w:r>
      <w:r w:rsidR="00EF5DE2">
        <w:t xml:space="preserve"> (USFWS, data available </w:t>
      </w:r>
      <w:hyperlink r:id="rId38"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2E4068">
            <w:pPr>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A5019B">
            <w:pPr>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286EA2"/>
    <w:p w14:paraId="427B370B" w14:textId="1A236618"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 xml:space="preserve">Within the sweep net samples, EAV had the lowest average CPUE, FAV had significantly higher CPUE, and SAV had the highest CPUE (Table 6). </w:t>
      </w:r>
      <w:r>
        <w:t xml:space="preserve">Model selection for Neuston </w:t>
      </w:r>
      <w:r>
        <w:lastRenderedPageBreak/>
        <w:t xml:space="preserve">tows did not select any of the potential explanatory variables, choosing the intercept-only model instead.  </w:t>
      </w:r>
    </w:p>
    <w:p w14:paraId="5337D89A" w14:textId="1CD4AA56"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E7033D">
        <w:t xml:space="preserve">Figure </w:t>
      </w:r>
      <w:r w:rsidR="00E7033D">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E7033D">
        <w:t xml:space="preserve">Figure </w:t>
      </w:r>
      <w:r w:rsidR="00E7033D">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E7033D">
        <w:t xml:space="preserve">Figure </w:t>
      </w:r>
      <w:r w:rsidR="00E7033D">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E7033D">
        <w:t xml:space="preserve">Figure </w:t>
      </w:r>
      <w:r w:rsidR="00E7033D">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7699521C"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739D7C79"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 The PERMANOVA found a highly significant effect of season, with more </w:t>
      </w:r>
      <w:proofErr w:type="spellStart"/>
      <w:r w:rsidR="004F2DA8">
        <w:t>cumaceans</w:t>
      </w:r>
      <w:proofErr w:type="spellEnd"/>
      <w:r w:rsidR="004F2DA8">
        <w:t>,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xml:space="preserve">). The NMDS plot shows that hulls for season overlap </w:t>
      </w:r>
      <w:proofErr w:type="gramStart"/>
      <w:r w:rsidR="004F2DA8">
        <w:t>somewhat, but</w:t>
      </w:r>
      <w:proofErr w:type="gramEnd"/>
      <w:r w:rsidR="004F2DA8">
        <w:t xml:space="preserve"> have some unique NMDS space by season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945F05">
      <w:pPr>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0D9E0D07" w:rsidR="00840D88" w:rsidRDefault="008B0736" w:rsidP="00840D88">
      <w:pPr>
        <w:keepNext/>
      </w:pPr>
      <w:r>
        <w:rPr>
          <w:noProof/>
        </w:rPr>
        <w:drawing>
          <wp:inline distT="0" distB="0" distL="0" distR="0" wp14:anchorId="03667EF1" wp14:editId="778FB914">
            <wp:extent cx="8905875" cy="51675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944884" cy="5190135"/>
                    </a:xfrm>
                    <a:prstGeom prst="rect">
                      <a:avLst/>
                    </a:prstGeom>
                  </pic:spPr>
                </pic:pic>
              </a:graphicData>
            </a:graphic>
          </wp:inline>
        </w:drawing>
      </w:r>
    </w:p>
    <w:p w14:paraId="682143D4" w14:textId="55CDBFB1" w:rsidR="00BE5423" w:rsidRDefault="00840D88" w:rsidP="008B0736">
      <w:pPr>
        <w:pStyle w:val="Caption"/>
      </w:pPr>
      <w:bookmarkStart w:id="32" w:name="_Ref9317214"/>
      <w:r>
        <w:t xml:space="preserve">Figure </w:t>
      </w:r>
      <w:fldSimple w:instr=" SEQ Figure \* ARABIC ">
        <w:r w:rsidR="0013218D">
          <w:rPr>
            <w:noProof/>
          </w:rPr>
          <w:t>6</w:t>
        </w:r>
      </w:fldSimple>
      <w:bookmarkEnd w:id="32"/>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drawing>
          <wp:inline distT="0" distB="0" distL="0" distR="0" wp14:anchorId="36BC2D97" wp14:editId="270A8772">
            <wp:extent cx="9010650" cy="4709412"/>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9031265" cy="4720187"/>
                    </a:xfrm>
                    <a:prstGeom prst="rect">
                      <a:avLst/>
                    </a:prstGeom>
                  </pic:spPr>
                </pic:pic>
              </a:graphicData>
            </a:graphic>
          </wp:inline>
        </w:drawing>
      </w:r>
    </w:p>
    <w:p w14:paraId="7C29E1EE" w14:textId="6931CE3D" w:rsidR="00486F77" w:rsidRDefault="00486F77" w:rsidP="00486F77">
      <w:pPr>
        <w:pStyle w:val="Caption"/>
      </w:pPr>
      <w:bookmarkStart w:id="33" w:name="_Ref10727603"/>
      <w:bookmarkStart w:id="34" w:name="_Ref12449873"/>
      <w:r>
        <w:t xml:space="preserve">Figure </w:t>
      </w:r>
      <w:fldSimple w:instr=" SEQ Figure \* ARABIC ">
        <w:r w:rsidR="0013218D">
          <w:rPr>
            <w:noProof/>
          </w:rPr>
          <w:t>7</w:t>
        </w:r>
      </w:fldSimple>
      <w:bookmarkEnd w:id="33"/>
      <w:r>
        <w:t xml:space="preserve"> - Catch of clams per </w:t>
      </w:r>
      <w:r w:rsidR="00EF5DE2">
        <w:t>square</w:t>
      </w:r>
      <w:r>
        <w:t xml:space="preserve"> meter of substrate in 2017 and 2018</w:t>
      </w:r>
      <w:bookmarkEnd w:id="34"/>
      <w:r w:rsidR="00EF5DE2">
        <w:t>.</w:t>
      </w:r>
    </w:p>
    <w:p w14:paraId="3FF7F074" w14:textId="77777777" w:rsidR="00486F77" w:rsidRPr="00486F77" w:rsidRDefault="00486F77" w:rsidP="00486F77"/>
    <w:p w14:paraId="122DF0AD" w14:textId="77777777" w:rsidR="00EC6B9B" w:rsidRDefault="008825FD" w:rsidP="00EC6B9B">
      <w:pPr>
        <w:keepNext/>
      </w:pPr>
      <w:r>
        <w:rPr>
          <w:noProof/>
        </w:rPr>
        <w:lastRenderedPageBreak/>
        <w:drawing>
          <wp:inline distT="0" distB="0" distL="0" distR="0" wp14:anchorId="7FDC8F8B" wp14:editId="12063EE0">
            <wp:extent cx="8982075" cy="4652254"/>
            <wp:effectExtent l="0" t="0" r="0" b="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009832" cy="4666631"/>
                    </a:xfrm>
                    <a:prstGeom prst="rect">
                      <a:avLst/>
                    </a:prstGeom>
                  </pic:spPr>
                </pic:pic>
              </a:graphicData>
            </a:graphic>
          </wp:inline>
        </w:drawing>
      </w:r>
    </w:p>
    <w:p w14:paraId="299D6FB2" w14:textId="17554080" w:rsidR="001E4B5E" w:rsidRDefault="00EC6B9B" w:rsidP="00EC6B9B">
      <w:pPr>
        <w:pStyle w:val="Caption"/>
      </w:pPr>
      <w:r>
        <w:t xml:space="preserve">Figure </w:t>
      </w:r>
      <w:fldSimple w:instr=" SEQ Figure \* ARABIC ">
        <w:r w:rsidR="0013218D">
          <w:rPr>
            <w:noProof/>
          </w:rPr>
          <w:t>8</w:t>
        </w:r>
      </w:fldSimple>
      <w:r>
        <w:t xml:space="preserve"> - Mean log-transformed CPUE of zooplankton catch</w:t>
      </w:r>
      <w:r w:rsidR="00E7033D">
        <w:t xml:space="preserve"> collected during the intensive spring sampling period of 2017 and 2018.</w:t>
      </w:r>
    </w:p>
    <w:p w14:paraId="17D2C01B" w14:textId="77777777" w:rsidR="001E4B5E" w:rsidRDefault="001E4B5E" w:rsidP="001E4B5E">
      <w:pPr>
        <w:keepNext/>
      </w:pPr>
      <w:r w:rsidRPr="00FD67DB">
        <w:rPr>
          <w:noProof/>
        </w:rPr>
        <w:lastRenderedPageBreak/>
        <w:drawing>
          <wp:inline distT="0" distB="0" distL="0" distR="0" wp14:anchorId="79F65739" wp14:editId="75724C0D">
            <wp:extent cx="8862392" cy="40767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2">
                      <a:extLst>
                        <a:ext uri="{28A0092B-C50C-407E-A947-70E740481C1C}">
                          <a14:useLocalDpi xmlns:a14="http://schemas.microsoft.com/office/drawing/2010/main" val="0"/>
                        </a:ext>
                      </a:extLst>
                    </a:blip>
                    <a:srcRect r="19872" b="16586"/>
                    <a:stretch/>
                  </pic:blipFill>
                  <pic:spPr bwMode="auto">
                    <a:xfrm>
                      <a:off x="0" y="0"/>
                      <a:ext cx="8867349" cy="4078980"/>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568A254A" w:rsidR="001E4B5E" w:rsidRPr="00C36E09" w:rsidRDefault="001E4B5E" w:rsidP="001E4B5E">
      <w:pPr>
        <w:pStyle w:val="Caption"/>
      </w:pPr>
      <w:bookmarkStart w:id="35" w:name="_Ref10727651"/>
      <w:r>
        <w:t xml:space="preserve">Figure </w:t>
      </w:r>
      <w:fldSimple w:instr=" SEQ Figure \* ARABIC ">
        <w:r w:rsidR="0013218D">
          <w:rPr>
            <w:noProof/>
          </w:rPr>
          <w:t>9</w:t>
        </w:r>
      </w:fldSimple>
      <w:bookmarkEnd w:id="35"/>
      <w:r>
        <w:t xml:space="preserve"> - mean log-transformed concentration of Chlorophyll (ug/L) measured by florescence during spring of 2018.</w:t>
      </w:r>
    </w:p>
    <w:p w14:paraId="608A02E2" w14:textId="77777777" w:rsidR="001E4B5E" w:rsidRPr="001E4B5E" w:rsidRDefault="001E4B5E" w:rsidP="001E4B5E"/>
    <w:p w14:paraId="469897A2" w14:textId="54DD91B4" w:rsidR="001E2057" w:rsidRDefault="001E2057" w:rsidP="001E2057">
      <w:pPr>
        <w:pStyle w:val="Caption"/>
        <w:keepNext/>
      </w:pPr>
      <w:bookmarkStart w:id="36" w:name="_Ref10457842"/>
      <w:bookmarkStart w:id="37" w:name="_Ref10457837"/>
      <w:r>
        <w:t xml:space="preserve">Table </w:t>
      </w:r>
      <w:fldSimple w:instr=" SEQ Table \* ARABIC ">
        <w:r w:rsidR="007F7357">
          <w:rPr>
            <w:noProof/>
          </w:rPr>
          <w:t>6</w:t>
        </w:r>
      </w:fldSimple>
      <w:bookmarkEnd w:id="36"/>
      <w:r>
        <w:t xml:space="preserve"> - GLMM for each ecosystem component. Predictor variables were chosen via AICc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437363" w:rsidRDefault="00EF0D37" w:rsidP="00437363">
            <w:pPr>
              <w:spacing w:after="0" w:line="240" w:lineRule="auto"/>
              <w:jc w:val="right"/>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442850D4" w14:textId="0715A706" w:rsidR="00B82835" w:rsidRDefault="003975AF" w:rsidP="00B82835">
      <w:pPr>
        <w:keepNext/>
      </w:pPr>
      <w:r>
        <w:rPr>
          <w:noProof/>
        </w:rPr>
        <w:lastRenderedPageBreak/>
        <w:drawing>
          <wp:inline distT="0" distB="0" distL="0" distR="0" wp14:anchorId="00D0DFB6" wp14:editId="0BABF63E">
            <wp:extent cx="6829425" cy="5374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858338" cy="5397279"/>
                    </a:xfrm>
                    <a:prstGeom prst="rect">
                      <a:avLst/>
                    </a:prstGeom>
                  </pic:spPr>
                </pic:pic>
              </a:graphicData>
            </a:graphic>
          </wp:inline>
        </w:drawing>
      </w:r>
    </w:p>
    <w:p w14:paraId="42F5E08D" w14:textId="77777777" w:rsidR="00286EA2" w:rsidRDefault="00B82835" w:rsidP="00286EA2">
      <w:pPr>
        <w:pStyle w:val="Caption"/>
      </w:pPr>
      <w:bookmarkStart w:id="38" w:name="_Ref10461283"/>
      <w:r>
        <w:t xml:space="preserve">Figure </w:t>
      </w:r>
      <w:fldSimple w:instr=" SEQ Figure \* ARABIC ">
        <w:r w:rsidR="0013218D">
          <w:rPr>
            <w:noProof/>
          </w:rPr>
          <w:t>10</w:t>
        </w:r>
      </w:fldSimple>
      <w:bookmarkEnd w:id="38"/>
      <w:r>
        <w:t xml:space="preserve">. </w:t>
      </w:r>
      <w:r w:rsidR="00E62242">
        <w:t>Relative</w:t>
      </w:r>
      <w:r>
        <w:t xml:space="preserve"> composition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77777777" w:rsidR="008825FD" w:rsidRDefault="008B037D" w:rsidP="008825FD">
      <w:pPr>
        <w:keepNext/>
      </w:pPr>
      <w:r>
        <w:rPr>
          <w:noProof/>
        </w:rPr>
        <w:drawing>
          <wp:inline distT="0" distB="0" distL="0" distR="0" wp14:anchorId="1088189B" wp14:editId="0DA163CC">
            <wp:extent cx="9113602" cy="46863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9126508" cy="4692936"/>
                    </a:xfrm>
                    <a:prstGeom prst="rect">
                      <a:avLst/>
                    </a:prstGeom>
                  </pic:spPr>
                </pic:pic>
              </a:graphicData>
            </a:graphic>
          </wp:inline>
        </w:drawing>
      </w:r>
    </w:p>
    <w:p w14:paraId="72EB857D" w14:textId="7474D3F8" w:rsidR="008B037D" w:rsidRDefault="008825FD" w:rsidP="008825FD">
      <w:pPr>
        <w:pStyle w:val="Caption"/>
      </w:pPr>
      <w:bookmarkStart w:id="39" w:name="_Ref10728316"/>
      <w:r>
        <w:t xml:space="preserve">Figure </w:t>
      </w:r>
      <w:fldSimple w:instr=" SEQ Figure \* ARABIC ">
        <w:r w:rsidR="0013218D">
          <w:rPr>
            <w:noProof/>
          </w:rPr>
          <w:t>11</w:t>
        </w:r>
      </w:fldSimple>
      <w:bookmarkEnd w:id="39"/>
      <w:r>
        <w:t xml:space="preserve"> - </w:t>
      </w:r>
      <w:r w:rsidR="00286EA2">
        <w:t>Relative composition of zooplankton samples separated by site, and year for sampling during the intensive spring sampling period in 2017 and 2018.</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01490DCF">
            <wp:extent cx="8724900" cy="4682956"/>
            <wp:effectExtent l="0" t="0" r="0" b="381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r="21474" b="25326"/>
                    <a:stretch/>
                  </pic:blipFill>
                  <pic:spPr bwMode="auto">
                    <a:xfrm>
                      <a:off x="0" y="0"/>
                      <a:ext cx="8731032" cy="4686247"/>
                    </a:xfrm>
                    <a:prstGeom prst="rect">
                      <a:avLst/>
                    </a:prstGeom>
                    <a:noFill/>
                    <a:ln>
                      <a:noFill/>
                    </a:ln>
                    <a:extLst>
                      <a:ext uri="{53640926-AAD7-44D8-BBD7-CCE9431645EC}">
                        <a14:shadowObscured xmlns:a14="http://schemas.microsoft.com/office/drawing/2010/main"/>
                      </a:ext>
                    </a:extLst>
                  </pic:spPr>
                </pic:pic>
              </a:graphicData>
            </a:graphic>
          </wp:inline>
        </w:drawing>
      </w:r>
    </w:p>
    <w:p w14:paraId="3EA624C5" w14:textId="2391D829" w:rsidR="00286EA2" w:rsidRDefault="00286EA2" w:rsidP="00286EA2">
      <w:pPr>
        <w:pStyle w:val="Caption"/>
      </w:pPr>
      <w:r>
        <w:t xml:space="preserve">Figure </w:t>
      </w:r>
      <w:fldSimple w:instr=" SEQ Figure \* ARABIC ">
        <w:r>
          <w:rPr>
            <w:noProof/>
          </w:rPr>
          <w:t>11</w:t>
        </w:r>
      </w:fldSimple>
      <w:r>
        <w:t xml:space="preserve"> - Relative composition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24DD21CD" w:rsidR="00835089" w:rsidRDefault="00835089" w:rsidP="00835089">
      <w:pPr>
        <w:pStyle w:val="Caption"/>
        <w:keepNext/>
      </w:pPr>
      <w:bookmarkStart w:id="40" w:name="_Ref10728855"/>
      <w:bookmarkStart w:id="41" w:name="_Ref10728851"/>
      <w:r>
        <w:t xml:space="preserve">Table </w:t>
      </w:r>
      <w:fldSimple w:instr=" SEQ Table \* ARABIC ">
        <w:r w:rsidR="007F7357">
          <w:rPr>
            <w:noProof/>
          </w:rPr>
          <w:t>8</w:t>
        </w:r>
      </w:fldSimple>
      <w:bookmarkEnd w:id="40"/>
      <w:r>
        <w:t xml:space="preserve"> - Multilevel patter</w:t>
      </w:r>
      <w:r w:rsidR="00383111">
        <w:t>n</w:t>
      </w:r>
      <w:r>
        <w:t xml:space="preserve"> analysis</w:t>
      </w:r>
      <w:bookmarkEnd w:id="41"/>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Eogammarus</w:t>
            </w:r>
            <w:proofErr w:type="spellEnd"/>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Dytiscidae</w:t>
            </w:r>
            <w:proofErr w:type="spellEnd"/>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Corixidae</w:t>
            </w:r>
            <w:proofErr w:type="spellEnd"/>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Threespine</w:t>
            </w:r>
            <w:proofErr w:type="spellEnd"/>
            <w:r w:rsidRPr="00286EA2">
              <w:rPr>
                <w:rFonts w:eastAsia="Times New Roman" w:cstheme="minorHAnsi"/>
                <w:color w:val="000000"/>
              </w:rPr>
              <w:t xml:space="preserv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Procambarus</w:t>
            </w:r>
            <w:proofErr w:type="spellEnd"/>
            <w:r w:rsidRPr="00286EA2">
              <w:rPr>
                <w:rFonts w:eastAsia="Times New Roman" w:cstheme="minorHAnsi"/>
                <w:i/>
                <w:color w:val="000000"/>
              </w:rPr>
              <w:t xml:space="preserve"> </w:t>
            </w:r>
            <w:proofErr w:type="spellStart"/>
            <w:r w:rsidRPr="00286EA2">
              <w:rPr>
                <w:rFonts w:eastAsia="Times New Roman" w:cstheme="minorHAnsi"/>
                <w:i/>
                <w:color w:val="000000"/>
              </w:rPr>
              <w:t>clarkii</w:t>
            </w:r>
            <w:proofErr w:type="spellEnd"/>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Americorophium</w:t>
            </w:r>
            <w:proofErr w:type="spellEnd"/>
            <w:r w:rsidRPr="00286EA2">
              <w:rPr>
                <w:rFonts w:eastAsia="Times New Roman" w:cstheme="minorHAnsi"/>
                <w:i/>
                <w:color w:val="000000"/>
              </w:rPr>
              <w:t xml:space="preserve"> </w:t>
            </w:r>
            <w:proofErr w:type="spellStart"/>
            <w:r w:rsidRPr="00286EA2">
              <w:rPr>
                <w:rFonts w:eastAsia="Times New Roman" w:cstheme="minorHAnsi"/>
                <w:i/>
                <w:color w:val="000000"/>
              </w:rPr>
              <w:t>spinicorne</w:t>
            </w:r>
            <w:proofErr w:type="spellEnd"/>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Notonectidae</w:t>
            </w:r>
            <w:proofErr w:type="spellEnd"/>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Hydrobiidae</w:t>
            </w:r>
            <w:proofErr w:type="spellEnd"/>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Hydroscaphidae</w:t>
            </w:r>
            <w:proofErr w:type="spellEnd"/>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835089">
            <w:pPr>
              <w:spacing w:after="0" w:line="240" w:lineRule="auto"/>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Mesoveliidae</w:t>
            </w:r>
            <w:proofErr w:type="spellEnd"/>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Palaemonetes</w:t>
            </w:r>
            <w:proofErr w:type="spellEnd"/>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EF5DE2">
            <w:pPr>
              <w:spacing w:after="0" w:line="240" w:lineRule="auto"/>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Libellulidae</w:t>
            </w:r>
            <w:proofErr w:type="spellEnd"/>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Coenagrionidae</w:t>
            </w:r>
            <w:proofErr w:type="spellEnd"/>
            <w:r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Diptera</w:t>
            </w:r>
            <w:proofErr w:type="spellEnd"/>
            <w:r w:rsidRPr="00286EA2">
              <w:rPr>
                <w:rFonts w:eastAsia="Times New Roman" w:cstheme="minorHAnsi"/>
                <w:color w:val="000000"/>
              </w:rPr>
              <w:t xml:space="preserve">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Ferrissia</w:t>
            </w:r>
            <w:proofErr w:type="spellEnd"/>
            <w:r w:rsidRPr="00286EA2">
              <w:rPr>
                <w:rFonts w:eastAsia="Times New Roman" w:cstheme="minorHAnsi"/>
                <w:i/>
                <w:color w:val="000000"/>
              </w:rPr>
              <w:t xml:space="preserve">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Tipulidae</w:t>
            </w:r>
            <w:proofErr w:type="spellEnd"/>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Vellidae</w:t>
            </w:r>
            <w:proofErr w:type="spellEnd"/>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835089">
            <w:pPr>
              <w:spacing w:after="0" w:line="240" w:lineRule="auto"/>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EF5DE2">
            <w:pPr>
              <w:spacing w:after="0" w:line="240" w:lineRule="auto"/>
              <w:jc w:val="right"/>
              <w:rPr>
                <w:rFonts w:eastAsia="Times New Roman" w:cstheme="minorHAnsi"/>
                <w:i/>
                <w:color w:val="000000"/>
              </w:rPr>
            </w:pPr>
            <w:proofErr w:type="spellStart"/>
            <w:r w:rsidRPr="00286EA2">
              <w:rPr>
                <w:rFonts w:eastAsia="Times New Roman" w:cstheme="minorHAnsi"/>
                <w:i/>
                <w:color w:val="000000"/>
              </w:rPr>
              <w:t>Gnorimosphaeroma</w:t>
            </w:r>
            <w:proofErr w:type="spellEnd"/>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EF5DE2">
            <w:pPr>
              <w:spacing w:after="0" w:line="240" w:lineRule="auto"/>
              <w:jc w:val="right"/>
              <w:rPr>
                <w:rFonts w:eastAsia="Times New Roman" w:cstheme="minorHAnsi"/>
                <w:color w:val="000000"/>
              </w:rPr>
            </w:pPr>
            <w:proofErr w:type="spellStart"/>
            <w:r w:rsidRPr="00286EA2">
              <w:rPr>
                <w:rFonts w:eastAsia="Times New Roman" w:cstheme="minorHAnsi"/>
                <w:color w:val="000000"/>
              </w:rPr>
              <w:t>Tanaid</w:t>
            </w:r>
            <w:r w:rsidR="00BF525A" w:rsidRPr="00286EA2">
              <w:rPr>
                <w:rFonts w:eastAsia="Times New Roman" w:cstheme="minorHAnsi"/>
                <w:color w:val="000000"/>
              </w:rPr>
              <w:t>acea</w:t>
            </w:r>
            <w:proofErr w:type="spellEnd"/>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34F74937" w14:textId="77777777" w:rsidR="00E56397" w:rsidRDefault="00E56397" w:rsidP="0085051D">
      <w:r w:rsidRPr="00E56397">
        <w:rPr>
          <w:noProof/>
        </w:rPr>
        <w:lastRenderedPageBreak/>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p>
    <w:p w14:paraId="74F18114" w14:textId="1D495D49" w:rsidR="00835089" w:rsidRDefault="00E56397" w:rsidP="00E56397">
      <w:pPr>
        <w:pStyle w:val="Caption"/>
      </w:pPr>
      <w:bookmarkStart w:id="42" w:name="_Ref10728720"/>
      <w:r>
        <w:t xml:space="preserve">Figure </w:t>
      </w:r>
      <w:fldSimple w:instr=" SEQ Figure \* ARABIC ">
        <w:r w:rsidR="0013218D">
          <w:rPr>
            <w:noProof/>
          </w:rPr>
          <w:t>13</w:t>
        </w:r>
      </w:fldSimple>
      <w:bookmarkEnd w:id="42"/>
      <w:r>
        <w:t xml:space="preserve"> - Mysid NDMS</w:t>
      </w:r>
      <w:r w:rsidR="0085051D">
        <w:t xml:space="preserve"> of bray-</w:t>
      </w:r>
      <w:proofErr w:type="spellStart"/>
      <w:r w:rsidR="0085051D">
        <w:t>curtis</w:t>
      </w:r>
      <w:proofErr w:type="spellEnd"/>
      <w:r w:rsidR="0085051D">
        <w:t xml:space="preserve"> dissimilarities</w:t>
      </w:r>
      <w:r>
        <w:t>,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7B0CF353" w:rsidR="00AE15AA" w:rsidRDefault="00AE15AA" w:rsidP="00AE15AA">
      <w:pPr>
        <w:pStyle w:val="Caption"/>
        <w:rPr>
          <w:noProof/>
        </w:rPr>
      </w:pPr>
      <w:bookmarkStart w:id="43" w:name="_Ref10728721"/>
      <w:r>
        <w:t xml:space="preserve">Figure </w:t>
      </w:r>
      <w:fldSimple w:instr=" SEQ Figure \* ARABIC ">
        <w:r w:rsidR="0013218D">
          <w:rPr>
            <w:noProof/>
          </w:rPr>
          <w:t>14</w:t>
        </w:r>
      </w:fldSimple>
      <w:bookmarkEnd w:id="43"/>
      <w:r>
        <w:t xml:space="preserve"> </w:t>
      </w:r>
      <w:r w:rsidR="0085051D">
        <w:t>–</w:t>
      </w:r>
      <w:r>
        <w:t xml:space="preserve"> NMD</w:t>
      </w:r>
      <w:r w:rsidR="0085051D">
        <w:t>S of bray-</w:t>
      </w:r>
      <w:proofErr w:type="spellStart"/>
      <w:r w:rsidR="0085051D">
        <w:t>curtis</w:t>
      </w:r>
      <w:proofErr w:type="spellEnd"/>
      <w:r w:rsidR="0085051D">
        <w:t xml:space="preserve"> </w:t>
      </w:r>
      <w:proofErr w:type="gramStart"/>
      <w:r w:rsidR="0085051D">
        <w:t>dissimilarities  for</w:t>
      </w:r>
      <w:proofErr w:type="gramEnd"/>
      <w:r>
        <w:t xml:space="preserve"> neuston tow samples. Stress </w:t>
      </w:r>
      <w:proofErr w:type="gramStart"/>
      <w:r>
        <w:t xml:space="preserve">= </w:t>
      </w:r>
      <w:r>
        <w:rPr>
          <w:noProof/>
        </w:rPr>
        <w:t xml:space="preserve"> 0.122.</w:t>
      </w:r>
      <w:proofErr w:type="gramEnd"/>
      <w:r>
        <w:rPr>
          <w:noProof/>
        </w:rPr>
        <w:t xml:space="preserve"> Two convergent solutions found after 63 tries.</w:t>
      </w:r>
    </w:p>
    <w:p w14:paraId="7862A93B" w14:textId="77777777" w:rsidR="00C36E09" w:rsidRDefault="00AE15AA" w:rsidP="00C36E09">
      <w:pPr>
        <w:keepNext/>
      </w:pPr>
      <w:r w:rsidRPr="00AE15AA">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1B19D415" w:rsidR="00AE15AA" w:rsidRDefault="00C36E09" w:rsidP="00C36E09">
      <w:pPr>
        <w:pStyle w:val="Caption"/>
        <w:rPr>
          <w:noProof/>
        </w:rPr>
      </w:pPr>
      <w:bookmarkStart w:id="44" w:name="_Ref10728722"/>
      <w:r>
        <w:t xml:space="preserve">Figure </w:t>
      </w:r>
      <w:fldSimple w:instr=" SEQ Figure \* ARABIC ">
        <w:r w:rsidR="0013218D">
          <w:rPr>
            <w:noProof/>
          </w:rPr>
          <w:t>15</w:t>
        </w:r>
      </w:fldSimple>
      <w:bookmarkEnd w:id="44"/>
      <w:r>
        <w:t xml:space="preserve"> - NMDS of </w:t>
      </w:r>
      <w:r w:rsidR="0085051D">
        <w:t xml:space="preserve">Bray-Curtis dissimilarities for </w:t>
      </w:r>
      <w:r>
        <w:t xml:space="preserve">sweep net data (2018 only). </w:t>
      </w:r>
      <w:proofErr w:type="gramStart"/>
      <w:r>
        <w:t xml:space="preserve">Stress </w:t>
      </w:r>
      <w:r>
        <w:rPr>
          <w:noProof/>
        </w:rPr>
        <w:t xml:space="preserve"> =</w:t>
      </w:r>
      <w:proofErr w:type="gramEnd"/>
      <w:r>
        <w:rPr>
          <w:noProof/>
        </w:rPr>
        <w:t xml:space="preserve"> 0.153. Two convergent solutions found fter 624 tries.</w:t>
      </w:r>
    </w:p>
    <w:p w14:paraId="2A0EECFE" w14:textId="77777777" w:rsidR="001E4B5E" w:rsidRDefault="001E4B5E" w:rsidP="001E4B5E">
      <w:pPr>
        <w:keepNext/>
      </w:pPr>
      <w:r w:rsidRPr="00056F69">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6C726C58" w:rsidR="001E4B5E" w:rsidRPr="00056F69" w:rsidRDefault="001E4B5E" w:rsidP="001E4B5E">
      <w:pPr>
        <w:pStyle w:val="Caption"/>
      </w:pPr>
      <w:bookmarkStart w:id="45" w:name="_Ref10728723"/>
      <w:r>
        <w:t xml:space="preserve">Figure </w:t>
      </w:r>
      <w:fldSimple w:instr=" SEQ Figure \* ARABIC ">
        <w:r w:rsidR="0013218D">
          <w:rPr>
            <w:noProof/>
          </w:rPr>
          <w:t>16</w:t>
        </w:r>
      </w:fldSimple>
      <w:bookmarkEnd w:id="45"/>
      <w:r>
        <w:t xml:space="preserve"> - NMDS of </w:t>
      </w:r>
      <w:proofErr w:type="spellStart"/>
      <w:r w:rsidR="0085051D">
        <w:t>of</w:t>
      </w:r>
      <w:proofErr w:type="spellEnd"/>
      <w:r w:rsidR="0085051D">
        <w:t xml:space="preserve"> Bray-Curtis dissimilarities for </w:t>
      </w:r>
      <w:r>
        <w:t xml:space="preserve">phytoplankton </w:t>
      </w:r>
      <w:proofErr w:type="gramStart"/>
      <w:r>
        <w:t>taxa  scaling</w:t>
      </w:r>
      <w:proofErr w:type="gramEnd"/>
      <w:r>
        <w:t xml:space="preserve"> using Bray-Curtis Dissimilarity index. Stress = 0.227. Two convergent solutions after 99 tries.</w:t>
      </w:r>
    </w:p>
    <w:p w14:paraId="46AE5C12" w14:textId="77777777" w:rsidR="001E4B5E" w:rsidRPr="001E4B5E" w:rsidRDefault="001E4B5E" w:rsidP="001E4B5E"/>
    <w:p w14:paraId="642A788A" w14:textId="5611CEA2" w:rsidR="00CF6AD6" w:rsidRDefault="00CF6AD6" w:rsidP="00CF6AD6">
      <w:pPr>
        <w:pStyle w:val="Caption"/>
        <w:keepNext/>
      </w:pPr>
      <w:bookmarkStart w:id="46" w:name="_Ref10457875"/>
      <w:r>
        <w:t xml:space="preserve">Table </w:t>
      </w:r>
      <w:fldSimple w:instr=" SEQ Table \* ARABIC ">
        <w:r w:rsidR="007F7357">
          <w:rPr>
            <w:noProof/>
          </w:rPr>
          <w:t>9</w:t>
        </w:r>
      </w:fldSimple>
      <w:bookmarkEnd w:id="46"/>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6B0D73">
            <w:pPr>
              <w:spacing w:after="0" w:line="240" w:lineRule="auto"/>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lastRenderedPageBreak/>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6B0D73">
            <w:pPr>
              <w:spacing w:after="0" w:line="240" w:lineRule="auto"/>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6B0D73">
            <w:pPr>
              <w:spacing w:after="0" w:line="240" w:lineRule="auto"/>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6B0D73">
            <w:pPr>
              <w:spacing w:after="0" w:line="240" w:lineRule="auto"/>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6B0D73">
            <w:pPr>
              <w:spacing w:after="0" w:line="240" w:lineRule="auto"/>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6B0D73">
            <w:pPr>
              <w:spacing w:after="0" w:line="240" w:lineRule="auto"/>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6B0D73">
            <w:pPr>
              <w:spacing w:after="0" w:line="240" w:lineRule="auto"/>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6B0D73">
            <w:pPr>
              <w:spacing w:after="0" w:line="240" w:lineRule="auto"/>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6B0D73">
            <w:pPr>
              <w:spacing w:after="0" w:line="240" w:lineRule="auto"/>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6B0D73">
            <w:pPr>
              <w:spacing w:after="0" w:line="240" w:lineRule="auto"/>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6B0D73">
            <w:pPr>
              <w:spacing w:after="0" w:line="240" w:lineRule="auto"/>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6B0D73">
            <w:pPr>
              <w:spacing w:after="0" w:line="240" w:lineRule="auto"/>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6B0D73">
            <w:pPr>
              <w:spacing w:after="0" w:line="240" w:lineRule="auto"/>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6B0D73">
            <w:pPr>
              <w:spacing w:after="0" w:line="240" w:lineRule="auto"/>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6B0D73">
            <w:pPr>
              <w:spacing w:after="0" w:line="240" w:lineRule="auto"/>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6B0D73">
            <w:pPr>
              <w:spacing w:after="0" w:line="240" w:lineRule="auto"/>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75FF2FC8" w:rsidR="00F57AC8" w:rsidRDefault="00F57AC8" w:rsidP="00F57AC8">
      <w:pPr>
        <w:pStyle w:val="Caption"/>
        <w:keepNext/>
      </w:pPr>
      <w:bookmarkStart w:id="47" w:name="_Ref10727333"/>
      <w:bookmarkStart w:id="48" w:name="_Ref10727329"/>
      <w:r>
        <w:t xml:space="preserve">Table </w:t>
      </w:r>
      <w:fldSimple w:instr=" SEQ Table \* ARABIC ">
        <w:r w:rsidR="007F7357">
          <w:rPr>
            <w:noProof/>
          </w:rPr>
          <w:t>10</w:t>
        </w:r>
      </w:fldSimple>
      <w:bookmarkEnd w:id="47"/>
      <w:r>
        <w:t xml:space="preserve"> - coefficients of </w:t>
      </w:r>
      <w:r w:rsidR="00EF0D37">
        <w:t>variation</w:t>
      </w:r>
      <w:r>
        <w:t xml:space="preserve"> for each sample type in each year.</w:t>
      </w:r>
      <w:bookmarkEnd w:id="48"/>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85051D">
            <w:pPr>
              <w:spacing w:after="0" w:line="240" w:lineRule="auto"/>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0">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E641EAA"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13218D">
          <w:rPr>
            <w:noProof/>
          </w:rPr>
          <w:t>17</w:t>
        </w:r>
      </w:fldSimple>
      <w:r w:rsidR="00286EA2">
        <w:t xml:space="preserve"> – CPUE </w:t>
      </w:r>
      <w:r>
        <w:t>of macroinvertebrates at Decker Island over the course of the spring.</w:t>
      </w:r>
    </w:p>
    <w:p w14:paraId="178F0E55" w14:textId="451432BD" w:rsidR="00364CE1" w:rsidRDefault="00364CE1" w:rsidP="00364CE1">
      <w:pPr>
        <w:pStyle w:val="Caption"/>
      </w:pPr>
    </w:p>
    <w:p w14:paraId="7AF5AF25" w14:textId="4E43E2D1" w:rsidR="00364CE1" w:rsidRDefault="00364CE1" w:rsidP="00364CE1">
      <w:pPr>
        <w:pStyle w:val="Caption"/>
        <w:keepNext/>
      </w:pPr>
      <w:bookmarkStart w:id="49" w:name="_Ref9317158"/>
      <w:r>
        <w:t xml:space="preserve">Table </w:t>
      </w:r>
      <w:fldSimple w:instr=" SEQ Table \* ARABIC ">
        <w:r w:rsidR="007F7357">
          <w:rPr>
            <w:noProof/>
          </w:rPr>
          <w:t>11</w:t>
        </w:r>
      </w:fldSimple>
      <w:bookmarkEnd w:id="49"/>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692B83">
            <w:pPr>
              <w:spacing w:after="0" w:line="240" w:lineRule="auto"/>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692B83">
            <w:pPr>
              <w:spacing w:after="0" w:line="240" w:lineRule="auto"/>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692B83">
            <w:pPr>
              <w:spacing w:after="0" w:line="240" w:lineRule="auto"/>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E62242">
            <w:pPr>
              <w:spacing w:after="0" w:line="240" w:lineRule="auto"/>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47188BD7" w:rsidR="0003468F" w:rsidRDefault="0003468F" w:rsidP="0003468F">
      <w:pPr>
        <w:pStyle w:val="Caption"/>
        <w:keepNext/>
      </w:pPr>
      <w:bookmarkStart w:id="50" w:name="_Ref9317168"/>
      <w:r>
        <w:t xml:space="preserve">Table </w:t>
      </w:r>
      <w:fldSimple w:instr=" SEQ Table \* ARABIC ">
        <w:r w:rsidR="007F7357">
          <w:rPr>
            <w:noProof/>
          </w:rPr>
          <w:t>12</w:t>
        </w:r>
      </w:fldSimple>
      <w:bookmarkEnd w:id="50"/>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03468F">
            <w:pPr>
              <w:spacing w:after="0" w:line="240" w:lineRule="auto"/>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03468F">
            <w:pPr>
              <w:spacing w:after="0" w:line="240" w:lineRule="auto"/>
              <w:rPr>
                <w:rFonts w:eastAsia="Times New Roman" w:cstheme="minorHAnsi"/>
                <w:color w:val="000000"/>
              </w:rPr>
            </w:pPr>
            <w:proofErr w:type="spellStart"/>
            <w:r w:rsidRPr="00692B83">
              <w:rPr>
                <w:rFonts w:eastAsia="Times New Roman" w:cstheme="minorHAnsi"/>
                <w:color w:val="000000"/>
              </w:rPr>
              <w:t>Saramento</w:t>
            </w:r>
            <w:proofErr w:type="spellEnd"/>
            <w:r w:rsidRPr="00692B83">
              <w:rPr>
                <w:rFonts w:eastAsia="Times New Roman" w:cstheme="minorHAnsi"/>
                <w:color w:val="000000"/>
              </w:rPr>
              <w:t xml:space="preserve">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1905" cy="5257143"/>
                    </a:xfrm>
                    <a:prstGeom prst="rect">
                      <a:avLst/>
                    </a:prstGeom>
                  </pic:spPr>
                </pic:pic>
              </a:graphicData>
            </a:graphic>
          </wp:inline>
        </w:drawing>
      </w:r>
    </w:p>
    <w:p w14:paraId="55F6036B" w14:textId="52745B10" w:rsidR="003E2169" w:rsidRDefault="00352473" w:rsidP="00352473">
      <w:pPr>
        <w:pStyle w:val="Caption"/>
        <w:rPr>
          <w:noProof/>
        </w:rPr>
      </w:pPr>
      <w:bookmarkStart w:id="51" w:name="_Ref10714863"/>
      <w:r>
        <w:t xml:space="preserve">Figure </w:t>
      </w:r>
      <w:fldSimple w:instr=" SEQ Figure \* ARABIC ">
        <w:r w:rsidR="0013218D">
          <w:rPr>
            <w:noProof/>
          </w:rPr>
          <w:t>18</w:t>
        </w:r>
      </w:fldSimple>
      <w:bookmarkEnd w:id="51"/>
      <w:r>
        <w:t xml:space="preserve"> - 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2017-2018)</w:t>
      </w:r>
    </w:p>
    <w:p w14:paraId="4024A3E1" w14:textId="77777777" w:rsidR="00754E6E" w:rsidRDefault="00754E6E" w:rsidP="0085051D">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61905" cy="5247619"/>
                    </a:xfrm>
                    <a:prstGeom prst="rect">
                      <a:avLst/>
                    </a:prstGeom>
                  </pic:spPr>
                </pic:pic>
              </a:graphicData>
            </a:graphic>
          </wp:inline>
        </w:drawing>
      </w:r>
    </w:p>
    <w:p w14:paraId="3B223317" w14:textId="3B38558D" w:rsidR="00754E6E" w:rsidRPr="00754E6E" w:rsidRDefault="00754E6E" w:rsidP="00754E6E">
      <w:pPr>
        <w:pStyle w:val="Caption"/>
      </w:pPr>
      <w:bookmarkStart w:id="52" w:name="_Ref9317230"/>
      <w:bookmarkStart w:id="53" w:name="_Ref10457992"/>
      <w:r>
        <w:t xml:space="preserve">Figure </w:t>
      </w:r>
      <w:fldSimple w:instr=" SEQ Figure \* ARABIC ">
        <w:r w:rsidR="0013218D">
          <w:rPr>
            <w:noProof/>
          </w:rPr>
          <w:t>19</w:t>
        </w:r>
      </w:fldSimple>
      <w:bookmarkEnd w:id="52"/>
      <w:r>
        <w:t xml:space="preserve"> - Macroinvertebrate catch versus Sacramento River flow (CFS) for samples collected at Decker Island in spring of 2017 and 2018.</w:t>
      </w:r>
      <w:bookmarkEnd w:id="53"/>
      <w:r w:rsidR="00692B83">
        <w:t xml:space="preserve"> Flow from CDWR’s </w:t>
      </w:r>
      <w:proofErr w:type="spellStart"/>
      <w:r w:rsidR="00692B83">
        <w:t>Dayflow</w:t>
      </w:r>
      <w:proofErr w:type="spellEnd"/>
      <w:r w:rsidR="00692B83">
        <w:t xml:space="preserve">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B4C7C9C" w:rsidR="00E62242" w:rsidRDefault="00E62242" w:rsidP="00E62242">
      <w:pPr>
        <w:pStyle w:val="Caption"/>
      </w:pPr>
      <w:r>
        <w:t xml:space="preserve">Figure </w:t>
      </w:r>
      <w:fldSimple w:instr=" SEQ Figure \* ARABIC ">
        <w:r w:rsidR="0013218D">
          <w:rPr>
            <w:noProof/>
          </w:rPr>
          <w:t>20</w:t>
        </w:r>
      </w:fldSimple>
      <w:r>
        <w:t xml:space="preserve"> - Mean log-transformed CPUE of mysid and sweep net samples in the fall versus spring of 2018.</w:t>
      </w:r>
      <w:r w:rsidR="005F58B9" w:rsidRPr="005F58B9">
        <w:t xml:space="preserve"> </w:t>
      </w:r>
      <w:r w:rsidR="005F58B9">
        <w:t>+/- 1 SEM.</w:t>
      </w:r>
    </w:p>
    <w:p w14:paraId="416BDF33" w14:textId="35D02454" w:rsidR="00E62242" w:rsidRDefault="00E62242" w:rsidP="00E62242">
      <w:pPr>
        <w:pStyle w:val="Caption"/>
        <w:keepNext/>
      </w:pPr>
      <w:bookmarkStart w:id="54" w:name="_Ref10786422"/>
      <w:r>
        <w:t xml:space="preserve">Table </w:t>
      </w:r>
      <w:fldSimple w:instr=" SEQ Table \* ARABIC ">
        <w:r w:rsidR="007F7357">
          <w:rPr>
            <w:noProof/>
          </w:rPr>
          <w:t>13</w:t>
        </w:r>
      </w:fldSimple>
      <w:bookmarkEnd w:id="54"/>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4"/>
                    <a:stretch>
                      <a:fillRect/>
                    </a:stretch>
                  </pic:blipFill>
                  <pic:spPr>
                    <a:xfrm>
                      <a:off x="0" y="0"/>
                      <a:ext cx="7077581" cy="4353166"/>
                    </a:xfrm>
                    <a:prstGeom prst="rect">
                      <a:avLst/>
                    </a:prstGeom>
                  </pic:spPr>
                </pic:pic>
              </a:graphicData>
            </a:graphic>
          </wp:inline>
        </w:drawing>
      </w:r>
    </w:p>
    <w:p w14:paraId="626774EC" w14:textId="482423BE" w:rsidR="005F58B9" w:rsidRDefault="005F58B9" w:rsidP="005F58B9">
      <w:pPr>
        <w:pStyle w:val="Caption"/>
      </w:pPr>
      <w:bookmarkStart w:id="55" w:name="_Ref10787329"/>
      <w:bookmarkStart w:id="56" w:name="_Ref10787325"/>
      <w:r>
        <w:t xml:space="preserve">Figure </w:t>
      </w:r>
      <w:fldSimple w:instr=" SEQ Figure \* ARABIC ">
        <w:r w:rsidR="0013218D">
          <w:rPr>
            <w:noProof/>
          </w:rPr>
          <w:t>21</w:t>
        </w:r>
      </w:fldSimple>
      <w:bookmarkEnd w:id="55"/>
      <w:r>
        <w:t xml:space="preserve"> - relative percent composition of spring verses fall macroinvertebrates.</w:t>
      </w:r>
      <w:bookmarkEnd w:id="56"/>
    </w:p>
    <w:p w14:paraId="018832BA" w14:textId="569A2AF1" w:rsidR="00DE22C7" w:rsidRDefault="00DE22C7" w:rsidP="00DE22C7">
      <w:pPr>
        <w:pStyle w:val="Caption"/>
        <w:keepNext/>
      </w:pPr>
      <w:bookmarkStart w:id="57" w:name="_Ref10787315"/>
      <w:r>
        <w:t xml:space="preserve">Table </w:t>
      </w:r>
      <w:fldSimple w:instr=" SEQ Table \* ARABIC ">
        <w:r w:rsidR="007F7357">
          <w:rPr>
            <w:noProof/>
          </w:rPr>
          <w:t>14</w:t>
        </w:r>
      </w:fldSimple>
      <w:bookmarkEnd w:id="57"/>
      <w:r>
        <w:t xml:space="preserve"> - PerMANOVA comparing site, </w:t>
      </w:r>
      <w:proofErr w:type="spellStart"/>
      <w:r>
        <w:t>geartype</w:t>
      </w:r>
      <w:proofErr w:type="spellEnd"/>
      <w:r>
        <w:t xml:space="preserve">, and season for macroinvertebrate </w:t>
      </w:r>
      <w:proofErr w:type="spellStart"/>
      <w:r>
        <w:t>samplig</w:t>
      </w:r>
      <w:proofErr w:type="spellEnd"/>
      <w:r>
        <w:t xml:space="preserve"> in 2018</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proofErr w:type="spellStart"/>
            <w:r w:rsidRPr="00507CA8">
              <w:rPr>
                <w:rFonts w:cstheme="minorHAnsi"/>
                <w:b/>
              </w:rPr>
              <w:t>SumsOfSqs</w:t>
            </w:r>
            <w:proofErr w:type="spellEnd"/>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proofErr w:type="spellStart"/>
            <w:r w:rsidRPr="00507CA8">
              <w:rPr>
                <w:rFonts w:cstheme="minorHAnsi"/>
                <w:b/>
              </w:rPr>
              <w:t>MeanSqs</w:t>
            </w:r>
            <w:proofErr w:type="spellEnd"/>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lastRenderedPageBreak/>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25CE7B1F" w:rsidR="000D4856" w:rsidRDefault="00E2687D" w:rsidP="005F58B9">
      <w:r w:rsidRPr="000D4856">
        <w:rPr>
          <w:noProof/>
        </w:rPr>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5"/>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6"/>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5A6F6927" w:rsidR="00C509FE" w:rsidRPr="00C509FE" w:rsidRDefault="00A93BE3" w:rsidP="00854EA1">
      <w:pPr>
        <w:pStyle w:val="Caption"/>
      </w:pPr>
      <w:bookmarkStart w:id="58" w:name="_Ref10787420"/>
      <w:r>
        <w:t xml:space="preserve">Figure </w:t>
      </w:r>
      <w:fldSimple w:instr=" SEQ Figure \* ARABIC ">
        <w:r w:rsidR="0013218D">
          <w:rPr>
            <w:noProof/>
          </w:rPr>
          <w:t>22</w:t>
        </w:r>
      </w:fldSimple>
      <w:bookmarkEnd w:id="58"/>
      <w:r w:rsidR="00571CA1">
        <w:rPr>
          <w:noProof/>
        </w:rPr>
        <w:t>.</w:t>
      </w:r>
      <w:r w:rsidR="00571CA1">
        <w:t xml:space="preserve"> </w:t>
      </w:r>
      <w:r>
        <w:t xml:space="preserve"> NMDS plot of Bray-Curtis dissimilarity </w:t>
      </w:r>
      <w:r w:rsidR="00E2687D">
        <w:t>indices</w:t>
      </w:r>
      <w:r>
        <w:t xml:space="preserve"> of community composition of invertebrate data. </w:t>
      </w:r>
      <w:r w:rsidR="000527ED">
        <w:t xml:space="preserve">Stress = 0.182, two convergent solutions found after 50 tries. </w:t>
      </w:r>
      <w:r w:rsidR="00E2687D">
        <w:t>With A)</w:t>
      </w:r>
      <w:r w:rsidR="00571CA1">
        <w:t xml:space="preserve"> </w:t>
      </w:r>
      <w:r>
        <w:t>Hulls are drawn around samples from spring versus fall.</w:t>
      </w:r>
      <w:r w:rsidR="00E2687D">
        <w:t xml:space="preserve"> and B) Hulls drawn around samples from different sites.</w:t>
      </w:r>
    </w:p>
    <w:p w14:paraId="602970E4" w14:textId="77777777" w:rsidR="00C509FE" w:rsidRDefault="00C509FE" w:rsidP="00286EA2"/>
    <w:p w14:paraId="29DDB12B" w14:textId="381D894F" w:rsidR="00463B5C" w:rsidRDefault="00463B5C" w:rsidP="00463B5C">
      <w:pPr>
        <w:pStyle w:val="Heading2"/>
      </w:pPr>
      <w:bookmarkStart w:id="59" w:name="_Toc12951157"/>
      <w:r>
        <w:t>Discussion</w:t>
      </w:r>
      <w:bookmarkEnd w:id="59"/>
    </w:p>
    <w:p w14:paraId="5E3B3D8F" w14:textId="5FC2E1C4" w:rsidR="00522550" w:rsidRDefault="00522550" w:rsidP="00522550">
      <w:pPr>
        <w:pStyle w:val="Heading3"/>
      </w:pPr>
      <w:bookmarkStart w:id="60" w:name="_Toc12951158"/>
      <w:r>
        <w:t>Inter-annual differences</w:t>
      </w:r>
      <w:bookmarkEnd w:id="60"/>
    </w:p>
    <w:p w14:paraId="734FCA36" w14:textId="2EF3E8EB" w:rsidR="00854EA1" w:rsidRDefault="0003440B" w:rsidP="00522550">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522550">
      <w:r>
        <w:t xml:space="preserve">Overall, a greater proportion of the </w:t>
      </w:r>
      <w:r w:rsidR="002F79C9">
        <w:t xml:space="preserve">macroinvertebrate </w:t>
      </w:r>
      <w:r>
        <w:t>catch was</w:t>
      </w:r>
      <w:r w:rsidR="005D1C64">
        <w:t xml:space="preserve"> larval fish and amphipods in 2017, whereas more </w:t>
      </w:r>
      <w:proofErr w:type="spellStart"/>
      <w:r w:rsidR="005D1C64">
        <w:t>cumaceans</w:t>
      </w:r>
      <w:proofErr w:type="spellEnd"/>
      <w:r w:rsidR="005D1C64">
        <w:t xml:space="preserve">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522550">
      <w:pPr>
        <w:pStyle w:val="Heading3"/>
      </w:pPr>
      <w:bookmarkStart w:id="61" w:name="_Toc12951159"/>
      <w:r>
        <w:t>Differences between site types</w:t>
      </w:r>
      <w:bookmarkEnd w:id="61"/>
    </w:p>
    <w:p w14:paraId="07B670C1" w14:textId="21FA993B" w:rsidR="000942D3" w:rsidRDefault="004B4160" w:rsidP="000942D3">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proofErr w:type="gramStart"/>
      <w:r w:rsidR="00522550">
        <w:t>Similar to</w:t>
      </w:r>
      <w:proofErr w:type="gramEnd"/>
      <w:r w:rsidR="00522550">
        <w:t xml:space="preserve">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w:t>
      </w:r>
      <w:r w:rsidR="003E5E98">
        <w:lastRenderedPageBreak/>
        <w:t xml:space="preserve">concentrations in diked wetlands were high relative to other site types, they were still less than the 10 ug/L considered necessary for high zooplankton production </w:t>
      </w:r>
      <w:r w:rsidR="003E5E98">
        <w:fldChar w:fldCharType="begin"/>
      </w:r>
      <w:r w:rsidR="003E5E98">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0942D3">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76D29347" w:rsidR="003E5E98" w:rsidRDefault="00207BFB" w:rsidP="000942D3">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proofErr w:type="gramStart"/>
      <w:r w:rsidR="00D94ED6">
        <w:t>Diked wetlands,</w:t>
      </w:r>
      <w:proofErr w:type="gramEnd"/>
      <w:r w:rsidR="00D94ED6">
        <w:t xml:space="preserve">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 </w:instrTex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DATA </w:instrText>
      </w:r>
      <w:r w:rsidR="00B724FB">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0942D3">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w:t>
      </w:r>
      <w:proofErr w:type="spellStart"/>
      <w:r>
        <w:t>chrysophytes</w:t>
      </w:r>
      <w:proofErr w:type="spellEnd"/>
      <w:r>
        <w:t xml:space="preserve">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w:t>
      </w:r>
      <w:proofErr w:type="spellStart"/>
      <w:r w:rsidR="00EE7F02">
        <w:t>chrysophytes</w:t>
      </w:r>
      <w:proofErr w:type="spellEnd"/>
      <w:r w:rsidR="00EE7F02">
        <w:t xml:space="preserve">,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7777777" w:rsidR="00730E98" w:rsidRDefault="00730E98" w:rsidP="00730E98">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r>
      <w:r>
        <w:instrText xml:space="preserve"> ADDIN EN.CITE &lt;EndNote&gt;&lt;Cite&gt;&lt;Author&gt;Brown&lt;/Author&gt;&lt;Year&gt;2016&lt;/Year&gt;&lt;RecNum&gt;2255&lt;/RecNum&gt;&lt;DisplayText&gt;(Brown et al. 2016; Moyle et al. 2013)&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Cite&gt;&lt;Author&gt;Moyle&lt;/Author&gt;&lt;Year&gt;2013&lt;/Year&gt;&lt;RecNum&gt;1145&lt;/RecNum&gt;&lt;record&gt;&lt;rec-number&gt;1145&lt;/rec-number&gt;&lt;foreign-keys&gt;&lt;key app="EN" db-id="std9wdt06dea0ber50cpepe0azprxd52vwpp" timestamp="1558711149"&gt;1145&lt;/key&gt;&lt;/foreign-keys&gt;&lt;ref-type name="Journal Article"&gt;17&lt;/ref-type&gt;&lt;contributors&gt;&lt;authors&gt;&lt;author&gt;Moyle, Peter B.&lt;/author&gt;&lt;author&gt;Manfree, Amber D.&lt;/author&gt;&lt;author&gt;Fiedler, Peggy L.&lt;/author&gt;&lt;/authors&gt;&lt;/contributors&gt;&lt;titles&gt;&lt;title&gt;The Future of Suisun Marsh as Mitigation Habitat&lt;/title&gt;&lt;secondary-title&gt;San Francisco Estuary and Watershed Science&lt;/secondary-title&gt;&lt;/titles&gt;&lt;periodical&gt;&lt;full-title&gt;San Francisco Estuary and Watershed Science&lt;/full-title&gt;&lt;/periodical&gt;&lt;volume&gt;11&lt;/volume&gt;&lt;number&gt;3&lt;/number&gt;&lt;dates&gt;&lt;year&gt;2013&lt;/year&gt;&lt;/dates&gt;&lt;isbn&gt;1546-2366&lt;/isbn&gt;&lt;urls&gt;&lt;related-urls&gt;&lt;url&gt;http://www.escholarship.org/uc/item/2zx8v50b&lt;/url&gt;&lt;/related-urls&gt;&lt;/urls&gt;&lt;/record&gt;&lt;/Cite&gt;&lt;/EndNote&gt;</w:instrText>
      </w:r>
      <w:r>
        <w:fldChar w:fldCharType="separate"/>
      </w:r>
      <w:r>
        <w:rPr>
          <w:noProof/>
        </w:rPr>
        <w:t>(Brown et al. 2016; Moyle et al. 2013)</w:t>
      </w:r>
      <w:r>
        <w:fldChar w:fldCharType="end"/>
      </w:r>
      <w:r>
        <w:t xml:space="preserve">. Therefore, taxa that thrive in tidal may not be able to thrive in impounded water and </w:t>
      </w:r>
      <w:proofErr w:type="spellStart"/>
      <w:r>
        <w:t>vise</w:t>
      </w:r>
      <w:proofErr w:type="spellEnd"/>
      <w:r>
        <w:t xml:space="preserve"> versa.  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24D77A0D" w:rsidR="00854EA1" w:rsidRDefault="00522550" w:rsidP="00522550">
      <w:pPr>
        <w:pStyle w:val="Heading3"/>
      </w:pPr>
      <w:bookmarkStart w:id="62" w:name="_Toc12951160"/>
      <w:r>
        <w:t>Intra-annual differences</w:t>
      </w:r>
      <w:bookmarkEnd w:id="62"/>
    </w:p>
    <w:p w14:paraId="44DD938F" w14:textId="1610A7BA" w:rsidR="00C35865" w:rsidRDefault="00C35865" w:rsidP="00C35865">
      <w:pPr>
        <w:pStyle w:val="Heading4"/>
      </w:pPr>
      <w:r>
        <w:t>Timing of spring sampling</w:t>
      </w:r>
    </w:p>
    <w:p w14:paraId="672CA7A1" w14:textId="04EDA952" w:rsidR="004149C7" w:rsidRDefault="00854EA1" w:rsidP="00C35865">
      <w:pPr>
        <w:pStyle w:val="ListParagraph"/>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While flow did decrease over the 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158C6704" w:rsidR="00854EA1" w:rsidRDefault="00D43B05" w:rsidP="00C35865">
      <w:pPr>
        <w:pStyle w:val="ListParagraph"/>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587CA043" w:rsidR="004149C7" w:rsidRDefault="00BD0C21" w:rsidP="00C35865">
      <w:pPr>
        <w:pStyle w:val="ListParagraph"/>
        <w:ind w:left="0"/>
      </w:pPr>
      <w:r>
        <w:t>O</w:t>
      </w:r>
      <w:r w:rsidR="004149C7">
        <w:t xml:space="preserve">ther researchers with larger data sets support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854EA1">
      <w:pPr>
        <w:pStyle w:val="ListParagraph"/>
      </w:pPr>
      <w:r>
        <w:t xml:space="preserve"> </w:t>
      </w:r>
    </w:p>
    <w:p w14:paraId="6EE6C711" w14:textId="502012D0" w:rsidR="00854EA1" w:rsidRDefault="00854EA1" w:rsidP="00C35865">
      <w:pPr>
        <w:pStyle w:val="ListParagraph"/>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54EA1">
      <w:pPr>
        <w:pStyle w:val="ListParagraph"/>
      </w:pPr>
    </w:p>
    <w:p w14:paraId="40AF7C36" w14:textId="5EC4C970" w:rsidR="00EE34B1" w:rsidRPr="00383111" w:rsidRDefault="00EE34B1" w:rsidP="00C35865">
      <w:pPr>
        <w:pStyle w:val="ListParagraph"/>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w:t>
      </w:r>
      <w:proofErr w:type="gramStart"/>
      <w:r w:rsidR="005E7D1D">
        <w:t>similar to</w:t>
      </w:r>
      <w:proofErr w:type="gramEnd"/>
      <w:r w:rsidR="005E7D1D">
        <w:t xml:space="preserve">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C35865">
      <w:pPr>
        <w:pStyle w:val="Heading4"/>
      </w:pPr>
      <w:r>
        <w:t>Spring versus fall</w:t>
      </w:r>
    </w:p>
    <w:p w14:paraId="095BDB7F" w14:textId="7CF8C092" w:rsidR="00834E6A" w:rsidRDefault="00834E6A" w:rsidP="00C35865">
      <w:r>
        <w:t xml:space="preserve">Overall invertebrate abundance was similar in spring and fall, but the species composition was significantly different. High abundances of </w:t>
      </w:r>
      <w:r w:rsidR="00C35865">
        <w:t>c</w:t>
      </w:r>
      <w:r w:rsidR="00565FC5">
        <w:t>ollembola</w:t>
      </w:r>
      <w:r>
        <w:t xml:space="preserve"> and </w:t>
      </w:r>
      <w:proofErr w:type="spellStart"/>
      <w:r w:rsidR="00C35865">
        <w:t>c</w:t>
      </w:r>
      <w:r>
        <w:t>umaceans</w:t>
      </w:r>
      <w:proofErr w:type="spellEnd"/>
      <w:r>
        <w:t xml:space="preserve">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C35865">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C35865">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C35865">
      <w:pPr>
        <w:pStyle w:val="Heading3"/>
      </w:pPr>
      <w:bookmarkStart w:id="63" w:name="_Toc12951161"/>
      <w:r>
        <w:t>A note on neuston:</w:t>
      </w:r>
      <w:bookmarkEnd w:id="63"/>
    </w:p>
    <w:p w14:paraId="1F096ABC" w14:textId="7A789D0B" w:rsidR="00854EA1" w:rsidRDefault="00CE266D" w:rsidP="00C35865">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7210937F" w:rsidR="00E2687D" w:rsidRDefault="00E2687D"/>
    <w:p w14:paraId="308FDD1B" w14:textId="77777777" w:rsidR="00E2687D" w:rsidRPr="00E2687D" w:rsidRDefault="00E2687D" w:rsidP="00E2687D"/>
    <w:p w14:paraId="579EAC9B" w14:textId="02943CDC" w:rsidR="00FF27B7" w:rsidRPr="00C35865" w:rsidRDefault="00F14903" w:rsidP="00F14903">
      <w:pPr>
        <w:pStyle w:val="Heading1"/>
      </w:pPr>
      <w:bookmarkStart w:id="64" w:name="_Toc12951162"/>
      <w:r>
        <w:t>Part</w:t>
      </w:r>
      <w:r w:rsidR="00FF27B7" w:rsidRPr="00C35865">
        <w:t xml:space="preserve"> 2: </w:t>
      </w:r>
      <w:r w:rsidR="003918A8" w:rsidRPr="00C35865">
        <w:t>Channel-Shoal Gear Comparison</w:t>
      </w:r>
      <w:bookmarkEnd w:id="64"/>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65" w:name="_Toc12951163"/>
      <w:r>
        <w:t>Introduction</w:t>
      </w:r>
      <w:bookmarkEnd w:id="65"/>
    </w:p>
    <w:p w14:paraId="4B6028F5" w14:textId="58D0E661" w:rsidR="003918A8" w:rsidRDefault="003918A8" w:rsidP="002D47EB">
      <w:pPr>
        <w:pStyle w:val="Heading3"/>
      </w:pPr>
      <w:bookmarkStart w:id="66" w:name="_Toc12951164"/>
      <w:r>
        <w:t>Nutrients</w:t>
      </w:r>
      <w:bookmarkEnd w:id="66"/>
    </w:p>
    <w:p w14:paraId="6122F4BF" w14:textId="55DC3A6F" w:rsidR="00315E56" w:rsidRDefault="00315E56" w:rsidP="00315E56">
      <w:r>
        <w:t xml:space="preserve">The exchange of water between tidal wetlands and their adjacent channels control the ability of a site to </w:t>
      </w:r>
      <w:proofErr w:type="spellStart"/>
      <w:r>
        <w:t>to</w:t>
      </w:r>
      <w:proofErr w:type="spellEnd"/>
      <w:r>
        <w:t xml:space="preserve"> support a food web that can benefit fishes.</w:t>
      </w:r>
      <w:r w:rsidR="0069141D">
        <w:t xml:space="preserve"> Constituent nutrients such </w:t>
      </w:r>
      <w:proofErr w:type="gramStart"/>
      <w:r w:rsidR="0069141D">
        <w:t xml:space="preserve">as </w:t>
      </w:r>
      <w:r>
        <w:t xml:space="preserve"> </w:t>
      </w:r>
      <w:r w:rsidR="0069141D">
        <w:t>Nitrogen</w:t>
      </w:r>
      <w:proofErr w:type="gramEnd"/>
      <w:r w:rsidR="0069141D">
        <w:t xml:space="preserve"> and Phosphorous are known to limit the production of phytoplankton (CITE). </w:t>
      </w:r>
      <w:r w:rsidR="001236BC">
        <w:t>Dissolved ammonia, a form of nitrogenous waste from fish, has toxic effects to fishes if concentrations surpass thresholds (CITE). Dissolved nitrate and nitrites are a readily-</w:t>
      </w:r>
      <w:proofErr w:type="spellStart"/>
      <w:r w:rsidR="001236BC">
        <w:t>availabe</w:t>
      </w:r>
      <w:proofErr w:type="spellEnd"/>
      <w:r w:rsidR="001236BC">
        <w:t xml:space="preserve"> form of nitrogen which, along with dissolved </w:t>
      </w:r>
      <w:proofErr w:type="gramStart"/>
      <w:r w:rsidR="001236BC">
        <w:t>ammonia,  can</w:t>
      </w:r>
      <w:proofErr w:type="gramEnd"/>
      <w:r w:rsidR="001236BC">
        <w:t xml:space="preserve"> support phytoplankton growth. Dissolved ortho-phosphate is a </w:t>
      </w:r>
      <w:proofErr w:type="spellStart"/>
      <w:r w:rsidR="001236BC">
        <w:t>readly</w:t>
      </w:r>
      <w:proofErr w:type="spellEnd"/>
      <w:r w:rsidR="001236BC">
        <w:t xml:space="preserve">-available form of phosphate for plants and </w:t>
      </w:r>
      <w:proofErr w:type="spellStart"/>
      <w:r w:rsidR="001236BC">
        <w:t>alage</w:t>
      </w:r>
      <w:proofErr w:type="spellEnd"/>
      <w:r w:rsidR="001236BC">
        <w:t xml:space="preserve">. Particulate phosphorous is generally contained in living algae or in material which is being recycled. </w:t>
      </w:r>
      <w:r w:rsidR="0069141D">
        <w:t>Concentrations of Chlorophyll and pheophytin-a in the water column can be used to</w:t>
      </w:r>
      <w:r w:rsidR="001236BC">
        <w:t xml:space="preserve"> infer </w:t>
      </w:r>
      <w:r w:rsidR="0069141D">
        <w:t xml:space="preserve">the </w:t>
      </w:r>
      <w:r w:rsidR="001236BC">
        <w:t>concentrations</w:t>
      </w:r>
      <w:r w:rsidR="0069141D">
        <w:t xml:space="preserve"> of living and dead phytoplankton respectively (CITE). </w:t>
      </w:r>
      <w:r w:rsidR="001236BC">
        <w:t xml:space="preserve">When assessed together, these constituent nutrients can help to infer if phytoplankton growth is being supported within wetlands as </w:t>
      </w:r>
      <w:proofErr w:type="spellStart"/>
      <w:r w:rsidR="001236BC">
        <w:t>compoared</w:t>
      </w:r>
      <w:proofErr w:type="spellEnd"/>
      <w:r w:rsidR="001236BC">
        <w:t xml:space="preserve"> to exterior channels. </w:t>
      </w:r>
    </w:p>
    <w:p w14:paraId="73574016" w14:textId="672B26FE" w:rsidR="00315E56" w:rsidRPr="00315E56" w:rsidRDefault="0069141D" w:rsidP="00315E56">
      <w:commentRangeStart w:id="67"/>
      <w:r>
        <w:t xml:space="preserve">Concurrent sampling of wetlands and their adjacent channels was carried out for nutrients monthly to capture differences within and without of sites, as well as temporal shifts across the year. </w:t>
      </w:r>
      <w:commentRangeEnd w:id="67"/>
      <w:r>
        <w:rPr>
          <w:rStyle w:val="CommentReference"/>
        </w:rPr>
        <w:commentReference w:id="67"/>
      </w:r>
    </w:p>
    <w:p w14:paraId="2A5697FF" w14:textId="155708C9" w:rsidR="003918A8" w:rsidRDefault="003918A8" w:rsidP="002D47EB">
      <w:pPr>
        <w:pStyle w:val="Heading3"/>
      </w:pPr>
      <w:bookmarkStart w:id="68" w:name="_Toc12951165"/>
      <w:commentRangeStart w:id="69"/>
      <w:r>
        <w:t>Zooplankton</w:t>
      </w:r>
      <w:commentRangeEnd w:id="69"/>
      <w:r w:rsidR="00E2687D">
        <w:rPr>
          <w:rStyle w:val="CommentReference"/>
          <w:rFonts w:asciiTheme="minorHAnsi" w:eastAsiaTheme="minorEastAsia" w:hAnsiTheme="minorHAnsi" w:cstheme="minorBidi"/>
          <w:color w:val="auto"/>
        </w:rPr>
        <w:commentReference w:id="69"/>
      </w:r>
      <w:bookmarkEnd w:id="68"/>
    </w:p>
    <w:p w14:paraId="5D507BBE" w14:textId="5BD039F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 xml:space="preserve">between channel habitats in which IEP samples and the </w:t>
      </w:r>
      <w:r w:rsidRPr="00471D53">
        <w:lastRenderedPageBreak/>
        <w:t>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5CC6358A" w14:textId="71CF6802" w:rsidR="003918A8" w:rsidRDefault="003918A8" w:rsidP="002D47EB">
      <w:pPr>
        <w:pStyle w:val="ListParagraph"/>
        <w:numPr>
          <w:ilvl w:val="0"/>
          <w:numId w:val="13"/>
        </w:numPr>
      </w:pPr>
      <w:r w:rsidRPr="00471D53">
        <w:t xml:space="preserve">How do these communities change </w:t>
      </w:r>
      <w:r>
        <w:t>along</w:t>
      </w:r>
      <w:r w:rsidRPr="00471D53">
        <w:t xml:space="preserve"> the salinity gradient?</w:t>
      </w:r>
    </w:p>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70" w:name="_Toc12951166"/>
      <w:r>
        <w:t>Fish</w:t>
      </w:r>
      <w:bookmarkEnd w:id="70"/>
    </w:p>
    <w:p w14:paraId="65FE170E" w14:textId="07E17957" w:rsidR="003918A8" w:rsidRPr="00435AD2" w:rsidRDefault="003918A8" w:rsidP="002D47EB">
      <w:r w:rsidRPr="00435AD2">
        <w:t>The extent to which at-risk fish species will benefit from tidal wetland restoration in the San</w:t>
      </w:r>
      <w:r w:rsidR="00764767">
        <w:t xml:space="preserve"> Francisco Estuary is unknown </w:t>
      </w:r>
      <w:r w:rsidR="00764767">
        <w:fldChar w:fldCharType="begin"/>
      </w:r>
      <w:r w:rsidR="00764767">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rsidR="00764767">
        <w:fldChar w:fldCharType="separate"/>
      </w:r>
      <w:r w:rsidR="00764767">
        <w:rPr>
          <w:noProof/>
        </w:rPr>
        <w:t>(Brown 2003; Herbold et al. 2014)</w:t>
      </w:r>
      <w:r w:rsidR="00764767">
        <w:fldChar w:fldCharType="end"/>
      </w:r>
      <w:r w:rsidRPr="00435AD2">
        <w:t xml:space="preserve">. However, restored wetlands in other areas have shown to be productive food sources and provide refuge from </w:t>
      </w:r>
      <w:r>
        <w:t>predation</w:t>
      </w:r>
      <w:r w:rsidR="001751B9">
        <w:t xml:space="preserve"> </w:t>
      </w:r>
      <w:r w:rsidR="00764767">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 </w:instrText>
      </w:r>
      <w:r w:rsidR="001751B9">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DATA </w:instrText>
      </w:r>
      <w:r w:rsidR="001751B9">
        <w:fldChar w:fldCharType="end"/>
      </w:r>
      <w:r w:rsidR="00764767">
        <w:fldChar w:fldCharType="separate"/>
      </w:r>
      <w:r w:rsidR="001751B9">
        <w:rPr>
          <w:noProof/>
        </w:rPr>
        <w:t>(Gray et al. 2002; Shreffler et al. 1992; Simenstad and Cordell 2000)</w:t>
      </w:r>
      <w:r w:rsidR="00764767">
        <w:fldChar w:fldCharType="end"/>
      </w:r>
      <w:r w:rsidRPr="00435AD2">
        <w:t xml:space="preserve">. The </w:t>
      </w:r>
      <w:r w:rsidR="001751B9">
        <w:t>FRP</w:t>
      </w:r>
      <w:r w:rsidRPr="00435AD2">
        <w:t xml:space="preserve">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254A7CEF"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 </w:instrTex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DATA </w:instrText>
      </w:r>
      <w:r w:rsidR="001751B9">
        <w:fldChar w:fldCharType="end"/>
      </w:r>
      <w:r w:rsidR="001751B9">
        <w:fldChar w:fldCharType="separate"/>
      </w:r>
      <w:r w:rsidR="001751B9">
        <w:rPr>
          <w:noProof/>
        </w:rPr>
        <w:t>(Bennett and Burau 2015; McLain and Castillo 2009)</w:t>
      </w:r>
      <w:r w:rsidR="001751B9">
        <w:fldChar w:fldCharType="end"/>
      </w:r>
      <w:r w:rsidRPr="00435AD2">
        <w:t>. However, many of C</w:t>
      </w:r>
      <w:r w:rsidR="00692B83">
        <w:t>DF</w:t>
      </w:r>
      <w:r w:rsidRPr="00435AD2">
        <w:t xml:space="preserve">W’s long term monitoring studies sample open water habitat due to gear size, boat size, and absence of vegetation. Sampling littoral and open water habitat simultaneously can provide insights into how fish species utilize different habitats. </w:t>
      </w:r>
      <w:r w:rsidR="001751B9">
        <w:t>FRP</w:t>
      </w:r>
      <w:r w:rsidRPr="00435AD2">
        <w:t xml:space="preserve"> sample</w:t>
      </w:r>
      <w:r w:rsidR="001751B9">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1" w:name="_Toc12951167"/>
      <w:r>
        <w:t>Methods</w:t>
      </w:r>
      <w:bookmarkEnd w:id="71"/>
    </w:p>
    <w:p w14:paraId="0C705D5A" w14:textId="794B6621" w:rsidR="003918A8" w:rsidRDefault="003918A8" w:rsidP="00463B5C">
      <w:pPr>
        <w:pStyle w:val="Heading3"/>
      </w:pPr>
      <w:bookmarkStart w:id="72" w:name="_Toc12951168"/>
      <w:r>
        <w:t>IEP Surveys</w:t>
      </w:r>
      <w:bookmarkEnd w:id="72"/>
    </w:p>
    <w:p w14:paraId="1CA14B44" w14:textId="7D00EFA8" w:rsidR="00424578" w:rsidRPr="00EA4EB4" w:rsidRDefault="00424578" w:rsidP="002D47EB">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0B857E4E"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 xml:space="preserve">m mesh modified Clarke-Bumpus net mounted on </w:t>
      </w:r>
      <w:r w:rsidRPr="00EA4EB4">
        <w:lastRenderedPageBreak/>
        <w:t xml:space="preserve">the frame with its own flowmeter. The survey samples at 40 stations throughout the estuary and completes three 10-minute tows at each station. Zooplankton are only sampled at the first of these tows (Damon, 2015).  </w:t>
      </w:r>
    </w:p>
    <w:p w14:paraId="42241709" w14:textId="638A35CF" w:rsidR="001751B9" w:rsidRDefault="001751B9" w:rsidP="001751B9">
      <w:commentRangeStart w:id="73"/>
      <w:r w:rsidRPr="00EA4EB4">
        <w:t xml:space="preserve">The </w:t>
      </w:r>
      <w:r>
        <w:t>Summer Townet S</w:t>
      </w:r>
      <w:r w:rsidRPr="00EA4EB4">
        <w:t xml:space="preserve">urvey </w:t>
      </w:r>
      <w:r>
        <w:t>….</w:t>
      </w:r>
    </w:p>
    <w:p w14:paraId="7CE3D744" w14:textId="58CD09CE" w:rsidR="001751B9" w:rsidRDefault="00FF27B7" w:rsidP="002D47EB">
      <w:r w:rsidRPr="00EA4EB4">
        <w:t xml:space="preserve">The FMWT survey was designed to study Striped Bass distribution throughout the upper </w:t>
      </w:r>
      <w:proofErr w:type="gramStart"/>
      <w:r w:rsidRPr="00EA4EB4">
        <w:t>estuary, but</w:t>
      </w:r>
      <w:proofErr w:type="gramEnd"/>
      <w:r w:rsidRPr="00EA4EB4">
        <w:t xml:space="preserve"> has since become an integral part of monitoring Delta Smelt and Longfin Smelt distribution and abundance during the fall. </w:t>
      </w:r>
      <w:r w:rsidR="001751B9">
        <w:t>DESCRIBE FMWT HERE!</w:t>
      </w:r>
      <w:commentRangeEnd w:id="73"/>
      <w:r w:rsidR="001751B9">
        <w:rPr>
          <w:rStyle w:val="CommentReference"/>
        </w:rPr>
        <w:commentReference w:id="73"/>
      </w:r>
    </w:p>
    <w:p w14:paraId="2F0E4E55" w14:textId="20DC4EBA" w:rsidR="003918A8" w:rsidRPr="00EA4EB4" w:rsidRDefault="00FF27B7" w:rsidP="002D47EB">
      <w:r w:rsidRPr="00EA4EB4">
        <w:t>Beginning in 2010, meso- and macro-zooplankton sampling was added at 32 of the 122 regular</w:t>
      </w:r>
      <w:r w:rsidR="001751B9">
        <w:t xml:space="preserve"> FMWT</w:t>
      </w:r>
      <w:r w:rsidRPr="00EA4EB4">
        <w:t xml:space="preserve"> fish sampling sites. Zooplankton is collected after fish trawling is complete, using a</w:t>
      </w:r>
      <w:r w:rsidR="00424578">
        <w:t xml:space="preserve"> same sized EMP</w:t>
      </w:r>
      <w:r w:rsidRPr="00EA4EB4">
        <w:t xml:space="preserve"> steel sled with paired mesozooplankton (</w:t>
      </w:r>
      <w:r w:rsidR="0093400B">
        <w:t>0.160 m</w:t>
      </w:r>
      <w:r w:rsidRPr="00EA4EB4">
        <w:t>m mesh) and macrozooplankton (</w:t>
      </w:r>
      <w:r w:rsidR="0093400B">
        <w:t>0.500 m</w:t>
      </w:r>
      <w:r w:rsidRPr="00EA4EB4">
        <w:t xml:space="preserve">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xml:space="preserve">. Thus, we will be able to use these stations to establish a pre-project baseline for zooplankton </w:t>
      </w:r>
      <w:proofErr w:type="gramStart"/>
      <w:r w:rsidRPr="00EA4EB4">
        <w:t>production, and</w:t>
      </w:r>
      <w:proofErr w:type="gramEnd"/>
      <w:r w:rsidRPr="00EA4EB4">
        <w:t xml:space="preserve">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4" w:name="_Toc12951169"/>
      <w:r>
        <w:t>FRP Sampling</w:t>
      </w:r>
      <w:bookmarkEnd w:id="74"/>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583DB727"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w:t>
      </w:r>
      <w:r w:rsidR="00BA59B9">
        <w:t xml:space="preserve"> (sampling was timed to occur at high slack or ebb tides)</w:t>
      </w:r>
      <w:r w:rsidR="009862C7">
        <w:t>; and</w:t>
      </w:r>
    </w:p>
    <w:p w14:paraId="466251D9" w14:textId="77777777" w:rsidR="008714A5" w:rsidRPr="006C4891" w:rsidRDefault="00960BB5" w:rsidP="001164F9">
      <w:pPr>
        <w:pStyle w:val="ListParagraph"/>
        <w:numPr>
          <w:ilvl w:val="0"/>
          <w:numId w:val="15"/>
        </w:numPr>
      </w:pPr>
      <w:r w:rsidRPr="006C4891">
        <w:t xml:space="preserve">Approximately </w:t>
      </w:r>
      <w:r w:rsidR="008714A5" w:rsidRPr="006C4891">
        <w:t>100 m outside the site, where we expect some influence of the wetland on water quality in the surrounding channel.</w:t>
      </w:r>
    </w:p>
    <w:p w14:paraId="089D5012" w14:textId="07906CEB" w:rsidR="00960BB5" w:rsidRPr="002339DB" w:rsidRDefault="002339DB" w:rsidP="002D47EB">
      <w:r>
        <w:lastRenderedPageBreak/>
        <w:t xml:space="preserve">At </w:t>
      </w:r>
      <w:commentRangeStart w:id="75"/>
      <w:r>
        <w:t xml:space="preserve">Tule Red </w:t>
      </w:r>
      <w:commentRangeEnd w:id="75"/>
      <w:r w:rsidR="00BA59B9">
        <w:rPr>
          <w:rStyle w:val="CommentReference"/>
        </w:rPr>
        <w:commentReference w:id="75"/>
      </w:r>
      <w:r>
        <w:t>it was infeasible to sample within the wetland on the same date as exterior samples</w:t>
      </w:r>
      <w:r w:rsidR="00BA59B9">
        <w:t xml:space="preserve"> (within Grizzly Bay)</w:t>
      </w:r>
      <w:r>
        <w:t xml:space="preserve">,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7BD357BC" w:rsidR="005B346D" w:rsidRPr="006C4891" w:rsidRDefault="009862C7" w:rsidP="002D47EB">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proofErr w:type="gramStart"/>
      <w:r w:rsidR="004C330A">
        <w:t>0.7 micron</w:t>
      </w:r>
      <w:proofErr w:type="gramEnd"/>
      <w:r w:rsidR="004C330A">
        <w:t xml:space="preserve">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commentRangeStart w:id="76"/>
      <w:r>
        <w:t>Fish</w:t>
      </w:r>
      <w:commentRangeEnd w:id="76"/>
      <w:r w:rsidR="001751B9">
        <w:rPr>
          <w:rStyle w:val="CommentReference"/>
          <w:rFonts w:asciiTheme="minorHAnsi" w:eastAsiaTheme="minorEastAsia" w:hAnsiTheme="minorHAnsi" w:cstheme="minorBidi"/>
          <w:color w:val="auto"/>
        </w:rPr>
        <w:commentReference w:id="76"/>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4322F0B6" w:rsidR="00FF27B7" w:rsidRPr="00EA4EB4" w:rsidRDefault="00026582" w:rsidP="00026582">
      <w:pPr>
        <w:pStyle w:val="Caption"/>
        <w:rPr>
          <w:rFonts w:cs="Times New Roman"/>
        </w:rPr>
      </w:pPr>
      <w:r>
        <w:t xml:space="preserve">Figure </w:t>
      </w:r>
      <w:fldSimple w:instr=" SEQ Figure \* ARABIC ">
        <w:r w:rsidR="0013218D">
          <w:rPr>
            <w:noProof/>
          </w:rPr>
          <w:t>23</w:t>
        </w:r>
      </w:fldSimple>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w:t>
      </w:r>
      <w:r w:rsidR="00F14903">
        <w:rPr>
          <w:rFonts w:cs="Times New Roman"/>
        </w:rPr>
        <w:t>red stars</w:t>
      </w:r>
      <w:r w:rsidRPr="00EA4EB4">
        <w:rPr>
          <w:rFonts w:cs="Times New Roman"/>
        </w:rPr>
        <w:t>), and EMP sites (blue triangles).</w:t>
      </w:r>
    </w:p>
    <w:p w14:paraId="56EB50C7" w14:textId="02764E5B" w:rsidR="00026582" w:rsidRDefault="00026582" w:rsidP="00026582">
      <w:pPr>
        <w:pStyle w:val="Caption"/>
        <w:keepNext/>
      </w:pPr>
      <w:bookmarkStart w:id="77" w:name="_Ref7616356"/>
      <w:r>
        <w:lastRenderedPageBreak/>
        <w:t xml:space="preserve">Table </w:t>
      </w:r>
      <w:fldSimple w:instr=" SEQ Table \* ARABIC ">
        <w:r w:rsidR="007F7357">
          <w:rPr>
            <w:noProof/>
          </w:rPr>
          <w:t>15</w:t>
        </w:r>
      </w:fldSimple>
      <w:bookmarkEnd w:id="77"/>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463B5C">
      <w:pPr>
        <w:pStyle w:val="Heading3"/>
      </w:pPr>
      <w:bookmarkStart w:id="78" w:name="_Toc12951170"/>
      <w:r w:rsidRPr="006C4891">
        <w:t xml:space="preserve">Lab </w:t>
      </w:r>
      <w:r w:rsidR="00F14903">
        <w:t>M</w:t>
      </w:r>
      <w:r w:rsidRPr="006C4891">
        <w:t>ethods</w:t>
      </w:r>
      <w:bookmarkEnd w:id="78"/>
    </w:p>
    <w:p w14:paraId="2DC7844B" w14:textId="436AE3EB" w:rsidR="00FF27B7" w:rsidRPr="00EA4EB4" w:rsidRDefault="00FF27B7" w:rsidP="007F4697">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7F4697">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7F4697">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w:t>
      </w:r>
      <w:proofErr w:type="spellStart"/>
      <w:r>
        <w:t>EcoAnalysists</w:t>
      </w:r>
      <w:proofErr w:type="spellEnd"/>
      <w:r>
        <w:t>, Inc (Moscow, ID).</w:t>
      </w:r>
    </w:p>
    <w:p w14:paraId="35CCDFBA" w14:textId="3773FE74" w:rsidR="00FF27B7" w:rsidRPr="00EA4EB4" w:rsidRDefault="00FF27B7" w:rsidP="007F4697">
      <w:r w:rsidRPr="00EA4EB4">
        <w:t>Macrozooplankton will be processed using the same methods as described in Chapter 1.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229B8F54" w:rsidR="00FF27B7" w:rsidRPr="00EA4EB4" w:rsidRDefault="005B346D" w:rsidP="007F4697">
      <w:r w:rsidRPr="00520FA9">
        <w:lastRenderedPageBreak/>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F7EC628" w14:textId="77777777" w:rsidR="00FF27B7" w:rsidRPr="006C4891" w:rsidRDefault="00FF27B7" w:rsidP="00463B5C">
      <w:pPr>
        <w:pStyle w:val="Heading3"/>
      </w:pPr>
      <w:bookmarkStart w:id="79" w:name="_Toc12951171"/>
      <w:r w:rsidRPr="006C4891">
        <w:t>Analysis</w:t>
      </w:r>
      <w:bookmarkEnd w:id="79"/>
    </w:p>
    <w:p w14:paraId="753D3C23" w14:textId="5592FF5A" w:rsidR="00F51BAE" w:rsidRDefault="00F51BAE" w:rsidP="007F4697">
      <w:r>
        <w:t xml:space="preserve">As of </w:t>
      </w:r>
      <w:proofErr w:type="gramStart"/>
      <w:r>
        <w:t>July,</w:t>
      </w:r>
      <w:proofErr w:type="gramEnd"/>
      <w:r>
        <w:t xml:space="preserve">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760493E6" w:rsidR="0008458E" w:rsidRPr="00EA4EB4" w:rsidRDefault="00762D15" w:rsidP="007F4697">
      <w:r>
        <w:rPr>
          <w:highlight w:val="yellow"/>
        </w:rPr>
        <w:t xml:space="preserve">To examine regional differences, concentrations of each </w:t>
      </w:r>
      <w:r w:rsidR="00864C76">
        <w:rPr>
          <w:highlight w:val="yellow"/>
        </w:rPr>
        <w:t>constituent</w:t>
      </w:r>
      <w:r>
        <w:rPr>
          <w:highlight w:val="yellow"/>
        </w:rPr>
        <w:t xml:space="preserve"> nutrient versus time were created with averages of all samples from a given day. </w:t>
      </w:r>
      <w:commentRangeStart w:id="80"/>
      <w:r w:rsidR="0008458E" w:rsidRPr="00F51BAE">
        <w:rPr>
          <w:highlight w:val="yellow"/>
        </w:rPr>
        <w:t>To</w:t>
      </w:r>
      <w:commentRangeEnd w:id="80"/>
      <w:r w:rsidR="00F51BAE">
        <w:rPr>
          <w:rStyle w:val="CommentReference"/>
        </w:rPr>
        <w:commentReference w:id="80"/>
      </w:r>
      <w:r w:rsidR="0008458E" w:rsidRPr="00F51BAE">
        <w:rPr>
          <w:highlight w:val="yellow"/>
        </w:rPr>
        <w:t xml:space="preserve"> test differences in nutrients between the wetland and the channel, we graph</w:t>
      </w:r>
      <w:r w:rsidR="00F51BAE" w:rsidRPr="00F51BAE">
        <w:rPr>
          <w:highlight w:val="yellow"/>
        </w:rPr>
        <w:t>ed</w:t>
      </w:r>
      <w:r w:rsidR="0008458E" w:rsidRPr="00F51BAE">
        <w:rPr>
          <w:highlight w:val="yellow"/>
        </w:rPr>
        <w:t xml:space="preserve"> chlorophyll</w:t>
      </w:r>
      <w:r>
        <w:rPr>
          <w:highlight w:val="yellow"/>
        </w:rPr>
        <w:t xml:space="preserve"> and other constituent nutrients split by </w:t>
      </w:r>
      <w:r w:rsidR="0008458E" w:rsidRPr="00F51BAE">
        <w:rPr>
          <w:highlight w:val="yellow"/>
        </w:rPr>
        <w:t xml:space="preserve">sampling location (inside, breach, outside, far outside), over time at each site. </w:t>
      </w:r>
      <w:r>
        <w:rPr>
          <w:highlight w:val="yellow"/>
        </w:rPr>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F51BAE">
        <w:rPr>
          <w:highlight w:val="yellow"/>
        </w:rPr>
        <w:t>An</w:t>
      </w:r>
      <w:r w:rsidR="0008458E" w:rsidRPr="00F51BAE">
        <w:rPr>
          <w:highlight w:val="yellow"/>
        </w:rPr>
        <w:t xml:space="preserve"> </w:t>
      </w:r>
      <w:r>
        <w:rPr>
          <w:highlight w:val="yellow"/>
        </w:rPr>
        <w:t>analysis of variation model was created to</w:t>
      </w:r>
      <w:r w:rsidR="0008458E" w:rsidRPr="00F51BAE">
        <w:rPr>
          <w:highlight w:val="yellow"/>
        </w:rPr>
        <w:t xml:space="preserve"> compare these values statistically, </w:t>
      </w:r>
      <w:r>
        <w:rPr>
          <w:highlight w:val="yellow"/>
        </w:rPr>
        <w:t xml:space="preserve">and </w:t>
      </w:r>
      <w:proofErr w:type="spellStart"/>
      <w:r>
        <w:rPr>
          <w:highlight w:val="yellow"/>
        </w:rPr>
        <w:t>tukey</w:t>
      </w:r>
      <w:proofErr w:type="spellEnd"/>
      <w:r>
        <w:rPr>
          <w:highlight w:val="yellow"/>
        </w:rPr>
        <w:t xml:space="preserve"> post hoc tests were used to determine which areas were the source of significantly different results</w:t>
      </w:r>
      <w:r w:rsidR="0008458E" w:rsidRPr="00F51BAE">
        <w:rPr>
          <w:highlight w:val="yellow"/>
        </w:rPr>
        <w:t xml:space="preserve">. To determine whether nutrients are limiting phytoplankton production, we will compare nutrient and chlorophyll concentrations in the wetland to published literature values for nutrient concentrations and ratios in the Delta. </w:t>
      </w:r>
      <w:commentRangeStart w:id="81"/>
      <w:r w:rsidR="0008458E" w:rsidRPr="00786C05">
        <w:rPr>
          <w:strike/>
          <w:highlight w:val="yellow"/>
        </w:rPr>
        <w:t xml:space="preserve">A GLM of all the chlorophyll and nitrogen data will be best modeled by a parabolic curve or show a threshold of chlorophyll above which nitrogen decreases. To answer causal factors for algal blooms, we will compare visual reports of </w:t>
      </w:r>
      <w:r w:rsidR="0008458E" w:rsidRPr="00786C05">
        <w:rPr>
          <w:i/>
          <w:strike/>
          <w:highlight w:val="yellow"/>
        </w:rPr>
        <w:t>Microcystis</w:t>
      </w:r>
      <w:r w:rsidR="0008458E" w:rsidRPr="00786C05">
        <w:rPr>
          <w:strike/>
          <w:highlight w:val="yellow"/>
        </w:rPr>
        <w:t xml:space="preserve"> and other cyanobacteria with nitrogen concentrations.</w:t>
      </w:r>
      <w:commentRangeEnd w:id="81"/>
      <w:r w:rsidR="00786C05">
        <w:rPr>
          <w:rStyle w:val="CommentReference"/>
        </w:rPr>
        <w:commentReference w:id="81"/>
      </w:r>
    </w:p>
    <w:p w14:paraId="034C3668" w14:textId="110CC30E" w:rsidR="00D36868" w:rsidRDefault="00D36868" w:rsidP="00D36868">
      <w:pPr>
        <w:pStyle w:val="Caption"/>
        <w:keepNext/>
      </w:pPr>
      <w:bookmarkStart w:id="82" w:name="_Ref7616980"/>
      <w:r>
        <w:t xml:space="preserve">Table </w:t>
      </w:r>
      <w:fldSimple w:instr=" SEQ Table \* ARABIC ">
        <w:r w:rsidR="007F7357">
          <w:rPr>
            <w:noProof/>
          </w:rPr>
          <w:t>16</w:t>
        </w:r>
      </w:fldSimple>
      <w:bookmarkEnd w:id="82"/>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rsidP="007F4697">
            <w:pPr>
              <w:rPr>
                <w:rFonts w:eastAsia="Times New Roman"/>
                <w:b/>
                <w:color w:val="000000"/>
              </w:rPr>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rsidP="007F4697">
            <w:pPr>
              <w:rPr>
                <w:rFonts w:eastAsia="Times New Roman"/>
                <w:b/>
                <w:color w:val="000000"/>
              </w:rPr>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rsidP="007F4697">
            <w:pPr>
              <w:rPr>
                <w:rFonts w:eastAsia="Times New Roman"/>
                <w:b/>
                <w:color w:val="000000"/>
              </w:rPr>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83" w:name="_Toc12951172"/>
      <w:r>
        <w:t>Results</w:t>
      </w:r>
      <w:bookmarkEnd w:id="83"/>
    </w:p>
    <w:p w14:paraId="0E48A054" w14:textId="77777777" w:rsidR="002A3D09" w:rsidRDefault="002A3D09" w:rsidP="002A3D09">
      <w:bookmarkStart w:id="84" w:name="_Toc12951173"/>
      <w:r>
        <w:t>Chlorophyll-a</w:t>
      </w:r>
    </w:p>
    <w:p w14:paraId="133B7861" w14:textId="5A8ED0F6" w:rsidR="002A3D09" w:rsidRDefault="007A16C8" w:rsidP="002A3D09">
      <w:r>
        <w:lastRenderedPageBreak/>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 xml:space="preserve">often surpassing the annual mean. Concentrations were lower in the Cache slough region generally, than in other parts of the Delta. Differences in chlorophyll-a concentrations significantly differed based upon site and an interaction </w:t>
      </w:r>
      <w:r w:rsidR="004762C9">
        <w:t xml:space="preserve">term </w:t>
      </w:r>
      <w:r w:rsidR="002A3D09">
        <w:t xml:space="preserve">of site with proximity to a site’s interior. Chlorophyll-a decreased moving deeper into wetlands. No significant differences were found between muted and tidal wetlands. Chlorophyll-a concentrations gradually increased from winter into summer, and gradually declined again in fall. </w:t>
      </w:r>
    </w:p>
    <w:p w14:paraId="6B85EE1D" w14:textId="77777777" w:rsidR="002A3D09" w:rsidRDefault="002A3D09" w:rsidP="002A3D09">
      <w:r>
        <w:t>Chlorophyll-a (sonde)</w:t>
      </w:r>
    </w:p>
    <w:p w14:paraId="0C0CB650" w14:textId="4817A595" w:rsidR="002A3D09" w:rsidRDefault="002A3D09" w:rsidP="002A3D09">
      <w:r>
        <w:t xml:space="preserve">At all sites in 2018, annual variation in chlorophyll-a (as measured by YSI sondes) was small compared to the mean. Grizzly Bay had the highest amount of annual variation as compared to its mean. Differences in </w:t>
      </w:r>
      <w:r w:rsidR="007A16C8">
        <w:t>chlorophyll</w:t>
      </w:r>
      <w:r w:rsidR="004762C9">
        <w:t xml:space="preserve"> (</w:t>
      </w:r>
      <w:r w:rsidR="007A16C8">
        <w:t>sondes) significantly</w:t>
      </w:r>
      <w:r>
        <w:t xml:space="preserve"> differed based upon site and month. Concentrations were elevated in Grizzly Bay, as compared with other wetland sites. Chlorophyll-a (sonde) were not significantly different as one moves deeper into wetlands. No significant differences were found in muted and tidal wetlands. Chlorophyll-a (sonde) measurements declined from the beginning of sampling in March until December of 2018.</w:t>
      </w:r>
    </w:p>
    <w:p w14:paraId="5EBAE491" w14:textId="77777777" w:rsidR="002A3D09" w:rsidRDefault="002A3D09" w:rsidP="002A3D09">
      <w:r>
        <w:t>Pheophytin-a</w:t>
      </w:r>
    </w:p>
    <w:p w14:paraId="42DF6FC8" w14:textId="1DCF8622" w:rsidR="002A3D09" w:rsidRDefault="00715FAD" w:rsidP="002A3D09">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 Grizzly Bay had the highest amount of annual variation compared to its mean. Differences in pheophytin-a concentrations significantly differed based upon site, month, and an </w:t>
      </w:r>
      <w:r w:rsidR="004762C9">
        <w:t>interaction term</w:t>
      </w:r>
      <w:r w:rsidR="002A3D09">
        <w:t xml:space="preserve"> of site with proximity to a site’s interior. Concentrations did not differ significantly </w:t>
      </w:r>
      <w:r>
        <w:t>across the regions of the estuary sampled here</w:t>
      </w:r>
      <w:r w:rsidR="002A3D09">
        <w:t xml:space="preserve">. Pheophytin-a was significantly lower in wetlands than in adjacent channels. No significant differences were found between diked or muted and tidal wetlands. Pheophytin-a measurements peaked in March, and slowly declined thereafter, until November 2018. </w:t>
      </w:r>
    </w:p>
    <w:p w14:paraId="42E7C9D9" w14:textId="77777777" w:rsidR="002A3D09" w:rsidRDefault="002A3D09" w:rsidP="002A3D09">
      <w:r>
        <w:t>Dissolved ammonia</w:t>
      </w:r>
    </w:p>
    <w:p w14:paraId="51375941" w14:textId="07260CA5" w:rsidR="002A3D09" w:rsidRDefault="002A3D09" w:rsidP="002A3D09">
      <w:r>
        <w:t xml:space="preserve">At all sites, variation throughout 2018 about the mean was less than the mean itself. Differences in dissolved ammonia concentrations significantly differed based upon site, proximity to a site’s interior, month, and an </w:t>
      </w:r>
      <w:r w:rsidR="004762C9">
        <w:t>interaction term</w:t>
      </w:r>
      <w:r>
        <w:t xml:space="preserve"> of site with proximity to a site’s interior. Concentrations were elevated in Prospect island, as compared with other wetland sites. Dissolved ammonia decreased moving deeper into wetlands. No significant differences were found in diked, muted and tidal wetlands. Dissolved ammonia concentrations were highest in the winter and gradually decreased into </w:t>
      </w:r>
      <w:r w:rsidR="00A223DF">
        <w:t>A</w:t>
      </w:r>
      <w:r>
        <w:t xml:space="preserve">ugust, before rising into December to levels similar to the previous Winter.  </w:t>
      </w:r>
    </w:p>
    <w:p w14:paraId="72D6F5EF" w14:textId="77777777" w:rsidR="003E7E47" w:rsidRDefault="003E7E47" w:rsidP="003E7E47">
      <w:r>
        <w:t>Dissolved nitrate and nitrite</w:t>
      </w:r>
    </w:p>
    <w:p w14:paraId="3BA5D71F" w14:textId="1D40EEE6" w:rsidR="003E7E47" w:rsidRDefault="003E7E47" w:rsidP="003E7E47">
      <w:r>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 At all sites, variation throughout </w:t>
      </w:r>
      <w:r w:rsidR="00864C76">
        <w:t>2018 about</w:t>
      </w:r>
      <w:r>
        <w:t xml:space="preserve"> the mean was less than the mean itself. Differences in nitrate and nitrite concentrations significantly differed based upon site, proximity to a site’s interior, month, and an </w:t>
      </w:r>
      <w:r w:rsidR="004762C9">
        <w:t>interaction term</w:t>
      </w:r>
      <w:r>
        <w:t xml:space="preserve"> of site with proximity to a site’s interior. Concentrations were lower in the Cache </w:t>
      </w:r>
      <w:r>
        <w:lastRenderedPageBreak/>
        <w:t>slough region generally, than in the</w:t>
      </w:r>
      <w:r w:rsidR="00C7455B">
        <w:t xml:space="preserve"> other regions sampled</w:t>
      </w:r>
      <w:r>
        <w:t xml:space="preserve">. Dissolved nitrates and nitrites decreased moving deeper into wetlands. Highest concentrations occurred in March and lowest in September. </w:t>
      </w:r>
    </w:p>
    <w:p w14:paraId="643A9F7E" w14:textId="77777777" w:rsidR="003E7E47" w:rsidRDefault="003E7E47" w:rsidP="003E7E47">
      <w:r>
        <w:t>Dissolved organic nitrogen</w:t>
      </w:r>
    </w:p>
    <w:p w14:paraId="38059FCE" w14:textId="3345517D" w:rsidR="003E7E47" w:rsidRDefault="003E7E47" w:rsidP="003E7E47">
      <w:r>
        <w:t>Concentrations at Wings Landing were substantially higher than all other sites, and for this reason, analys</w:t>
      </w:r>
      <w:r w:rsidR="00C7455B">
        <w:t>e</w:t>
      </w:r>
      <w:r>
        <w:t xml:space="preserve">s for dissolved organic nitrogen (DON) were carried out without Wings Landing.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t xml:space="preserve">. Differences in DON concentrations significantly differed based upon site and month. </w:t>
      </w:r>
      <w:r w:rsidR="00C7455B">
        <w:t xml:space="preserve">Region within the estuary did not correlate well with patterns of </w:t>
      </w:r>
      <w:r>
        <w:t xml:space="preserve">DON concentrations. DON did not differ significantly within wetlands and their adjacent channels. </w:t>
      </w:r>
      <w:r w:rsidR="00C7455B">
        <w:t>No significant differences were found in diked, muted and tidal wetlands.</w:t>
      </w:r>
      <w:r w:rsidR="00C7455B">
        <w:t xml:space="preserve"> Peak</w:t>
      </w:r>
      <w:r>
        <w:t xml:space="preserve"> DON </w:t>
      </w:r>
      <w:r w:rsidR="00C7455B">
        <w:t xml:space="preserve">concentrations were </w:t>
      </w:r>
      <w:r w:rsidR="007A16C8">
        <w:t>observed in</w:t>
      </w:r>
      <w:r>
        <w:t xml:space="preserve"> February and March and were lowest between September and November. </w:t>
      </w:r>
    </w:p>
    <w:p w14:paraId="25A9267E" w14:textId="77777777" w:rsidR="003E7E47" w:rsidRDefault="003E7E47" w:rsidP="003E7E47">
      <w:r>
        <w:t>Total Kjeldahl Nitrogen</w:t>
      </w:r>
    </w:p>
    <w:p w14:paraId="65368856" w14:textId="387121B8" w:rsidR="003E7E47" w:rsidRDefault="003E7E47" w:rsidP="003E7E47">
      <w:r>
        <w:t xml:space="preserve">At all sites, variation about the mean </w:t>
      </w:r>
      <w:r w:rsidR="00EB2714">
        <w:t xml:space="preserve">in 2018 </w:t>
      </w:r>
      <w:r>
        <w:t xml:space="preserve">was less than the mean itself. Differences in dissolved ammonia concentrations significantly differed based upon site, proximity to a site’s interior, month, and an </w:t>
      </w:r>
      <w:r w:rsidR="004762C9">
        <w:t>interaction term</w:t>
      </w:r>
      <w:r>
        <w:t xml:space="preserve"> of site with proximity to a site’s interior.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t xml:space="preserve">. Total </w:t>
      </w:r>
      <w:r w:rsidR="00864C76">
        <w:t>Kjeldahl</w:t>
      </w:r>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 No significant differences were found in diked, muted and tidal wetlands. Total Kjeldahl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t xml:space="preserve">.  </w:t>
      </w:r>
    </w:p>
    <w:p w14:paraId="78193FE7" w14:textId="77777777" w:rsidR="003E7E47" w:rsidRDefault="003E7E47" w:rsidP="003E7E47">
      <w:r>
        <w:t>Dissolved ortho-phosphate</w:t>
      </w:r>
    </w:p>
    <w:p w14:paraId="7BB57A00" w14:textId="291CA2D9" w:rsidR="003E7E47" w:rsidRDefault="00D861E7" w:rsidP="003E7E47">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 xml:space="preserve">s were carried out without Wings Landing. At all sites, variation throughout 2018 was less than the mean itself. Differences in DOP concentrations significantly differed based upon site, month, and an </w:t>
      </w:r>
      <w:r w:rsidR="004762C9">
        <w:t>interaction term</w:t>
      </w:r>
      <w:r w:rsidR="003E7E47">
        <w:t xml:space="preserve"> of site with proximity to a site’s interior. Concentrations were low</w:t>
      </w:r>
      <w:r>
        <w:t xml:space="preserve"> at </w:t>
      </w:r>
      <w:r w:rsidR="003E7E47">
        <w:t>Blacklock</w:t>
      </w:r>
      <w:r>
        <w:t xml:space="preserve"> in comparison to the other sites</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 No significant differences were found between muted and tidal wetlands. DOP concentrations </w:t>
      </w:r>
      <w:r>
        <w:t xml:space="preserve">decreased from January to </w:t>
      </w:r>
      <w:r w:rsidR="003E7E47">
        <w:t xml:space="preserve">March </w:t>
      </w:r>
      <w:r>
        <w:t>before rising into May and becoming relatively stab</w:t>
      </w:r>
      <w:r w:rsidR="003E7E47">
        <w:t xml:space="preserve">le across the remainder of 2018.  </w:t>
      </w:r>
    </w:p>
    <w:p w14:paraId="7C164037" w14:textId="77777777" w:rsidR="003E7E47" w:rsidRDefault="003E7E47" w:rsidP="003E7E47">
      <w:r>
        <w:t>Total phosphorus</w:t>
      </w:r>
    </w:p>
    <w:p w14:paraId="6452A20A" w14:textId="0FF4A27C" w:rsidR="007B7824" w:rsidRDefault="003E7E47" w:rsidP="006C4833">
      <w:r>
        <w:t>Concentrations at Wings Landing were substantially higher than all other sites, and for this reason, analys</w:t>
      </w:r>
      <w:r w:rsidR="007B7824">
        <w:t>e</w:t>
      </w:r>
      <w:r>
        <w:t xml:space="preserve">s were carried out without Wings Landing. At all sites, variation throughout 2018 was less than the mean itself.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 There was no clear regional trend in total phosphorous concentrations </w:t>
      </w:r>
      <w:r w:rsidR="007B7824">
        <w:t xml:space="preserve">within </w:t>
      </w:r>
      <w:r w:rsidR="007A16C8">
        <w:t>wetlands in</w:t>
      </w:r>
      <w:r w:rsidR="007B7824">
        <w:t xml:space="preserve"> </w:t>
      </w:r>
      <w:r>
        <w:t xml:space="preserve">2018, but concentrations at Blacklock were somewhat elevated. Total phosphorous differed significantly moving from an </w:t>
      </w:r>
      <w:r w:rsidR="00864C76">
        <w:t>exterior</w:t>
      </w:r>
      <w:r>
        <w:t xml:space="preserve"> channel into a wetland but the direction of that trend was site specific. No significant </w:t>
      </w:r>
      <w:r>
        <w:lastRenderedPageBreak/>
        <w:t xml:space="preserve">differences were found between muted and tidal wetlands. Total phosphorous concentrations were highest between May and </w:t>
      </w:r>
      <w:r w:rsidR="00864C76">
        <w:t>September</w:t>
      </w:r>
      <w:r w:rsidR="007B7824">
        <w:t>. Variation was high in March relative to all other months.</w:t>
      </w:r>
    </w:p>
    <w:p w14:paraId="0F94292A" w14:textId="511F57BD" w:rsidR="006C4833" w:rsidRDefault="007B7824" w:rsidP="006C4833">
      <w:r>
        <w:t>C</w:t>
      </w:r>
      <w:r w:rsidR="006C4833">
        <w:t>hlorophyll a</w:t>
      </w:r>
    </w:p>
    <w:p w14:paraId="41FBF33E" w14:textId="77777777" w:rsidR="006C4833" w:rsidRDefault="006C4833" w:rsidP="006C4833">
      <w:r>
        <w:rPr>
          <w:noProof/>
        </w:rPr>
        <w:drawing>
          <wp:inline distT="0" distB="0" distL="0" distR="0" wp14:anchorId="18AC683F" wp14:editId="29280491">
            <wp:extent cx="5943600" cy="4591050"/>
            <wp:effectExtent l="0" t="0" r="0" b="0"/>
            <wp:docPr id="1073741904" name="Picture 107374190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9AF7A32" w14:textId="77777777" w:rsidR="006C4833" w:rsidRDefault="006C4833" w:rsidP="006C4833">
      <w:r>
        <w:rPr>
          <w:noProof/>
        </w:rPr>
        <w:lastRenderedPageBreak/>
        <w:drawing>
          <wp:inline distT="0" distB="0" distL="0" distR="0" wp14:anchorId="7F43F3AE" wp14:editId="6CE86593">
            <wp:extent cx="5695950" cy="4305300"/>
            <wp:effectExtent l="0" t="0" r="0" b="0"/>
            <wp:docPr id="1073741903" name="Picture 107374190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5BEFC6D9" w14:textId="77777777" w:rsidR="006C4833" w:rsidRDefault="006C4833" w:rsidP="006C4833">
      <w:r>
        <w:rPr>
          <w:noProof/>
        </w:rPr>
        <w:drawing>
          <wp:inline distT="0" distB="0" distL="0" distR="0" wp14:anchorId="2A8DB2E9" wp14:editId="19156DE3">
            <wp:extent cx="5943600" cy="3676650"/>
            <wp:effectExtent l="0" t="0" r="0" b="0"/>
            <wp:docPr id="1073741902" name="Picture 107374190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2AA49BB" w14:textId="77777777" w:rsidR="006C4833" w:rsidRDefault="006C4833" w:rsidP="006C4833">
      <w:r>
        <w:lastRenderedPageBreak/>
        <w:t>Chlorophyll (sonde)</w:t>
      </w:r>
    </w:p>
    <w:p w14:paraId="39DB6586" w14:textId="77777777" w:rsidR="006C4833" w:rsidRDefault="006C4833" w:rsidP="006C4833">
      <w:r>
        <w:rPr>
          <w:noProof/>
        </w:rPr>
        <w:drawing>
          <wp:inline distT="0" distB="0" distL="0" distR="0" wp14:anchorId="7005A809" wp14:editId="240C4560">
            <wp:extent cx="5943600" cy="4591050"/>
            <wp:effectExtent l="0" t="0" r="0" b="0"/>
            <wp:docPr id="1073741907" name="Picture 1073741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0D2904F" w14:textId="77777777" w:rsidR="006C4833" w:rsidRDefault="006C4833" w:rsidP="006C4833">
      <w:r>
        <w:rPr>
          <w:noProof/>
        </w:rPr>
        <w:lastRenderedPageBreak/>
        <w:drawing>
          <wp:inline distT="0" distB="0" distL="0" distR="0" wp14:anchorId="05CE4121" wp14:editId="54A54CE1">
            <wp:extent cx="4610100" cy="3390900"/>
            <wp:effectExtent l="0" t="0" r="0" b="0"/>
            <wp:docPr id="1073741906" name="Picture 107374190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p>
    <w:p w14:paraId="18F6FD3E" w14:textId="77777777" w:rsidR="006C4833" w:rsidRDefault="006C4833" w:rsidP="006C4833">
      <w:r>
        <w:rPr>
          <w:noProof/>
        </w:rPr>
        <w:drawing>
          <wp:inline distT="0" distB="0" distL="0" distR="0" wp14:anchorId="64832EED" wp14:editId="17AC161D">
            <wp:extent cx="5715000" cy="4200525"/>
            <wp:effectExtent l="0" t="0" r="0" b="9525"/>
            <wp:docPr id="1073741905" name="Picture 107374190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p>
    <w:p w14:paraId="565E057E" w14:textId="77777777" w:rsidR="006C4833" w:rsidRDefault="006C4833" w:rsidP="006C4833"/>
    <w:p w14:paraId="718EFB3C" w14:textId="77777777" w:rsidR="006C4833" w:rsidRDefault="006C4833" w:rsidP="006C4833">
      <w:r>
        <w:lastRenderedPageBreak/>
        <w:t>Pheophytin a</w:t>
      </w:r>
    </w:p>
    <w:p w14:paraId="154933AC" w14:textId="77777777" w:rsidR="006C4833" w:rsidRDefault="006C4833" w:rsidP="006C4833">
      <w:r>
        <w:rPr>
          <w:noProof/>
        </w:rPr>
        <w:drawing>
          <wp:inline distT="0" distB="0" distL="0" distR="0" wp14:anchorId="284AFEA6" wp14:editId="6017EB9D">
            <wp:extent cx="5943600" cy="4591050"/>
            <wp:effectExtent l="0" t="0" r="0" b="0"/>
            <wp:docPr id="1073741893" name="Picture 107374189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44FFF2A" w14:textId="77777777" w:rsidR="006C4833" w:rsidRDefault="006C4833" w:rsidP="006C4833">
      <w:r>
        <w:rPr>
          <w:noProof/>
        </w:rPr>
        <w:lastRenderedPageBreak/>
        <w:drawing>
          <wp:inline distT="0" distB="0" distL="0" distR="0" wp14:anchorId="10B6C08D" wp14:editId="4E05A4E2">
            <wp:extent cx="5695950" cy="4305300"/>
            <wp:effectExtent l="0" t="0" r="0" b="0"/>
            <wp:docPr id="1073741892" name="Picture 107374189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BFCB224" w14:textId="77777777" w:rsidR="006C4833" w:rsidRDefault="006C4833" w:rsidP="006C4833">
      <w:r>
        <w:rPr>
          <w:noProof/>
        </w:rPr>
        <w:drawing>
          <wp:inline distT="0" distB="0" distL="0" distR="0" wp14:anchorId="49934CC4" wp14:editId="32F4CCCD">
            <wp:extent cx="5943600" cy="3676650"/>
            <wp:effectExtent l="0" t="0" r="0" b="0"/>
            <wp:docPr id="1073741891" name="Picture 107374189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02B33D6" w14:textId="77777777" w:rsidR="006C4833" w:rsidRDefault="006C4833" w:rsidP="006C4833">
      <w:r>
        <w:lastRenderedPageBreak/>
        <w:t>Dissolved ammonia</w:t>
      </w:r>
    </w:p>
    <w:p w14:paraId="44708F0E" w14:textId="77777777" w:rsidR="006C4833" w:rsidRDefault="006C4833" w:rsidP="006C4833">
      <w:r>
        <w:rPr>
          <w:noProof/>
        </w:rPr>
        <w:drawing>
          <wp:inline distT="0" distB="0" distL="0" distR="0" wp14:anchorId="46405774" wp14:editId="2D67CDC4">
            <wp:extent cx="5943600" cy="4591050"/>
            <wp:effectExtent l="0" t="0" r="0" b="0"/>
            <wp:docPr id="1073741910" name="Picture 10737419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2D2CDEBC" w14:textId="77777777" w:rsidR="006C4833" w:rsidRDefault="006C4833" w:rsidP="006C4833">
      <w:r>
        <w:rPr>
          <w:noProof/>
        </w:rPr>
        <w:lastRenderedPageBreak/>
        <w:drawing>
          <wp:inline distT="0" distB="0" distL="0" distR="0" wp14:anchorId="024D9CC4" wp14:editId="7683C665">
            <wp:extent cx="5695950" cy="4305300"/>
            <wp:effectExtent l="0" t="0" r="0" b="0"/>
            <wp:docPr id="1073741909" name="Picture 107374190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D699330" w14:textId="77777777" w:rsidR="006C4833" w:rsidRDefault="006C4833" w:rsidP="006C4833">
      <w:r>
        <w:rPr>
          <w:noProof/>
        </w:rPr>
        <w:drawing>
          <wp:inline distT="0" distB="0" distL="0" distR="0" wp14:anchorId="385EFD91" wp14:editId="2F326B3C">
            <wp:extent cx="5943600" cy="3676650"/>
            <wp:effectExtent l="0" t="0" r="0" b="0"/>
            <wp:docPr id="1073741908" name="Picture 107374190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3E832118" w14:textId="77777777" w:rsidR="00B06AC9" w:rsidRDefault="00B06AC9" w:rsidP="00F42F1F"/>
    <w:p w14:paraId="26AC6CDA" w14:textId="5C4E2F8D" w:rsidR="00F42F1F" w:rsidRDefault="00F42F1F" w:rsidP="00F42F1F">
      <w:r>
        <w:t>Dissolved nitrate + nitrite</w:t>
      </w:r>
    </w:p>
    <w:p w14:paraId="3FD8B3B3" w14:textId="700EAC7E" w:rsidR="00F42F1F" w:rsidRDefault="00F42F1F" w:rsidP="00F42F1F">
      <w:r>
        <w:rPr>
          <w:noProof/>
        </w:rPr>
        <w:drawing>
          <wp:inline distT="0" distB="0" distL="0" distR="0" wp14:anchorId="623D4722" wp14:editId="1EC7BF9D">
            <wp:extent cx="5943600" cy="4591050"/>
            <wp:effectExtent l="0" t="0" r="0" b="0"/>
            <wp:docPr id="1073741913" name="Picture 10737419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7729EF5" w14:textId="23D05427" w:rsidR="00F42F1F" w:rsidRDefault="00F42F1F" w:rsidP="00F42F1F">
      <w:r>
        <w:rPr>
          <w:noProof/>
        </w:rPr>
        <w:lastRenderedPageBreak/>
        <w:drawing>
          <wp:inline distT="0" distB="0" distL="0" distR="0" wp14:anchorId="63DEBDB7" wp14:editId="6CEEE4E7">
            <wp:extent cx="5943600" cy="3838575"/>
            <wp:effectExtent l="0" t="0" r="0" b="9525"/>
            <wp:docPr id="1073741912" name="Picture 10737419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03492168" w14:textId="6107824F" w:rsidR="00F42F1F" w:rsidRDefault="00F42F1F" w:rsidP="00F42F1F">
      <w:r>
        <w:rPr>
          <w:noProof/>
        </w:rPr>
        <w:drawing>
          <wp:inline distT="0" distB="0" distL="0" distR="0" wp14:anchorId="7320F191" wp14:editId="1A94FF01">
            <wp:extent cx="5943600" cy="3676650"/>
            <wp:effectExtent l="0" t="0" r="0" b="0"/>
            <wp:docPr id="1073741911" name="Picture 10737419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79344C3" w14:textId="77777777" w:rsidR="00F42F1F" w:rsidRDefault="00F42F1F" w:rsidP="00F42F1F"/>
    <w:p w14:paraId="57C1A63C" w14:textId="77777777" w:rsidR="00F42F1F" w:rsidRDefault="00F42F1F" w:rsidP="00F42F1F"/>
    <w:p w14:paraId="45A1AC3C" w14:textId="77777777" w:rsidR="00F42F1F" w:rsidRDefault="00F42F1F" w:rsidP="00F42F1F">
      <w:r>
        <w:lastRenderedPageBreak/>
        <w:t>DON</w:t>
      </w:r>
    </w:p>
    <w:p w14:paraId="66594C24" w14:textId="0D651BD3" w:rsidR="00F42F1F" w:rsidRDefault="00F42F1F" w:rsidP="00F42F1F">
      <w:r>
        <w:rPr>
          <w:noProof/>
        </w:rPr>
        <w:drawing>
          <wp:inline distT="0" distB="0" distL="0" distR="0" wp14:anchorId="2704B7A8" wp14:editId="61BC3C60">
            <wp:extent cx="5943600" cy="4591050"/>
            <wp:effectExtent l="0" t="0" r="0" b="0"/>
            <wp:docPr id="1073741900" name="Picture 107374190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ACAF2D3" w14:textId="5C0FF400" w:rsidR="00F42F1F" w:rsidRDefault="00F42F1F" w:rsidP="00F42F1F">
      <w:r>
        <w:rPr>
          <w:noProof/>
        </w:rPr>
        <w:lastRenderedPageBreak/>
        <w:drawing>
          <wp:inline distT="0" distB="0" distL="0" distR="0" wp14:anchorId="7B0667B8" wp14:editId="0B0F111B">
            <wp:extent cx="5695950" cy="4305300"/>
            <wp:effectExtent l="0" t="0" r="0" b="0"/>
            <wp:docPr id="1073741898" name="Picture 107374189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6D231CA" w14:textId="482C689E" w:rsidR="00F42F1F" w:rsidRDefault="00F42F1F" w:rsidP="00F42F1F">
      <w:r>
        <w:rPr>
          <w:noProof/>
        </w:rPr>
        <w:drawing>
          <wp:inline distT="0" distB="0" distL="0" distR="0" wp14:anchorId="3FC5E6D2" wp14:editId="2D5F9D90">
            <wp:extent cx="5943600" cy="3676650"/>
            <wp:effectExtent l="0" t="0" r="0" b="0"/>
            <wp:docPr id="1073741897" name="Picture 107374189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BF6D74B" w14:textId="77777777" w:rsidR="006C4833" w:rsidRDefault="006C4833" w:rsidP="006C4833">
      <w:r>
        <w:lastRenderedPageBreak/>
        <w:t>Tot Kjeldahl Nitrogen</w:t>
      </w:r>
    </w:p>
    <w:p w14:paraId="47AE4006" w14:textId="77777777" w:rsidR="006C4833" w:rsidRDefault="006C4833" w:rsidP="006C4833">
      <w:r>
        <w:rPr>
          <w:noProof/>
        </w:rPr>
        <w:drawing>
          <wp:inline distT="0" distB="0" distL="0" distR="0" wp14:anchorId="779015A2" wp14:editId="6D9AEE7F">
            <wp:extent cx="5943600" cy="4591050"/>
            <wp:effectExtent l="0" t="0" r="0" b="0"/>
            <wp:docPr id="1073741890" name="Picture 107374189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2DAEFB0" w14:textId="77777777" w:rsidR="006C4833" w:rsidRDefault="006C4833" w:rsidP="006C4833">
      <w:r>
        <w:rPr>
          <w:noProof/>
        </w:rPr>
        <w:lastRenderedPageBreak/>
        <w:drawing>
          <wp:inline distT="0" distB="0" distL="0" distR="0" wp14:anchorId="6BBC67B5" wp14:editId="35E38869">
            <wp:extent cx="5695950" cy="4305300"/>
            <wp:effectExtent l="0" t="0" r="0" b="0"/>
            <wp:docPr id="1073741889" name="Picture 107374188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429EDAF" w14:textId="77777777" w:rsidR="006C4833" w:rsidRDefault="006C4833" w:rsidP="006C4833">
      <w:r>
        <w:rPr>
          <w:noProof/>
        </w:rPr>
        <w:drawing>
          <wp:inline distT="0" distB="0" distL="0" distR="0" wp14:anchorId="74F4EF25" wp14:editId="738757D3">
            <wp:extent cx="5943600" cy="3676650"/>
            <wp:effectExtent l="0" t="0" r="0" b="0"/>
            <wp:docPr id="1073741888" name="Picture 107374188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4055767" w14:textId="77777777" w:rsidR="006C4833" w:rsidRDefault="006C4833" w:rsidP="00F42F1F"/>
    <w:p w14:paraId="68CCE181" w14:textId="5B493F11" w:rsidR="00F42F1F" w:rsidRDefault="00F42F1F" w:rsidP="00F42F1F">
      <w:r>
        <w:t>DOP</w:t>
      </w:r>
    </w:p>
    <w:p w14:paraId="16F40AE0" w14:textId="0C307660" w:rsidR="00F42F1F" w:rsidRDefault="00F42F1F" w:rsidP="00F42F1F">
      <w:r>
        <w:rPr>
          <w:noProof/>
        </w:rPr>
        <w:drawing>
          <wp:inline distT="0" distB="0" distL="0" distR="0" wp14:anchorId="2634CC33" wp14:editId="1B50F76B">
            <wp:extent cx="5943600" cy="4591050"/>
            <wp:effectExtent l="0" t="0" r="0" b="0"/>
            <wp:docPr id="1073741896" name="Picture 107374189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2B51F444" w14:textId="70105E5E" w:rsidR="00F42F1F" w:rsidRDefault="00F42F1F" w:rsidP="00F42F1F">
      <w:r>
        <w:rPr>
          <w:noProof/>
        </w:rPr>
        <w:lastRenderedPageBreak/>
        <w:drawing>
          <wp:inline distT="0" distB="0" distL="0" distR="0" wp14:anchorId="528A860F" wp14:editId="12E4D6C7">
            <wp:extent cx="5695950" cy="4305300"/>
            <wp:effectExtent l="0" t="0" r="0" b="0"/>
            <wp:docPr id="1073741895" name="Picture 107374189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1493B9" w14:textId="37264C80" w:rsidR="00F42F1F" w:rsidRDefault="00F42F1F" w:rsidP="00F42F1F">
      <w:r>
        <w:rPr>
          <w:noProof/>
        </w:rPr>
        <w:drawing>
          <wp:inline distT="0" distB="0" distL="0" distR="0" wp14:anchorId="2745DCDF" wp14:editId="69B746DC">
            <wp:extent cx="5943600" cy="3676650"/>
            <wp:effectExtent l="0" t="0" r="0" b="0"/>
            <wp:docPr id="1073741894" name="Picture 107374189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506CD31C" w14:textId="77777777" w:rsidR="00F42F1F" w:rsidRDefault="00F42F1F" w:rsidP="00F42F1F">
      <w:r>
        <w:lastRenderedPageBreak/>
        <w:t>Tot phosphorous</w:t>
      </w:r>
    </w:p>
    <w:p w14:paraId="79EBA885" w14:textId="1FB828D5" w:rsidR="00F42F1F" w:rsidRDefault="00F42F1F" w:rsidP="00F42F1F">
      <w:r>
        <w:rPr>
          <w:noProof/>
        </w:rPr>
        <w:drawing>
          <wp:inline distT="0" distB="0" distL="0" distR="0" wp14:anchorId="0BCBE655" wp14:editId="631B0C6A">
            <wp:extent cx="5943600" cy="4591050"/>
            <wp:effectExtent l="0" t="0" r="0" b="0"/>
            <wp:docPr id="3487" name="Picture 3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0ACDDDE" w14:textId="418356C0" w:rsidR="00F42F1F" w:rsidRDefault="00F42F1F" w:rsidP="00F42F1F">
      <w:r>
        <w:rPr>
          <w:noProof/>
        </w:rPr>
        <w:lastRenderedPageBreak/>
        <w:drawing>
          <wp:inline distT="0" distB="0" distL="0" distR="0" wp14:anchorId="28500FBD" wp14:editId="6B79FA47">
            <wp:extent cx="5695950" cy="4305300"/>
            <wp:effectExtent l="0" t="0" r="0" b="0"/>
            <wp:docPr id="3486" name="Picture 348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62C868AF" w14:textId="016DAE4D" w:rsidR="00F42F1F" w:rsidRDefault="00F42F1F" w:rsidP="00F42F1F">
      <w:r>
        <w:rPr>
          <w:noProof/>
        </w:rPr>
        <w:drawing>
          <wp:inline distT="0" distB="0" distL="0" distR="0" wp14:anchorId="22789CBB" wp14:editId="5550377E">
            <wp:extent cx="5943600" cy="3676650"/>
            <wp:effectExtent l="0" t="0" r="0" b="0"/>
            <wp:docPr id="3485" name="Picture 348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63341B" w14:paraId="306B547F"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D64F603" w14:textId="77777777" w:rsidR="0063341B" w:rsidRDefault="0063341B" w:rsidP="0063341B"/>
        </w:tc>
        <w:tc>
          <w:tcPr>
            <w:tcW w:w="944" w:type="dxa"/>
            <w:tcBorders>
              <w:top w:val="single" w:sz="4" w:space="0" w:color="auto"/>
              <w:left w:val="single" w:sz="4" w:space="0" w:color="auto"/>
              <w:bottom w:val="single" w:sz="4" w:space="0" w:color="auto"/>
              <w:right w:val="single" w:sz="4" w:space="0" w:color="auto"/>
            </w:tcBorders>
            <w:noWrap/>
            <w:hideMark/>
          </w:tcPr>
          <w:p w14:paraId="653EB544" w14:textId="77777777" w:rsidR="0063341B" w:rsidRDefault="0063341B" w:rsidP="0063341B">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31BCEC49" w14:textId="77777777" w:rsidR="0063341B" w:rsidRDefault="0063341B" w:rsidP="0063341B">
            <w:r>
              <w:t>CHL- sonde</w:t>
            </w:r>
          </w:p>
        </w:tc>
        <w:tc>
          <w:tcPr>
            <w:tcW w:w="1242" w:type="dxa"/>
            <w:tcBorders>
              <w:top w:val="single" w:sz="4" w:space="0" w:color="auto"/>
              <w:left w:val="single" w:sz="4" w:space="0" w:color="auto"/>
              <w:bottom w:val="single" w:sz="4" w:space="0" w:color="auto"/>
              <w:right w:val="single" w:sz="4" w:space="0" w:color="auto"/>
            </w:tcBorders>
          </w:tcPr>
          <w:p w14:paraId="165B29EC" w14:textId="294D2A2D" w:rsidR="0063341B" w:rsidRDefault="0063341B" w:rsidP="0063341B">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37C18CA7" w14:textId="55568136" w:rsidR="0063341B" w:rsidRDefault="0063341B" w:rsidP="0063341B">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173DBE3C" w14:textId="77777777" w:rsidR="0063341B" w:rsidRDefault="0063341B" w:rsidP="0063341B">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36B7B5ED" w14:textId="77777777" w:rsidR="0063341B" w:rsidRDefault="0063341B" w:rsidP="0063341B">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0A46DC52" w14:textId="77777777" w:rsidR="0063341B" w:rsidRDefault="0063341B" w:rsidP="0063341B">
            <w:r>
              <w:t>Total Kjeldahl Nitrogen</w:t>
            </w:r>
          </w:p>
        </w:tc>
        <w:tc>
          <w:tcPr>
            <w:tcW w:w="1273" w:type="dxa"/>
            <w:tcBorders>
              <w:top w:val="single" w:sz="4" w:space="0" w:color="auto"/>
              <w:left w:val="single" w:sz="4" w:space="0" w:color="auto"/>
              <w:bottom w:val="single" w:sz="4" w:space="0" w:color="auto"/>
              <w:right w:val="single" w:sz="4" w:space="0" w:color="auto"/>
            </w:tcBorders>
          </w:tcPr>
          <w:p w14:paraId="259EC624" w14:textId="0DC5AA1D" w:rsidR="0063341B" w:rsidRDefault="0063341B" w:rsidP="0063341B">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5B7EF434" w14:textId="06B98D84" w:rsidR="0063341B" w:rsidRDefault="0063341B" w:rsidP="0063341B">
            <w:pPr>
              <w:rPr>
                <w:u w:val="single"/>
              </w:rPr>
            </w:pPr>
            <w:r>
              <w:rPr>
                <w:u w:val="single"/>
              </w:rPr>
              <w:t>Total Phosphorus</w:t>
            </w:r>
          </w:p>
        </w:tc>
      </w:tr>
      <w:tr w:rsidR="0063341B" w14:paraId="48BEA630"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0954B4E" w14:textId="77777777" w:rsidR="0063341B" w:rsidRDefault="0063341B" w:rsidP="0063341B">
            <w:r>
              <w:t>site</w:t>
            </w:r>
          </w:p>
        </w:tc>
        <w:tc>
          <w:tcPr>
            <w:tcW w:w="944" w:type="dxa"/>
            <w:tcBorders>
              <w:top w:val="single" w:sz="4" w:space="0" w:color="auto"/>
              <w:left w:val="single" w:sz="4" w:space="0" w:color="auto"/>
              <w:bottom w:val="single" w:sz="4" w:space="0" w:color="auto"/>
              <w:right w:val="single" w:sz="4" w:space="0" w:color="auto"/>
            </w:tcBorders>
            <w:noWrap/>
            <w:hideMark/>
          </w:tcPr>
          <w:p w14:paraId="1A76A789" w14:textId="77777777" w:rsidR="0063341B" w:rsidRDefault="0063341B" w:rsidP="0063341B">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505EF16" w14:textId="77777777" w:rsidR="0063341B" w:rsidRDefault="0063341B" w:rsidP="0063341B">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1E33088" w14:textId="1057D59F" w:rsidR="0063341B" w:rsidRDefault="0063341B" w:rsidP="0063341B">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5FB2014C" w14:textId="2B1E0AE0"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AE8A670" w14:textId="77777777"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5A45EAC1" w14:textId="77777777" w:rsidR="0063341B" w:rsidRDefault="0063341B" w:rsidP="0063341B">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52C5469F" w14:textId="77777777"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20DF106D" w14:textId="731BDD5E"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7533367F" w14:textId="41B7FD54" w:rsidR="0063341B" w:rsidRDefault="0063341B" w:rsidP="0063341B">
            <w:pPr>
              <w:rPr>
                <w:b/>
                <w:bCs/>
              </w:rPr>
            </w:pPr>
            <w:r>
              <w:rPr>
                <w:b/>
                <w:bCs/>
              </w:rPr>
              <w:t>&lt;2.00E-16</w:t>
            </w:r>
          </w:p>
        </w:tc>
      </w:tr>
      <w:tr w:rsidR="0063341B" w14:paraId="7EF2305F"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4FA699C" w14:textId="77777777" w:rsidR="0063341B" w:rsidRDefault="0063341B" w:rsidP="0063341B">
            <w:proofErr w:type="spellStart"/>
            <w:r>
              <w:t>substa</w:t>
            </w:r>
            <w:proofErr w:type="spellEnd"/>
          </w:p>
        </w:tc>
        <w:tc>
          <w:tcPr>
            <w:tcW w:w="944" w:type="dxa"/>
            <w:tcBorders>
              <w:top w:val="single" w:sz="4" w:space="0" w:color="auto"/>
              <w:left w:val="single" w:sz="4" w:space="0" w:color="auto"/>
              <w:bottom w:val="single" w:sz="4" w:space="0" w:color="auto"/>
              <w:right w:val="single" w:sz="4" w:space="0" w:color="auto"/>
            </w:tcBorders>
            <w:noWrap/>
            <w:hideMark/>
          </w:tcPr>
          <w:p w14:paraId="25B26E46" w14:textId="77777777" w:rsidR="0063341B" w:rsidRDefault="0063341B" w:rsidP="0063341B">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93D3CC9" w14:textId="77777777" w:rsidR="0063341B" w:rsidRDefault="0063341B" w:rsidP="0063341B">
            <w:r>
              <w:t>0.8655</w:t>
            </w:r>
          </w:p>
        </w:tc>
        <w:tc>
          <w:tcPr>
            <w:tcW w:w="1242" w:type="dxa"/>
            <w:tcBorders>
              <w:top w:val="single" w:sz="4" w:space="0" w:color="auto"/>
              <w:left w:val="single" w:sz="4" w:space="0" w:color="auto"/>
              <w:bottom w:val="single" w:sz="4" w:space="0" w:color="auto"/>
              <w:right w:val="single" w:sz="4" w:space="0" w:color="auto"/>
            </w:tcBorders>
          </w:tcPr>
          <w:p w14:paraId="75745E57" w14:textId="14AADD00" w:rsidR="0063341B" w:rsidRDefault="0063341B" w:rsidP="0063341B">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4D51BE30" w14:textId="5A6A6411"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53FA291A" w14:textId="77777777" w:rsidR="0063341B" w:rsidRDefault="0063341B" w:rsidP="0063341B">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3F07B957" w14:textId="77777777" w:rsidR="0063341B" w:rsidRDefault="0063341B" w:rsidP="0063341B">
            <w:r>
              <w:t>0.934</w:t>
            </w:r>
          </w:p>
        </w:tc>
        <w:tc>
          <w:tcPr>
            <w:tcW w:w="1004" w:type="dxa"/>
            <w:tcBorders>
              <w:top w:val="single" w:sz="4" w:space="0" w:color="auto"/>
              <w:left w:val="single" w:sz="4" w:space="0" w:color="auto"/>
              <w:bottom w:val="single" w:sz="4" w:space="0" w:color="auto"/>
              <w:right w:val="single" w:sz="4" w:space="0" w:color="auto"/>
            </w:tcBorders>
            <w:noWrap/>
            <w:hideMark/>
          </w:tcPr>
          <w:p w14:paraId="7C9B8200" w14:textId="77777777" w:rsidR="0063341B" w:rsidRDefault="0063341B" w:rsidP="0063341B">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346F2259" w14:textId="0F086041" w:rsidR="0063341B" w:rsidRDefault="0063341B" w:rsidP="0063341B">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74D733FC" w14:textId="6CEBE195" w:rsidR="0063341B" w:rsidRDefault="0063341B" w:rsidP="0063341B">
            <w:pPr>
              <w:rPr>
                <w:b/>
                <w:bCs/>
              </w:rPr>
            </w:pPr>
            <w:r>
              <w:rPr>
                <w:b/>
                <w:bCs/>
              </w:rPr>
              <w:t>0.0262</w:t>
            </w:r>
          </w:p>
        </w:tc>
      </w:tr>
      <w:tr w:rsidR="0063341B" w14:paraId="434736E7"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C36A705" w14:textId="77777777" w:rsidR="0063341B" w:rsidRDefault="0063341B" w:rsidP="0063341B">
            <w:r>
              <w:t>month</w:t>
            </w:r>
          </w:p>
        </w:tc>
        <w:tc>
          <w:tcPr>
            <w:tcW w:w="944" w:type="dxa"/>
            <w:tcBorders>
              <w:top w:val="single" w:sz="4" w:space="0" w:color="auto"/>
              <w:left w:val="single" w:sz="4" w:space="0" w:color="auto"/>
              <w:bottom w:val="single" w:sz="4" w:space="0" w:color="auto"/>
              <w:right w:val="single" w:sz="4" w:space="0" w:color="auto"/>
            </w:tcBorders>
            <w:noWrap/>
            <w:hideMark/>
          </w:tcPr>
          <w:p w14:paraId="47B2440E" w14:textId="77777777" w:rsidR="0063341B" w:rsidRDefault="0063341B" w:rsidP="0063341B">
            <w:r>
              <w:t>0.20274</w:t>
            </w:r>
          </w:p>
        </w:tc>
        <w:tc>
          <w:tcPr>
            <w:tcW w:w="833" w:type="dxa"/>
            <w:tcBorders>
              <w:top w:val="single" w:sz="4" w:space="0" w:color="auto"/>
              <w:left w:val="single" w:sz="4" w:space="0" w:color="auto"/>
              <w:bottom w:val="single" w:sz="4" w:space="0" w:color="auto"/>
              <w:right w:val="single" w:sz="4" w:space="0" w:color="auto"/>
            </w:tcBorders>
            <w:noWrap/>
            <w:hideMark/>
          </w:tcPr>
          <w:p w14:paraId="1CE9B3BD" w14:textId="77777777" w:rsidR="0063341B" w:rsidRDefault="0063341B" w:rsidP="0063341B">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11B88C9C" w14:textId="79ED113A" w:rsidR="0063341B" w:rsidRDefault="0063341B" w:rsidP="0063341B">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4CA12DA8" w14:textId="62870AB0" w:rsidR="0063341B" w:rsidRDefault="0063341B" w:rsidP="0063341B">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5E615142" w14:textId="77777777" w:rsidR="0063341B" w:rsidRDefault="0063341B" w:rsidP="0063341B">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567738E7" w14:textId="77777777" w:rsidR="0063341B" w:rsidRDefault="0063341B" w:rsidP="0063341B">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22423FCE" w14:textId="77777777"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6A691ECB" w14:textId="4F614FE4" w:rsidR="0063341B" w:rsidRDefault="0063341B" w:rsidP="0063341B">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629683B2" w14:textId="3A3CCF27" w:rsidR="0063341B" w:rsidRDefault="0063341B" w:rsidP="0063341B">
            <w:pPr>
              <w:rPr>
                <w:b/>
                <w:bCs/>
              </w:rPr>
            </w:pPr>
            <w:r>
              <w:rPr>
                <w:b/>
                <w:bCs/>
              </w:rPr>
              <w:t>0.2406</w:t>
            </w:r>
          </w:p>
        </w:tc>
      </w:tr>
      <w:tr w:rsidR="0063341B" w14:paraId="1E0A35A8"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1223B2" w14:textId="77777777" w:rsidR="0063341B" w:rsidRDefault="0063341B" w:rsidP="0063341B">
            <w:proofErr w:type="spellStart"/>
            <w:proofErr w:type="gramStart"/>
            <w:r>
              <w:t>site:substa</w:t>
            </w:r>
            <w:proofErr w:type="spellEnd"/>
            <w:proofErr w:type="gramEnd"/>
          </w:p>
        </w:tc>
        <w:tc>
          <w:tcPr>
            <w:tcW w:w="944" w:type="dxa"/>
            <w:tcBorders>
              <w:top w:val="single" w:sz="4" w:space="0" w:color="auto"/>
              <w:left w:val="single" w:sz="4" w:space="0" w:color="auto"/>
              <w:bottom w:val="single" w:sz="4" w:space="0" w:color="auto"/>
              <w:right w:val="single" w:sz="4" w:space="0" w:color="auto"/>
            </w:tcBorders>
            <w:noWrap/>
            <w:hideMark/>
          </w:tcPr>
          <w:p w14:paraId="38F02D18" w14:textId="77777777" w:rsidR="0063341B" w:rsidRDefault="0063341B" w:rsidP="0063341B">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70FECBDB" w14:textId="77777777" w:rsidR="0063341B" w:rsidRDefault="0063341B" w:rsidP="0063341B">
            <w:r>
              <w:t>1</w:t>
            </w:r>
          </w:p>
        </w:tc>
        <w:tc>
          <w:tcPr>
            <w:tcW w:w="1242" w:type="dxa"/>
            <w:tcBorders>
              <w:top w:val="single" w:sz="4" w:space="0" w:color="auto"/>
              <w:left w:val="single" w:sz="4" w:space="0" w:color="auto"/>
              <w:bottom w:val="single" w:sz="4" w:space="0" w:color="auto"/>
              <w:right w:val="single" w:sz="4" w:space="0" w:color="auto"/>
            </w:tcBorders>
          </w:tcPr>
          <w:p w14:paraId="6F2B5631" w14:textId="16BAE22C" w:rsidR="0063341B" w:rsidRDefault="0063341B" w:rsidP="0063341B">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79DF7E1A" w14:textId="4FD32CC2" w:rsidR="0063341B" w:rsidRDefault="0063341B" w:rsidP="0063341B">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DF59ADE" w14:textId="77777777" w:rsidR="0063341B" w:rsidRDefault="0063341B" w:rsidP="0063341B">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2242EE06" w14:textId="77777777" w:rsidR="0063341B" w:rsidRDefault="0063341B" w:rsidP="0063341B">
            <w:r>
              <w:t>0.893</w:t>
            </w:r>
          </w:p>
        </w:tc>
        <w:tc>
          <w:tcPr>
            <w:tcW w:w="1004" w:type="dxa"/>
            <w:tcBorders>
              <w:top w:val="single" w:sz="4" w:space="0" w:color="auto"/>
              <w:left w:val="single" w:sz="4" w:space="0" w:color="auto"/>
              <w:bottom w:val="single" w:sz="4" w:space="0" w:color="auto"/>
              <w:right w:val="single" w:sz="4" w:space="0" w:color="auto"/>
            </w:tcBorders>
            <w:noWrap/>
            <w:hideMark/>
          </w:tcPr>
          <w:p w14:paraId="6C4518D7" w14:textId="77777777" w:rsidR="0063341B" w:rsidRDefault="0063341B" w:rsidP="0063341B">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74E0F072" w14:textId="6342B318"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31D6F1E2" w14:textId="45F7F95B" w:rsidR="0063341B" w:rsidRDefault="0063341B" w:rsidP="0063341B">
            <w:pPr>
              <w:rPr>
                <w:b/>
                <w:bCs/>
              </w:rPr>
            </w:pPr>
            <w:r>
              <w:rPr>
                <w:b/>
                <w:bCs/>
              </w:rPr>
              <w:t>6.62E-11</w:t>
            </w:r>
          </w:p>
        </w:tc>
      </w:tr>
    </w:tbl>
    <w:p w14:paraId="08B93D9C" w14:textId="77777777" w:rsidR="00F42F1F" w:rsidRDefault="00F42F1F" w:rsidP="00F42F1F"/>
    <w:p w14:paraId="457D3967" w14:textId="77777777" w:rsidR="00F42F1F" w:rsidRDefault="00F42F1F" w:rsidP="00F42F1F"/>
    <w:p w14:paraId="700FF2F1" w14:textId="77777777" w:rsidR="00F42F1F" w:rsidRDefault="00F42F1F" w:rsidP="00F42F1F"/>
    <w:p w14:paraId="2EE7EF2E" w14:textId="77777777" w:rsidR="00F42F1F" w:rsidRDefault="00F42F1F" w:rsidP="00F42F1F"/>
    <w:p w14:paraId="12CF7348" w14:textId="77777777" w:rsidR="00F42F1F" w:rsidRDefault="00F42F1F" w:rsidP="00F42F1F"/>
    <w:p w14:paraId="3B865425" w14:textId="77777777" w:rsidR="00F42F1F" w:rsidRDefault="00F42F1F" w:rsidP="00F42F1F"/>
    <w:p w14:paraId="2B56D1C1" w14:textId="77777777" w:rsidR="00F42F1F" w:rsidRDefault="00F42F1F" w:rsidP="00F42F1F"/>
    <w:p w14:paraId="3CB9A970" w14:textId="77777777" w:rsidR="00F42F1F" w:rsidRDefault="00F42F1F" w:rsidP="00F42F1F"/>
    <w:p w14:paraId="39A5FCBD" w14:textId="77777777" w:rsidR="00F42F1F" w:rsidRDefault="00F42F1F" w:rsidP="00F42F1F"/>
    <w:p w14:paraId="2FDDAA57" w14:textId="77777777" w:rsidR="00F42F1F" w:rsidRDefault="00F42F1F" w:rsidP="00F42F1F"/>
    <w:p w14:paraId="65DC909D" w14:textId="77777777" w:rsidR="00F42F1F" w:rsidRDefault="00F42F1F" w:rsidP="00F42F1F"/>
    <w:p w14:paraId="59A4BC0A" w14:textId="77777777" w:rsidR="00F42F1F" w:rsidRDefault="00F42F1F" w:rsidP="00F42F1F"/>
    <w:p w14:paraId="1FCE9FC8" w14:textId="77777777" w:rsidR="00F42F1F" w:rsidRDefault="00F42F1F" w:rsidP="00F42F1F"/>
    <w:p w14:paraId="54D46E75" w14:textId="77777777" w:rsidR="00F42F1F" w:rsidRDefault="00F42F1F" w:rsidP="00F42F1F"/>
    <w:p w14:paraId="749E5E2F" w14:textId="77777777" w:rsidR="00F42F1F" w:rsidRDefault="00F42F1F" w:rsidP="00F42F1F"/>
    <w:p w14:paraId="7A902F8D" w14:textId="77777777" w:rsidR="00F42F1F" w:rsidRDefault="00F42F1F" w:rsidP="00F42F1F"/>
    <w:p w14:paraId="087D2571" w14:textId="77777777" w:rsidR="00F42F1F" w:rsidRDefault="00F42F1F" w:rsidP="00F42F1F"/>
    <w:p w14:paraId="44122536" w14:textId="77777777" w:rsidR="00F42F1F" w:rsidRDefault="00F42F1F" w:rsidP="00F42F1F"/>
    <w:p w14:paraId="072A5533" w14:textId="77777777" w:rsidR="00F42F1F" w:rsidRDefault="00F42F1F" w:rsidP="00F42F1F"/>
    <w:p w14:paraId="7E132B10" w14:textId="3D7823B5" w:rsidR="00F42F1F" w:rsidRDefault="00F42F1F" w:rsidP="00F42F1F">
      <w:r>
        <w:lastRenderedPageBreak/>
        <w:t>Chlorophyll-a</w:t>
      </w:r>
      <w:r>
        <w:rPr>
          <w:noProof/>
        </w:rPr>
        <w:drawing>
          <wp:inline distT="0" distB="0" distL="0" distR="0" wp14:anchorId="082167F6" wp14:editId="6EB1FE5D">
            <wp:extent cx="5943600" cy="3714750"/>
            <wp:effectExtent l="0" t="0" r="0" b="0"/>
            <wp:docPr id="3484" name="Picture 348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049DFA6C" wp14:editId="7B6B4299">
            <wp:extent cx="5686425" cy="5057775"/>
            <wp:effectExtent l="0" t="0" r="9525" b="9525"/>
            <wp:docPr id="3483" name="Picture 34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B9CC199" wp14:editId="055AC4DB">
            <wp:extent cx="5686425" cy="5057775"/>
            <wp:effectExtent l="0" t="0" r="9525" b="9525"/>
            <wp:docPr id="3482" name="Picture 34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07BBE58C" wp14:editId="4A64E836">
            <wp:extent cx="5686425" cy="5057775"/>
            <wp:effectExtent l="0" t="0" r="9525" b="9525"/>
            <wp:docPr id="3480" name="Picture 34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4E61F2F7" wp14:editId="01F10EE6">
            <wp:extent cx="5943600" cy="4857750"/>
            <wp:effectExtent l="0" t="0" r="0" b="0"/>
            <wp:docPr id="3479" name="Picture 34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1EB2D608" wp14:editId="427D0F46">
            <wp:extent cx="5686425" cy="5057775"/>
            <wp:effectExtent l="0" t="0" r="9525" b="9525"/>
            <wp:docPr id="3478" name="Picture 34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0680517" w14:textId="77777777" w:rsidR="00F42F1F" w:rsidRDefault="00F42F1F" w:rsidP="00F42F1F"/>
    <w:p w14:paraId="71981BFE" w14:textId="77777777" w:rsidR="00F42F1F" w:rsidRDefault="00F42F1F" w:rsidP="00F42F1F"/>
    <w:p w14:paraId="7376DAE7" w14:textId="77777777" w:rsidR="00F42F1F" w:rsidRDefault="00F42F1F" w:rsidP="00F42F1F"/>
    <w:p w14:paraId="31B8C508" w14:textId="77777777" w:rsidR="00F42F1F" w:rsidRDefault="00F42F1F" w:rsidP="00F42F1F"/>
    <w:p w14:paraId="186B9A27" w14:textId="77777777" w:rsidR="00F42F1F" w:rsidRDefault="00F42F1F" w:rsidP="00F42F1F"/>
    <w:p w14:paraId="73058043" w14:textId="77777777" w:rsidR="00F42F1F" w:rsidRDefault="00F42F1F" w:rsidP="00F42F1F"/>
    <w:p w14:paraId="35169016" w14:textId="77777777" w:rsidR="00F42F1F" w:rsidRDefault="00F42F1F" w:rsidP="00F42F1F"/>
    <w:p w14:paraId="3DA27EAC" w14:textId="77777777" w:rsidR="00F42F1F" w:rsidRDefault="00F42F1F" w:rsidP="00F42F1F"/>
    <w:p w14:paraId="1DE26ECB" w14:textId="77777777" w:rsidR="00F42F1F" w:rsidRDefault="00F42F1F" w:rsidP="00F42F1F"/>
    <w:p w14:paraId="12C12137" w14:textId="77777777" w:rsidR="00F42F1F" w:rsidRDefault="00F42F1F" w:rsidP="00F42F1F"/>
    <w:p w14:paraId="1623E8B1" w14:textId="77777777" w:rsidR="00F42F1F" w:rsidRDefault="00F42F1F" w:rsidP="00F42F1F"/>
    <w:p w14:paraId="7AA27A21" w14:textId="4B081FD2" w:rsidR="00F42F1F" w:rsidRDefault="00F42F1F" w:rsidP="00F42F1F">
      <w:r>
        <w:lastRenderedPageBreak/>
        <w:t>CHL- sonde</w:t>
      </w:r>
      <w:r>
        <w:rPr>
          <w:noProof/>
        </w:rPr>
        <w:drawing>
          <wp:inline distT="0" distB="0" distL="0" distR="0" wp14:anchorId="4DC9C4C0" wp14:editId="6ED3B65E">
            <wp:extent cx="5943600" cy="3714750"/>
            <wp:effectExtent l="0" t="0" r="0" b="0"/>
            <wp:docPr id="3477" name="Picture 34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8" descr="A screenshot of a social media pos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508DDD67" wp14:editId="09DD0EA2">
            <wp:extent cx="5686425" cy="5057775"/>
            <wp:effectExtent l="0" t="0" r="9525" b="9525"/>
            <wp:docPr id="3476" name="Picture 34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9" descr="A screenshot of a cell phone&#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D73A895" wp14:editId="71B6297F">
            <wp:extent cx="5686425" cy="5057775"/>
            <wp:effectExtent l="0" t="0" r="9525" b="9525"/>
            <wp:docPr id="3475" name="Picture 34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0" descr="A screenshot of a cell phone&#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0917591D" wp14:editId="225EC051">
            <wp:extent cx="5686425" cy="5057775"/>
            <wp:effectExtent l="0" t="0" r="9525" b="9525"/>
            <wp:docPr id="3474" name="Picture 347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2" descr="A picture containing screenshot&#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FC2601C" wp14:editId="069233AA">
            <wp:extent cx="5943600" cy="4857750"/>
            <wp:effectExtent l="0" t="0" r="0" b="0"/>
            <wp:docPr id="3473" name="Picture 34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3" descr="A screenshot of a cell phon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3EEE0350" wp14:editId="5707434C">
            <wp:extent cx="5686425" cy="5057775"/>
            <wp:effectExtent l="0" t="0" r="9525" b="9525"/>
            <wp:docPr id="3472" name="Picture 34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4" descr="A screenshot of a cell phone&#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6344E28" w14:textId="77777777" w:rsidR="00F42F1F" w:rsidRDefault="00F42F1F" w:rsidP="00F42F1F"/>
    <w:p w14:paraId="5FA72C45" w14:textId="77777777" w:rsidR="00F42F1F" w:rsidRDefault="00F42F1F" w:rsidP="00F42F1F"/>
    <w:p w14:paraId="2B5A47CE" w14:textId="77777777" w:rsidR="00F42F1F" w:rsidRDefault="00F42F1F" w:rsidP="00F42F1F"/>
    <w:p w14:paraId="41818386" w14:textId="77777777" w:rsidR="00F42F1F" w:rsidRDefault="00F42F1F" w:rsidP="00F42F1F"/>
    <w:p w14:paraId="209F95C8" w14:textId="77777777" w:rsidR="00F42F1F" w:rsidRDefault="00F42F1F" w:rsidP="00F42F1F"/>
    <w:p w14:paraId="2541D4ED" w14:textId="77777777" w:rsidR="00F42F1F" w:rsidRDefault="00F42F1F" w:rsidP="00F42F1F"/>
    <w:p w14:paraId="69925592" w14:textId="77777777" w:rsidR="00F42F1F" w:rsidRDefault="00F42F1F" w:rsidP="00F42F1F"/>
    <w:p w14:paraId="2DE9BB33" w14:textId="77777777" w:rsidR="00F42F1F" w:rsidRDefault="00F42F1F" w:rsidP="00F42F1F"/>
    <w:p w14:paraId="7ABF6259" w14:textId="77777777" w:rsidR="00F42F1F" w:rsidRDefault="00F42F1F" w:rsidP="00F42F1F"/>
    <w:p w14:paraId="1B2CF3D5" w14:textId="77777777" w:rsidR="00F42F1F" w:rsidRDefault="00F42F1F" w:rsidP="00F42F1F"/>
    <w:p w14:paraId="269303D4" w14:textId="77777777" w:rsidR="00F42F1F" w:rsidRDefault="00F42F1F" w:rsidP="00F42F1F"/>
    <w:p w14:paraId="67824A22" w14:textId="77777777" w:rsidR="00533955" w:rsidRDefault="00533955" w:rsidP="00533955">
      <w:r>
        <w:lastRenderedPageBreak/>
        <w:t>Pheophytin a</w:t>
      </w:r>
      <w:r>
        <w:rPr>
          <w:noProof/>
        </w:rPr>
        <w:drawing>
          <wp:inline distT="0" distB="0" distL="0" distR="0" wp14:anchorId="06F9CBFB" wp14:editId="381314FB">
            <wp:extent cx="5943600" cy="350520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r>
        <w:rPr>
          <w:noProof/>
        </w:rPr>
        <w:lastRenderedPageBreak/>
        <w:drawing>
          <wp:inline distT="0" distB="0" distL="0" distR="0" wp14:anchorId="4F18AEE2" wp14:editId="00F9FBCE">
            <wp:extent cx="5686425" cy="50577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113DD04D" wp14:editId="0B6CD1E0">
            <wp:extent cx="5686425" cy="5057775"/>
            <wp:effectExtent l="0" t="0" r="9525" b="9525"/>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8BC2A51" wp14:editId="15B066DE">
            <wp:extent cx="5686425" cy="5057775"/>
            <wp:effectExtent l="0" t="0" r="9525" b="9525"/>
            <wp:docPr id="27" name="Picture 2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2B6710FE" wp14:editId="2C03988C">
            <wp:extent cx="5943600" cy="3943350"/>
            <wp:effectExtent l="0" t="0" r="0" b="0"/>
            <wp:docPr id="26" name="Picture 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r>
        <w:rPr>
          <w:noProof/>
        </w:rPr>
        <w:lastRenderedPageBreak/>
        <w:drawing>
          <wp:inline distT="0" distB="0" distL="0" distR="0" wp14:anchorId="20FFF626" wp14:editId="1692C7A1">
            <wp:extent cx="5686425" cy="5057775"/>
            <wp:effectExtent l="0" t="0" r="9525" b="9525"/>
            <wp:docPr id="23" name="Picture 2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7106A07F" w14:textId="4D57FBFA" w:rsidR="00F42F1F" w:rsidRDefault="00F42F1F" w:rsidP="00F42F1F">
      <w:r>
        <w:t>Dissolved Ammonia</w:t>
      </w:r>
      <w:r>
        <w:rPr>
          <w:noProof/>
        </w:rPr>
        <w:drawing>
          <wp:inline distT="0" distB="0" distL="0" distR="0" wp14:anchorId="4C01F88A" wp14:editId="2CD82936">
            <wp:extent cx="5943600" cy="3505200"/>
            <wp:effectExtent l="0" t="0" r="0" b="0"/>
            <wp:docPr id="3471" name="Picture 347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r>
        <w:rPr>
          <w:noProof/>
        </w:rPr>
        <w:lastRenderedPageBreak/>
        <w:drawing>
          <wp:inline distT="0" distB="0" distL="0" distR="0" wp14:anchorId="02A8B63B" wp14:editId="711E3465">
            <wp:extent cx="5686425" cy="5057775"/>
            <wp:effectExtent l="0" t="0" r="9525" b="9525"/>
            <wp:docPr id="3470" name="Picture 34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1D639EB9" wp14:editId="71A5B96C">
            <wp:extent cx="5686425" cy="5057775"/>
            <wp:effectExtent l="0" t="0" r="9525" b="9525"/>
            <wp:docPr id="3469" name="Picture 346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11CCD5E9" wp14:editId="15557A53">
            <wp:extent cx="5686425" cy="5057775"/>
            <wp:effectExtent l="0" t="0" r="9525" b="9525"/>
            <wp:docPr id="3468" name="Picture 34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A3706AF" wp14:editId="780E3996">
            <wp:extent cx="5943600" cy="3943350"/>
            <wp:effectExtent l="0" t="0" r="0" b="0"/>
            <wp:docPr id="3467" name="Picture 346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r>
        <w:rPr>
          <w:noProof/>
        </w:rPr>
        <w:lastRenderedPageBreak/>
        <w:drawing>
          <wp:inline distT="0" distB="0" distL="0" distR="0" wp14:anchorId="2C086CE0" wp14:editId="6C2271DF">
            <wp:extent cx="5686425" cy="5238750"/>
            <wp:effectExtent l="0" t="0" r="9525" b="0"/>
            <wp:docPr id="3466" name="Picture 346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5EBAB31A" w14:textId="2E188EC1" w:rsidR="00F42F1F" w:rsidRDefault="00F42F1F" w:rsidP="00F42F1F">
      <w:pPr>
        <w:rPr>
          <w:u w:val="single"/>
        </w:rPr>
      </w:pPr>
      <w:r>
        <w:rPr>
          <w:u w:val="single"/>
        </w:rPr>
        <w:lastRenderedPageBreak/>
        <w:t>Dissolved Nitrate + Nitrite</w:t>
      </w:r>
      <w:r>
        <w:rPr>
          <w:noProof/>
        </w:rPr>
        <w:drawing>
          <wp:inline distT="0" distB="0" distL="0" distR="0" wp14:anchorId="5A45863F" wp14:editId="36C491C2">
            <wp:extent cx="5943600" cy="4210050"/>
            <wp:effectExtent l="0" t="0" r="0" b="0"/>
            <wp:docPr id="3465" name="Picture 346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r>
        <w:rPr>
          <w:noProof/>
        </w:rPr>
        <w:lastRenderedPageBreak/>
        <w:drawing>
          <wp:inline distT="0" distB="0" distL="0" distR="0" wp14:anchorId="383BF38E" wp14:editId="2753B314">
            <wp:extent cx="5686425" cy="5057775"/>
            <wp:effectExtent l="0" t="0" r="9525" b="9525"/>
            <wp:docPr id="3464" name="Picture 346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EFB722A" wp14:editId="006675D7">
            <wp:extent cx="5686425" cy="5057775"/>
            <wp:effectExtent l="0" t="0" r="9525" b="9525"/>
            <wp:docPr id="3463" name="Picture 346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F579E75" wp14:editId="345AA421">
            <wp:extent cx="5686425" cy="5057775"/>
            <wp:effectExtent l="0" t="0" r="9525" b="9525"/>
            <wp:docPr id="3462" name="Picture 346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1F66C93F" wp14:editId="70C7AE8C">
            <wp:extent cx="5943600" cy="4857750"/>
            <wp:effectExtent l="0" t="0" r="0" b="0"/>
            <wp:docPr id="3461" name="Picture 346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45432817" wp14:editId="4FE06EA6">
            <wp:extent cx="5686425" cy="5057775"/>
            <wp:effectExtent l="0" t="0" r="9525" b="9525"/>
            <wp:docPr id="3460" name="Picture 34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BFD85E" w14:textId="235BC484" w:rsidR="00F42F1F" w:rsidRDefault="00F42F1F" w:rsidP="00F42F1F">
      <w:pPr>
        <w:rPr>
          <w:u w:val="single"/>
        </w:rPr>
      </w:pPr>
      <w:r>
        <w:rPr>
          <w:u w:val="single"/>
        </w:rPr>
        <w:lastRenderedPageBreak/>
        <w:t>Dissolved organic Nitrogen</w:t>
      </w:r>
      <w:r>
        <w:rPr>
          <w:noProof/>
        </w:rPr>
        <w:drawing>
          <wp:inline distT="0" distB="0" distL="0" distR="0" wp14:anchorId="3C65C8A8" wp14:editId="67D64D2E">
            <wp:extent cx="5943600" cy="3714750"/>
            <wp:effectExtent l="0" t="0" r="0" b="0"/>
            <wp:docPr id="3459" name="Picture 34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27CFA7C1" wp14:editId="3D04FDE4">
            <wp:extent cx="5686425" cy="5057775"/>
            <wp:effectExtent l="0" t="0" r="9525" b="9525"/>
            <wp:docPr id="3458" name="Picture 34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4635EF8" wp14:editId="2B43F6D8">
            <wp:extent cx="5686425" cy="5057775"/>
            <wp:effectExtent l="0" t="0" r="9525" b="9525"/>
            <wp:docPr id="3457" name="Picture 345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33F315A" wp14:editId="3122BA27">
            <wp:extent cx="5686425" cy="5057775"/>
            <wp:effectExtent l="0" t="0" r="9525" b="9525"/>
            <wp:docPr id="3456" name="Picture 34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A551AB2" wp14:editId="3A59E276">
            <wp:extent cx="5943600" cy="4857750"/>
            <wp:effectExtent l="0" t="0" r="0" b="0"/>
            <wp:docPr id="2975" name="Picture 29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6DEDDFB3" wp14:editId="5190DC2C">
            <wp:extent cx="5686425" cy="5057775"/>
            <wp:effectExtent l="0" t="0" r="9525" b="9525"/>
            <wp:docPr id="2974" name="Picture 297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5F236D37" w14:textId="77777777" w:rsidR="00533955" w:rsidRDefault="00533955" w:rsidP="00533955">
      <w:pPr>
        <w:rPr>
          <w:noProof/>
        </w:rPr>
      </w:pPr>
      <w:r>
        <w:lastRenderedPageBreak/>
        <w:t>Total Kjeldahl Nitrogen</w:t>
      </w:r>
      <w:r>
        <w:rPr>
          <w:noProof/>
        </w:rPr>
        <w:drawing>
          <wp:inline distT="0" distB="0" distL="0" distR="0" wp14:anchorId="37CDF9E3" wp14:editId="73F83987">
            <wp:extent cx="5943600" cy="3505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r>
        <w:rPr>
          <w:noProof/>
        </w:rPr>
        <w:lastRenderedPageBreak/>
        <w:drawing>
          <wp:inline distT="0" distB="0" distL="0" distR="0" wp14:anchorId="14C3D580" wp14:editId="37E240E1">
            <wp:extent cx="5686425" cy="5057775"/>
            <wp:effectExtent l="0" t="0" r="9525" b="952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DDFC61C" wp14:editId="0CC0203A">
            <wp:extent cx="5686425" cy="5057775"/>
            <wp:effectExtent l="0" t="0" r="9525" b="9525"/>
            <wp:docPr id="20" name="Picture 2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41A114E1" wp14:editId="5BAAE456">
            <wp:extent cx="5686425" cy="5057775"/>
            <wp:effectExtent l="0" t="0" r="9525" b="952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4606A6F6" wp14:editId="083FFE8B">
            <wp:extent cx="5943600" cy="3943350"/>
            <wp:effectExtent l="0" t="0" r="0" b="0"/>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r>
        <w:rPr>
          <w:noProof/>
        </w:rPr>
        <w:lastRenderedPageBreak/>
        <w:drawing>
          <wp:inline distT="0" distB="0" distL="0" distR="0" wp14:anchorId="1A14BF70" wp14:editId="2900F438">
            <wp:extent cx="5686425" cy="5057775"/>
            <wp:effectExtent l="0" t="0" r="9525" b="9525"/>
            <wp:docPr id="17" name="Picture 1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21D010" w14:textId="77777777" w:rsidR="00533955" w:rsidRDefault="00533955" w:rsidP="00533955"/>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517B80F2" w14:textId="055E514F" w:rsidR="00F42F1F" w:rsidRDefault="00F42F1F" w:rsidP="00F42F1F">
      <w:pPr>
        <w:rPr>
          <w:u w:val="single"/>
        </w:rPr>
      </w:pPr>
      <w:r>
        <w:rPr>
          <w:u w:val="single"/>
        </w:rPr>
        <w:t>Dissolved ortho-phosphate</w:t>
      </w:r>
      <w:r>
        <w:rPr>
          <w:noProof/>
        </w:rPr>
        <w:drawing>
          <wp:inline distT="0" distB="0" distL="0" distR="0" wp14:anchorId="59ABC957" wp14:editId="16379CD6">
            <wp:extent cx="5943600" cy="3714750"/>
            <wp:effectExtent l="0" t="0" r="0" b="0"/>
            <wp:docPr id="2973" name="Picture 29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2E57FD6D" wp14:editId="425AA90D">
            <wp:extent cx="5686425" cy="5057775"/>
            <wp:effectExtent l="0" t="0" r="9525" b="9525"/>
            <wp:docPr id="2970" name="Picture 2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00A20AE1" wp14:editId="669D758C">
            <wp:extent cx="5686425" cy="5057775"/>
            <wp:effectExtent l="0" t="0" r="9525" b="9525"/>
            <wp:docPr id="2969" name="Picture 29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38809C4" wp14:editId="62ACEA5A">
            <wp:extent cx="5686425" cy="5057775"/>
            <wp:effectExtent l="0" t="0" r="9525" b="9525"/>
            <wp:docPr id="2966" name="Picture 296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4EB8E99" wp14:editId="23002572">
            <wp:extent cx="5943600" cy="4857750"/>
            <wp:effectExtent l="0" t="0" r="0" b="0"/>
            <wp:docPr id="2964" name="Picture 296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0BCA8C8E" wp14:editId="6331E03B">
            <wp:extent cx="5686425" cy="5057775"/>
            <wp:effectExtent l="0" t="0" r="9525" b="9525"/>
            <wp:docPr id="31" name="Picture 3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A0E98D0" w14:textId="77777777" w:rsidR="00F42F1F" w:rsidRDefault="00F42F1F" w:rsidP="00F42F1F">
      <w:pPr>
        <w:rPr>
          <w:u w:val="single"/>
        </w:rPr>
      </w:pPr>
    </w:p>
    <w:p w14:paraId="6D090F51" w14:textId="77777777" w:rsidR="00F42F1F" w:rsidRDefault="00F42F1F" w:rsidP="00F42F1F">
      <w:pPr>
        <w:rPr>
          <w:u w:val="single"/>
        </w:rPr>
      </w:pP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F7DACD5" w14:textId="7D523DB5" w:rsidR="00F42F1F" w:rsidRDefault="00F42F1F" w:rsidP="00F42F1F">
      <w:pPr>
        <w:tabs>
          <w:tab w:val="left" w:pos="2323"/>
        </w:tabs>
      </w:pPr>
      <w:r>
        <w:rPr>
          <w:u w:val="single"/>
        </w:rPr>
        <w:lastRenderedPageBreak/>
        <w:t>Total Phosphorus</w:t>
      </w:r>
      <w:r>
        <w:rPr>
          <w:noProof/>
        </w:rPr>
        <w:drawing>
          <wp:inline distT="0" distB="0" distL="0" distR="0" wp14:anchorId="19089CF8" wp14:editId="7FB5D250">
            <wp:extent cx="5943600" cy="3714750"/>
            <wp:effectExtent l="0" t="0" r="0" b="0"/>
            <wp:docPr id="16" name="Picture 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7A7A9062" wp14:editId="6FCBF56F">
            <wp:extent cx="5686425" cy="5057775"/>
            <wp:effectExtent l="0" t="0" r="9525" b="952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4B020BF1" wp14:editId="5D95182F">
            <wp:extent cx="5686425" cy="5057775"/>
            <wp:effectExtent l="0" t="0" r="9525"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2890FEA2" wp14:editId="3E4DAD89">
            <wp:extent cx="5686425" cy="5057775"/>
            <wp:effectExtent l="0" t="0" r="9525" b="9525"/>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D855DC6" wp14:editId="78B0484D">
            <wp:extent cx="5943600" cy="485775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606B555C" wp14:editId="29AD2F6E">
            <wp:extent cx="5686425" cy="5057775"/>
            <wp:effectExtent l="0" t="0" r="9525" b="952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1C8444D" w14:textId="2792BC6A" w:rsidR="00431253" w:rsidRDefault="00431253" w:rsidP="00431253"/>
    <w:p w14:paraId="46EDE9A4" w14:textId="77777777" w:rsidR="00D179BC" w:rsidRDefault="00D179BC" w:rsidP="006D21DA"/>
    <w:p w14:paraId="63E7A6D7" w14:textId="77777777" w:rsidR="00B80D07" w:rsidRDefault="00B80D07" w:rsidP="00EE3A51"/>
    <w:p w14:paraId="73D36F30" w14:textId="5B65543B" w:rsidR="00463B5C" w:rsidRDefault="00463B5C" w:rsidP="00463B5C">
      <w:pPr>
        <w:pStyle w:val="Heading2"/>
      </w:pPr>
      <w:r>
        <w:t>Discussion</w:t>
      </w:r>
      <w:bookmarkEnd w:id="84"/>
    </w:p>
    <w:p w14:paraId="1D2379B7" w14:textId="77777777" w:rsidR="0099061E" w:rsidRPr="00EA4EB4" w:rsidRDefault="0099061E" w:rsidP="0099061E">
      <w:r w:rsidRPr="00EA4EB4">
        <w:t>Nutrient questions:</w:t>
      </w:r>
    </w:p>
    <w:p w14:paraId="697006C0" w14:textId="366DD501" w:rsidR="001D1274" w:rsidRDefault="0099061E" w:rsidP="001D1274">
      <w:pPr>
        <w:pStyle w:val="ListParagraph"/>
        <w:numPr>
          <w:ilvl w:val="0"/>
          <w:numId w:val="21"/>
        </w:numPr>
      </w:pPr>
      <w:r w:rsidRPr="006C4891">
        <w:t>Are there differences in nutrients, chlorophyll, and organic carbon concentrations between the wetland and the exterior channel?</w:t>
      </w:r>
      <w:r w:rsidR="001D1274" w:rsidRPr="001D1274">
        <w:rPr>
          <w:highlight w:val="yellow"/>
        </w:rPr>
        <w:t xml:space="preserve"> </w:t>
      </w:r>
      <w:r w:rsidR="001D1274" w:rsidRPr="004762C9">
        <w:rPr>
          <w:highlight w:val="yellow"/>
        </w:rPr>
        <w:t>Blacklock had elevated chlorophyll-a concentrations but this may have been due to a reduced sample size at that site.</w:t>
      </w:r>
    </w:p>
    <w:p w14:paraId="48CF672C" w14:textId="68FCCAB8" w:rsidR="0099061E" w:rsidRDefault="001D1274" w:rsidP="0099061E">
      <w:r>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Profiles of these trends are outlined individually for each constituent type in the</w:t>
      </w:r>
      <w:r>
        <w:t xml:space="preserve"> results and</w:t>
      </w:r>
      <w:r w:rsidR="0099061E">
        <w:t xml:space="preserve"> figures above. 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ammonia, </w:t>
      </w:r>
      <w:r w:rsidR="007D162A">
        <w:t>dissolved nitrate and nitrite,</w:t>
      </w:r>
      <w:r w:rsidR="00597CB6">
        <w:t xml:space="preserve"> and</w:t>
      </w:r>
      <w:r w:rsidR="008C0EB6">
        <w:t xml:space="preserve"> Total Kjeldahl Nitrogen</w:t>
      </w:r>
      <w:r w:rsidR="00597CB6">
        <w:t xml:space="preserve">. </w:t>
      </w:r>
      <w:r w:rsidR="00864C76">
        <w:t>Chlorophyll</w:t>
      </w:r>
      <w:r w:rsidR="00597CB6">
        <w:t>-</w:t>
      </w:r>
      <w:r w:rsidR="00597CB6">
        <w:lastRenderedPageBreak/>
        <w:t xml:space="preserve">a (sonde) did not significantly differ within wetlands and in the exterior channels. Chlorophyll-a, as measured using a YSI 6600, can be prone to instrument drift </w:t>
      </w:r>
      <w:r>
        <w:t>and are less accurate than newer instruments which may account for this.</w:t>
      </w:r>
      <w:r w:rsidR="00597CB6">
        <w:t xml:space="preserve"> The FRP group has begun to use YSI EXO2’s since this time, which may make data </w:t>
      </w:r>
      <w:r w:rsidR="00864C76">
        <w:t>more comparable</w:t>
      </w:r>
      <w:r w:rsidR="00597CB6">
        <w:t xml:space="preserve"> to that collected with discrete water sample grabs. </w:t>
      </w:r>
      <w:r w:rsidR="007D162A">
        <w:t xml:space="preserve">DON </w:t>
      </w:r>
      <w:r w:rsidR="006A15AE">
        <w:t xml:space="preserve">showed no significant trend to change with proximity to the interior of a </w:t>
      </w:r>
      <w:r w:rsidR="00864C76">
        <w:t>wetland</w:t>
      </w:r>
      <w:r w:rsidR="006A15AE">
        <w:t xml:space="preserve">. </w:t>
      </w:r>
      <w:r w:rsidR="007D162A">
        <w:t xml:space="preserve">DOP </w:t>
      </w:r>
      <w:r w:rsidR="008C0EB6">
        <w:t xml:space="preserve">and Total Phosphorus </w:t>
      </w:r>
      <w:r>
        <w:t xml:space="preserve">concentrations </w:t>
      </w:r>
      <w:r w:rsidR="008C0EB6">
        <w:t>were</w:t>
      </w:r>
      <w:r w:rsidR="007D162A">
        <w:t xml:space="preserve"> not significantly different in wetlands and their adjacent channels, </w:t>
      </w:r>
      <w:r w:rsidR="00864C76">
        <w:t>except for</w:t>
      </w:r>
      <w:r w:rsidR="007D162A">
        <w:t xml:space="preserve"> Prospect Island and Lindsey Slough, which each demonstrated opposing trends. Prospect </w:t>
      </w:r>
      <w:r w:rsidR="008C0EB6">
        <w:t xml:space="preserve">Island </w:t>
      </w:r>
      <w:r w:rsidR="007D162A">
        <w:t xml:space="preserve">is a muted tidal system with substantial vegetative </w:t>
      </w:r>
      <w:r w:rsidR="00864C76">
        <w:t>cover (</w:t>
      </w:r>
      <w:r w:rsidR="008C0EB6">
        <w:t>submerged and floating species)</w:t>
      </w:r>
      <w:r w:rsidR="007D162A">
        <w:t xml:space="preserve"> relative to open water</w:t>
      </w:r>
      <w:r w:rsidR="008C0EB6">
        <w:t xml:space="preserve"> whereas Lindsey Slough is a tidal slough, with greater water exchange and less macrophyte vegetation (primarily submerged species) relative to open water area</w:t>
      </w:r>
      <w:r w:rsidR="007D162A">
        <w:t xml:space="preserve">. Vegetative cover at </w:t>
      </w:r>
      <w:r w:rsidR="008C0EB6">
        <w:t>Prospect Island</w:t>
      </w:r>
      <w:r w:rsidR="007D162A">
        <w:t xml:space="preserve">, in addition to the small breach, contribute to it having higher residence time than a channelized habitat such as Lindsey Slough; this likely results in the depletion of DOP </w:t>
      </w:r>
      <w:r w:rsidR="008C0EB6">
        <w:t xml:space="preserve">and total Phosphorus </w:t>
      </w:r>
      <w:r w:rsidR="007D162A">
        <w:t>within Prospect Island.</w:t>
      </w:r>
      <w:r w:rsidR="008C0EB6">
        <w:t xml:space="preserve"> The trends in total Phosphorous at the two sites appear to be largely driven by DOP. </w:t>
      </w:r>
      <w:r w:rsidR="003757FC">
        <w:t>The difference in trends may also be attributable to the fact th</w:t>
      </w:r>
      <w:r>
        <w:t>e upstream</w:t>
      </w:r>
      <w:r w:rsidR="003757FC">
        <w:t xml:space="preserve"> </w:t>
      </w:r>
      <w:r w:rsidR="00597CB6">
        <w:t>water source in the Lindsey Slough area</w:t>
      </w:r>
      <w:r>
        <w:t xml:space="preserve"> comes from protected land</w:t>
      </w:r>
      <w:r w:rsidR="00597CB6">
        <w:t xml:space="preserve">, whereas those for Prospect Island include agricultural land, which can be a source of excess phosphorus. </w:t>
      </w:r>
      <w:r w:rsidR="007D162A">
        <w:t xml:space="preserve">Other wetlands, with a more substantial water exchange, are likely to be experiencing similar transformations of DOP, but this is not measurable to the relatively higher rates of water exchange into and out of the wetlands. </w:t>
      </w:r>
    </w:p>
    <w:p w14:paraId="57B5D687" w14:textId="77777777" w:rsidR="0099061E" w:rsidRDefault="0099061E" w:rsidP="0099061E">
      <w:pPr>
        <w:pStyle w:val="ListParagraph"/>
        <w:numPr>
          <w:ilvl w:val="0"/>
          <w:numId w:val="21"/>
        </w:numPr>
      </w:pPr>
      <w:r w:rsidRPr="006C4891">
        <w:t xml:space="preserve">Are </w:t>
      </w:r>
      <w:commentRangeStart w:id="85"/>
      <w:r w:rsidRPr="006C4891">
        <w:t>nutrients limiting phytoplankton production?</w:t>
      </w:r>
      <w:commentRangeEnd w:id="85"/>
      <w:r>
        <w:rPr>
          <w:rStyle w:val="CommentReference"/>
        </w:rPr>
        <w:commentReference w:id="85"/>
      </w:r>
    </w:p>
    <w:p w14:paraId="75F3E72F" w14:textId="670CE24D" w:rsidR="0099061E" w:rsidRPr="006C4891" w:rsidRDefault="0099061E" w:rsidP="0099061E">
      <w:r>
        <w:t xml:space="preserve">A complete assessment of this question would require more than a single </w:t>
      </w:r>
      <w:r w:rsidR="00864C76">
        <w:t>year’s</w:t>
      </w:r>
      <w:r>
        <w:t xml:space="preserve"> collections. We found concentrations of phytoplankton at each wetland to be within the norm found in the Delta at large. It does not </w:t>
      </w:r>
      <w:r w:rsidR="00864C76">
        <w:t>appear</w:t>
      </w:r>
      <w:r>
        <w:t xml:space="preserve"> that the wetland sites or their adjacent channels were substantially nutrient limited. </w:t>
      </w:r>
    </w:p>
    <w:p w14:paraId="28F8F6BA" w14:textId="77777777" w:rsidR="0099061E" w:rsidRDefault="0099061E" w:rsidP="0099061E">
      <w:pPr>
        <w:pStyle w:val="ListParagraph"/>
        <w:numPr>
          <w:ilvl w:val="0"/>
          <w:numId w:val="21"/>
        </w:numPr>
      </w:pPr>
      <w:r w:rsidRPr="006C4891">
        <w:t>Are excess nutrients a causal factor for harmful algal blooms on our sites?</w:t>
      </w:r>
    </w:p>
    <w:p w14:paraId="721E12C3" w14:textId="5DA68E4F" w:rsidR="0099061E" w:rsidRPr="006C4891" w:rsidRDefault="0099061E" w:rsidP="0099061E">
      <w:r>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in order to respond quickly if such a bloom </w:t>
      </w:r>
      <w:r w:rsidR="00CB49D1">
        <w:t xml:space="preserve">occurs adjacent to the wetland sites we monitor. </w:t>
      </w:r>
    </w:p>
    <w:p w14:paraId="595D3B7E" w14:textId="77777777" w:rsidR="005A0E70" w:rsidRPr="005A0E70" w:rsidRDefault="005A0E70" w:rsidP="005A0E70"/>
    <w:p w14:paraId="10B3E6FC" w14:textId="72E4A0BB" w:rsidR="00A27634" w:rsidRPr="007F0AF7" w:rsidRDefault="00A27634" w:rsidP="001A4BBD">
      <w:pPr>
        <w:pStyle w:val="Heading1"/>
        <w:rPr>
          <w:rFonts w:ascii="Times New Roman" w:hAnsi="Times New Roman" w:cs="Times New Roman"/>
        </w:rPr>
      </w:pPr>
      <w:bookmarkStart w:id="86" w:name="_Toc1295117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8"/>
      <w:bookmarkEnd w:id="9"/>
      <w:r w:rsidR="003918A8">
        <w:rPr>
          <w:rFonts w:ascii="Times New Roman" w:hAnsi="Times New Roman" w:cs="Times New Roman"/>
        </w:rPr>
        <w:t>Methods Development</w:t>
      </w:r>
      <w:bookmarkEnd w:id="86"/>
    </w:p>
    <w:p w14:paraId="1B0CD8AE" w14:textId="05AE1099" w:rsidR="003918A8" w:rsidRDefault="003918A8" w:rsidP="003918A8">
      <w:pPr>
        <w:pStyle w:val="Heading2"/>
      </w:pPr>
      <w:bookmarkStart w:id="87" w:name="_Toc12951175"/>
      <w:r>
        <w:t>Introduction</w:t>
      </w:r>
      <w:bookmarkEnd w:id="87"/>
    </w:p>
    <w:p w14:paraId="76FDEBDF" w14:textId="76A22CE0" w:rsidR="003918A8" w:rsidRDefault="003918A8" w:rsidP="003918A8">
      <w:pPr>
        <w:pStyle w:val="Heading3"/>
      </w:pPr>
      <w:bookmarkStart w:id="88" w:name="_Toc12951176"/>
      <w:r>
        <w:t>ARIS Sonar</w:t>
      </w:r>
      <w:bookmarkEnd w:id="88"/>
    </w:p>
    <w:p w14:paraId="17C33FC2" w14:textId="77777777" w:rsidR="006D0D0D" w:rsidRPr="00E75E62" w:rsidRDefault="006D0D0D" w:rsidP="006D0D0D">
      <w:pPr>
        <w:rPr>
          <w:rFonts w:ascii="Times New Roman" w:hAnsi="Times New Roman"/>
          <w:sz w:val="24"/>
        </w:rPr>
      </w:pPr>
      <w:r w:rsidRPr="00E75E62">
        <w:rPr>
          <w:rFonts w:ascii="Times New Roman" w:hAnsi="Times New Roman"/>
          <w:sz w:val="24"/>
        </w:rPr>
        <w:t>Project Component Lead: Dave Contreras</w:t>
      </w:r>
    </w:p>
    <w:p w14:paraId="4B027970" w14:textId="6EBD80AA" w:rsidR="00E86C5D" w:rsidRDefault="00E86C5D" w:rsidP="003A5694">
      <w:r>
        <w:t xml:space="preserve">Due to procurement issues obtaining an ARIS sonar device this year, we would like to reinitiate a component from the 2017 work plan. Last year, we briefly worked with the USGS observing how fish behave within wetland breach sites using Dual frequency </w:t>
      </w:r>
      <w:proofErr w:type="spellStart"/>
      <w:r>
        <w:t>IDentification</w:t>
      </w:r>
      <w:proofErr w:type="spellEnd"/>
      <w:r>
        <w:t xml:space="preserve"> </w:t>
      </w:r>
      <w:proofErr w:type="spellStart"/>
      <w:r>
        <w:t>SONar</w:t>
      </w:r>
      <w:proofErr w:type="spellEnd"/>
      <w:r>
        <w:t xml:space="preserve">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w:t>
      </w:r>
      <w:proofErr w:type="spellStart"/>
      <w:r>
        <w:t>u-turn</w:t>
      </w:r>
      <w:proofErr w:type="spellEnd"/>
      <w:r>
        <w:t xml:space="preserve"> away from the net). We would like to see if an ARIS sonar device can be used to determine how</w:t>
      </w:r>
      <w:r w:rsidRPr="00435AD2">
        <w:t xml:space="preserve"> effective</w:t>
      </w:r>
      <w:r>
        <w:t xml:space="preserve"> electrofishing and </w:t>
      </w:r>
      <w:r>
        <w:lastRenderedPageBreak/>
        <w:t xml:space="preserve">gill net sampling techniques are, and whether </w:t>
      </w:r>
      <w:proofErr w:type="gramStart"/>
      <w:r>
        <w:t>particular biases</w:t>
      </w:r>
      <w:proofErr w:type="gramEnd"/>
      <w:r>
        <w:t xml:space="preserve"> of the methods could be identified.</w:t>
      </w:r>
      <w:r w:rsidRPr="00435AD2">
        <w:t xml:space="preserve"> </w:t>
      </w:r>
      <w:r>
        <w:t>Full g</w:t>
      </w:r>
      <w:r w:rsidRPr="00435AD2">
        <w:t xml:space="preserve">ear efficiency studies are labor intensive, requiring planning and </w:t>
      </w:r>
      <w:r>
        <w:t xml:space="preserve">the </w:t>
      </w:r>
      <w:r w:rsidRPr="00435AD2">
        <w:t>recogni</w:t>
      </w:r>
      <w:r>
        <w:t>tion of</w:t>
      </w:r>
      <w:r w:rsidRPr="00435AD2">
        <w:t xml:space="preserve"> the limitations of the evaluation technique. </w:t>
      </w:r>
      <w:r>
        <w:t>We propose</w:t>
      </w:r>
      <w:r w:rsidRPr="00435AD2">
        <w:t xml:space="preserve"> to explore gear evaluation techniques</w:t>
      </w:r>
      <w:r>
        <w:t xml:space="preserve"> in 2018 and plan</w:t>
      </w:r>
      <w:r w:rsidRPr="00435AD2">
        <w:t xml:space="preserve"> a </w:t>
      </w:r>
      <w:r>
        <w:t xml:space="preserve">comprehensive </w:t>
      </w:r>
      <w:r w:rsidRPr="00435AD2">
        <w:t>gear efficiency study for gill net</w:t>
      </w:r>
      <w:r>
        <w:t>ting</w:t>
      </w:r>
      <w:r w:rsidRPr="00435AD2">
        <w:t xml:space="preserve"> and boat electrofishing</w:t>
      </w:r>
      <w:r>
        <w:t xml:space="preserve"> for 2019</w:t>
      </w:r>
      <w:r w:rsidRPr="00435AD2">
        <w:t xml:space="preserve">. </w:t>
      </w:r>
      <w:r>
        <w:t xml:space="preserve">We will also explore the extent to which an ARIS would be useful in monitoring fish communities in wetland habitats that are difficult to sample with other gears (e.g., adjacent to emergent vegetation). </w:t>
      </w:r>
    </w:p>
    <w:p w14:paraId="0A87C703" w14:textId="3871B012" w:rsidR="003A5694" w:rsidRDefault="00253860" w:rsidP="003A5694">
      <w:pPr>
        <w:pStyle w:val="Heading3"/>
      </w:pPr>
      <w:r w:rsidRPr="00253860">
        <w:t>Algae/Phytoplankton</w:t>
      </w:r>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581E7710" w:rsidR="00253860" w:rsidRDefault="00253860" w:rsidP="00253860">
      <w:pPr>
        <w:rPr>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0FEE91A" w14:textId="77777777" w:rsidR="006D0D0D" w:rsidRDefault="006D0D0D" w:rsidP="006D0D0D">
      <w:pPr>
        <w:pStyle w:val="Heading3"/>
      </w:pPr>
      <w:r>
        <w:t>Submerged Aquatic Vegetation</w:t>
      </w:r>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55631CC6"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yMzk8L1JlY051bT48RGlzcGxheVRleHQ+KEJyb3duIGFuZCBNaWNobml1ayAyMDA3OyBI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</w:fldData>
        </w:fldChar>
      </w:r>
      <w:r>
        <w:rPr>
          <w:rFonts w:cs="Times New Roman"/>
        </w:rPr>
        <w:instrText xml:space="preserve"> ADDIN EN.CITE </w:instrText>
      </w:r>
      <w:r>
        <w:rPr>
          <w:rFonts w:cs="Times New Roman"/>
        </w:rPr>
        <w:fldChar w:fldCharType="begin">
          <w:fldData xml:space="preserve">PEVuZE5vdGU+PENpdGU+PEF1dGhvcj5Ccm93bjwvQXV0aG9yPjxZZWFyPjIwMDc8L1llYXI+PFJl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</w:fldData>
        </w:fldChar>
      </w:r>
      <w:r>
        <w:rPr>
          <w:rFonts w:cs="Times New Roman"/>
        </w:rPr>
        <w:instrText xml:space="preserve"> ADDIN EN.CITE.DATA </w:instrText>
      </w:r>
      <w:r>
        <w:rPr>
          <w:rFonts w:cs="Times New Roman"/>
        </w:rPr>
      </w:r>
      <w:r>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restoration and reference sites. Current efforts under development are making 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36E923B1" w:rsidR="00A27634"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15C9AA90" w14:textId="77777777" w:rsidR="004469B2" w:rsidRPr="004469B2" w:rsidRDefault="004469B2" w:rsidP="004469B2">
      <w:pPr>
        <w:pStyle w:val="ListParagraph"/>
        <w:numPr>
          <w:ilvl w:val="0"/>
          <w:numId w:val="19"/>
        </w:numPr>
        <w:rPr>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74A1121A" w14:textId="77777777" w:rsidR="004469B2" w:rsidRPr="004469B2" w:rsidRDefault="004469B2" w:rsidP="004469B2">
      <w:pPr>
        <w:pStyle w:val="ListParagraph"/>
        <w:numPr>
          <w:ilvl w:val="0"/>
          <w:numId w:val="20"/>
        </w:numPr>
        <w:rPr>
          <w:rFonts w:ascii="Calibri" w:hAnsi="Calibri" w:cs="Calibri"/>
          <w:color w:val="000000"/>
        </w:rPr>
      </w:pPr>
      <w:r w:rsidRPr="004469B2">
        <w:rPr>
          <w:rFonts w:ascii="Calibri" w:hAnsi="Calibri" w:cs="Calibri"/>
          <w:color w:val="000000"/>
        </w:rPr>
        <w:t>Hypothesis: Seasonal patterns in peak biomass will vary by AV species and type. (P11)</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8BA303"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r>
        <w:rPr>
          <w:noProof/>
        </w:rPr>
        <w:lastRenderedPageBreak/>
        <w:t>Methods</w:t>
      </w:r>
    </w:p>
    <w:p w14:paraId="018D946C" w14:textId="77777777" w:rsidR="00397FC0" w:rsidRDefault="00397FC0" w:rsidP="00397FC0">
      <w:pPr>
        <w:pStyle w:val="Body"/>
        <w:spacing w:after="0"/>
        <w:rPr>
          <w:rFonts w:ascii="Times New Roman" w:hAnsi="Times New Roman"/>
          <w:sz w:val="24"/>
          <w:szCs w:val="24"/>
        </w:rPr>
      </w:pPr>
    </w:p>
    <w:p w14:paraId="2F8392EE" w14:textId="77777777" w:rsidR="00397FC0" w:rsidRDefault="00397FC0" w:rsidP="00397FC0">
      <w:pPr>
        <w:pStyle w:val="Body"/>
        <w:spacing w:after="0"/>
        <w:rPr>
          <w:rFonts w:ascii="Times New Roman" w:hAnsi="Times New Roman"/>
          <w:sz w:val="24"/>
          <w:szCs w:val="24"/>
        </w:rPr>
      </w:pPr>
      <w:r>
        <w:rPr>
          <w:rFonts w:ascii="Times New Roman" w:hAnsi="Times New Roman"/>
          <w:sz w:val="24"/>
          <w:szCs w:val="24"/>
        </w:rPr>
        <w:t>Sonar w/</w:t>
      </w:r>
      <w:proofErr w:type="spellStart"/>
      <w:r>
        <w:rPr>
          <w:rFonts w:ascii="Times New Roman" w:hAnsi="Times New Roman"/>
          <w:sz w:val="24"/>
          <w:szCs w:val="24"/>
        </w:rPr>
        <w:t>Biobase</w:t>
      </w:r>
      <w:proofErr w:type="spellEnd"/>
    </w:p>
    <w:p w14:paraId="65A887EE" w14:textId="5188C53A" w:rsidR="00397FC0" w:rsidRDefault="009A6900" w:rsidP="00397FC0">
      <w:pPr>
        <w:pStyle w:val="Body"/>
        <w:rPr>
          <w:rFonts w:ascii="Times New Roman" w:hAnsi="Times New Roman" w:cs="Times New Roman"/>
          <w:sz w:val="24"/>
          <w:szCs w:val="24"/>
        </w:rPr>
      </w:pPr>
      <w:r>
        <w:rPr>
          <w:rFonts w:ascii="Times New Roman" w:hAnsi="Times New Roman" w:cs="Times New Roman"/>
          <w:sz w:val="24"/>
          <w:szCs w:val="24"/>
        </w:rPr>
        <w:t xml:space="preserve">Sampling of submerged vegetation using boat-mounted sonar devices has been going on for decades in non-tidal water bodies (CITE). </w:t>
      </w:r>
      <w:r w:rsidR="00611F38">
        <w:rPr>
          <w:rFonts w:ascii="Times New Roman" w:hAnsi="Times New Roman" w:cs="Times New Roman"/>
          <w:sz w:val="24"/>
          <w:szCs w:val="24"/>
        </w:rPr>
        <w:t xml:space="preserve">They function by sending sonar waves down from the hull of the boat, through submerged vegetation, to the benthos, where the </w:t>
      </w:r>
      <w:r w:rsidR="00864C76">
        <w:rPr>
          <w:rFonts w:ascii="Times New Roman" w:hAnsi="Times New Roman" w:cs="Times New Roman"/>
          <w:sz w:val="24"/>
          <w:szCs w:val="24"/>
        </w:rPr>
        <w:t>signal</w:t>
      </w:r>
      <w:r w:rsidR="00611F38">
        <w:rPr>
          <w:rFonts w:ascii="Times New Roman" w:hAnsi="Times New Roman" w:cs="Times New Roman"/>
          <w:sz w:val="24"/>
          <w:szCs w:val="24"/>
        </w:rPr>
        <w:t xml:space="preserve"> is </w:t>
      </w:r>
      <w:r w:rsidR="00864C76">
        <w:rPr>
          <w:rFonts w:ascii="Times New Roman" w:hAnsi="Times New Roman" w:cs="Times New Roman"/>
          <w:sz w:val="24"/>
          <w:szCs w:val="24"/>
        </w:rPr>
        <w:t>reflected</w:t>
      </w:r>
      <w:r w:rsidR="00611F38">
        <w:rPr>
          <w:rFonts w:ascii="Times New Roman" w:hAnsi="Times New Roman" w:cs="Times New Roman"/>
          <w:sz w:val="24"/>
          <w:szCs w:val="24"/>
        </w:rPr>
        <w:t xml:space="preserve"> to the boat mounted sensor. In tidal areas, the data resulting from such sensors must be adjusted to account for the tidal stage at the time of sampling. At shallow sites, &lt;1.25 m, sonar performs poorly, particularly in highly vegetated areas because the width of the beam is narrow (and thus coverage is minimal) and the sonar may come into direct contact with vegetation (personal communication </w:t>
      </w:r>
      <w:proofErr w:type="spellStart"/>
      <w:r w:rsidR="00611F38">
        <w:rPr>
          <w:rFonts w:ascii="Times New Roman" w:hAnsi="Times New Roman" w:cs="Times New Roman"/>
          <w:sz w:val="24"/>
          <w:szCs w:val="24"/>
        </w:rPr>
        <w:t>biobase</w:t>
      </w:r>
      <w:proofErr w:type="spellEnd"/>
      <w:r w:rsidR="00611F38">
        <w:rPr>
          <w:rFonts w:ascii="Times New Roman" w:hAnsi="Times New Roman" w:cs="Times New Roman"/>
          <w:sz w:val="24"/>
          <w:szCs w:val="24"/>
        </w:rPr>
        <w:t xml:space="preserv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w:t>
      </w:r>
      <w:proofErr w:type="gramStart"/>
      <w:r w:rsidR="00611F38">
        <w:rPr>
          <w:rFonts w:ascii="Times New Roman" w:hAnsi="Times New Roman" w:cs="Times New Roman"/>
          <w:sz w:val="24"/>
          <w:szCs w:val="24"/>
        </w:rPr>
        <w:t>sufficient</w:t>
      </w:r>
      <w:proofErr w:type="gramEnd"/>
      <w:r w:rsidR="00611F38">
        <w:rPr>
          <w:rFonts w:ascii="Times New Roman" w:hAnsi="Times New Roman" w:cs="Times New Roman"/>
          <w:sz w:val="24"/>
          <w:szCs w:val="24"/>
        </w:rPr>
        <w:t xml:space="preserve"> to avoid the use of sonar for mapping SAV within our tidal wetlands but at some sites, shallow depths hindered clear signals from the sonar itself. While the sonar mapping method has definite applications in the San Francisco </w:t>
      </w:r>
      <w:r w:rsidR="00864C76">
        <w:rPr>
          <w:rFonts w:ascii="Times New Roman" w:hAnsi="Times New Roman" w:cs="Times New Roman"/>
          <w:sz w:val="24"/>
          <w:szCs w:val="24"/>
        </w:rPr>
        <w:t>Estuary</w:t>
      </w:r>
      <w:r w:rsidR="00611F38">
        <w:rPr>
          <w:rFonts w:ascii="Times New Roman" w:hAnsi="Times New Roman" w:cs="Times New Roman"/>
          <w:sz w:val="24"/>
          <w:szCs w:val="24"/>
        </w:rPr>
        <w:t xml:space="preserve"> and Delta, at tidal wetlands, without accurate tidal data, we do not suggest the use of such devices. </w:t>
      </w:r>
    </w:p>
    <w:p w14:paraId="7A36806E" w14:textId="77777777" w:rsidR="003A5694" w:rsidRPr="003A5694" w:rsidRDefault="003A5694" w:rsidP="003A5694"/>
    <w:p w14:paraId="378C6FA3" w14:textId="77777777" w:rsidR="00A27634" w:rsidRPr="0064488F" w:rsidRDefault="00A27634" w:rsidP="003918A8">
      <w:pPr>
        <w:pStyle w:val="Heading3"/>
      </w:pPr>
      <w:bookmarkStart w:id="89" w:name="_Toc12951177"/>
      <w:r w:rsidRPr="0064488F">
        <w:t xml:space="preserve">ARIS Evaluation </w:t>
      </w:r>
      <w:r w:rsidR="00674BAC">
        <w:t>o</w:t>
      </w:r>
      <w:r w:rsidRPr="0064488F">
        <w:t xml:space="preserve">f Boat </w:t>
      </w:r>
      <w:proofErr w:type="spellStart"/>
      <w:r w:rsidRPr="0064488F">
        <w:t>Electrofisher</w:t>
      </w:r>
      <w:proofErr w:type="spellEnd"/>
      <w:r w:rsidRPr="0064488F">
        <w:t xml:space="preserve"> and Gill Net</w:t>
      </w:r>
      <w:bookmarkEnd w:id="89"/>
    </w:p>
    <w:p w14:paraId="21A392A3" w14:textId="77777777" w:rsidR="00674BAC" w:rsidRDefault="00674BAC" w:rsidP="003A5694">
      <w:r w:rsidRPr="0064488F">
        <w:t xml:space="preserve">An Adaptive Resolution Imaging Sonar (ARIS) will be </w:t>
      </w:r>
      <w: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t xml:space="preserve">mounted </w:t>
      </w:r>
      <w:r>
        <w:t>on the hull of</w:t>
      </w:r>
      <w:r w:rsidRPr="0064488F">
        <w:t xml:space="preserve"> </w:t>
      </w:r>
      <w:r w:rsidRPr="0064488F">
        <w:rPr>
          <w:rFonts w:cs="Times New Roman"/>
        </w:rPr>
        <w:t>a kayak</w:t>
      </w:r>
      <w:r w:rsidRPr="0064488F">
        <w:t xml:space="preserve"> </w:t>
      </w:r>
      <w:r>
        <w:t>to record the presence and behavior of fish in a defined sampling area</w:t>
      </w:r>
      <w:r w:rsidRPr="0064488F">
        <w:t xml:space="preserve">. The </w:t>
      </w:r>
      <w:r w:rsidRPr="0064488F">
        <w:rPr>
          <w:rFonts w:cs="Times New Roman"/>
        </w:rPr>
        <w:t>kayak</w:t>
      </w:r>
      <w:r w:rsidRPr="0064488F">
        <w:t xml:space="preserve"> will</w:t>
      </w:r>
      <w:r w:rsidRPr="0064488F">
        <w:rPr>
          <w:rFonts w:cs="Times New Roman"/>
        </w:rPr>
        <w:t xml:space="preserve"> </w:t>
      </w:r>
      <w:r w:rsidRPr="0064488F">
        <w:t xml:space="preserve">make a slow pass of the sampling site approximately 15m away and record </w:t>
      </w:r>
      <w:r>
        <w:t xml:space="preserve">fish presence </w:t>
      </w:r>
      <w:r w:rsidR="0017586D">
        <w:t>with</w:t>
      </w:r>
      <w:r>
        <w:t xml:space="preserve">in </w:t>
      </w:r>
      <w:r w:rsidRPr="0064488F">
        <w:t xml:space="preserve">the </w:t>
      </w:r>
      <w:r w:rsidR="0017586D">
        <w:t>sampling area</w:t>
      </w:r>
      <w:r w:rsidRPr="0064488F">
        <w:t>. Once the site has been recorded</w:t>
      </w:r>
      <w:r w:rsidR="0017586D">
        <w:t xml:space="preserve"> with the ARIS</w:t>
      </w:r>
      <w:r w:rsidRPr="0064488F">
        <w:t xml:space="preserve">, </w:t>
      </w:r>
      <w:r w:rsidRPr="0064488F">
        <w:rPr>
          <w:rFonts w:cs="Times New Roman"/>
        </w:rPr>
        <w:t xml:space="preserve">the site will be </w:t>
      </w:r>
      <w:proofErr w:type="spellStart"/>
      <w:r w:rsidRPr="0064488F">
        <w:rPr>
          <w:rFonts w:cs="Times New Roman"/>
        </w:rPr>
        <w:t>electrofished</w:t>
      </w:r>
      <w:proofErr w:type="spellEnd"/>
      <w:r w:rsidRPr="0064488F">
        <w:rPr>
          <w:rFonts w:cs="Times New Roman"/>
        </w:rPr>
        <w:t>.</w:t>
      </w:r>
      <w:r>
        <w:rPr>
          <w:rFonts w:cs="Times New Roman"/>
        </w:rPr>
        <w:t xml:space="preserve"> </w:t>
      </w:r>
      <w:r>
        <w:t>A</w:t>
      </w:r>
      <w:r w:rsidRPr="0064488F">
        <w:t xml:space="preserve"> Smith-Root electrofishing vessel with a 5.0 GPP </w:t>
      </w:r>
      <w:proofErr w:type="spellStart"/>
      <w:r w:rsidRPr="0064488F">
        <w:t>electrofisher</w:t>
      </w:r>
      <w:proofErr w:type="spellEnd"/>
      <w:r w:rsidRPr="0064488F">
        <w:t xml:space="preserve"> will </w:t>
      </w:r>
      <w:r>
        <w:t xml:space="preserve">be used to </w:t>
      </w:r>
      <w:r w:rsidRPr="0064488F">
        <w:t xml:space="preserve">sample </w:t>
      </w:r>
      <w:r>
        <w:t xml:space="preserve">the site following the ARIS recording. </w:t>
      </w:r>
      <w:r w:rsidRPr="0064488F">
        <w:t>Crew</w:t>
      </w:r>
      <w:r>
        <w:t xml:space="preserve"> </w:t>
      </w:r>
      <w:r w:rsidRPr="0064488F">
        <w:t xml:space="preserve">members </w:t>
      </w:r>
      <w:r>
        <w:t xml:space="preserve">will </w:t>
      </w:r>
      <w:r w:rsidRPr="0064488F">
        <w:t>stand on the bow of the vessel operating a foot pedal, using eight to ten second bursts of electricity a</w:t>
      </w:r>
      <w:r>
        <w:t xml:space="preserve">long one shoreline. </w:t>
      </w:r>
      <w:r w:rsidRPr="0064488F">
        <w:t xml:space="preserve">All fish </w:t>
      </w:r>
      <w:r>
        <w:t>will be</w:t>
      </w:r>
      <w:r w:rsidRPr="0064488F">
        <w:t xml:space="preserve"> collected with a 5mm mesh dip net and placed in a live well</w:t>
      </w:r>
      <w:r w:rsidR="0017586D">
        <w:t>, measured, and counted</w:t>
      </w:r>
      <w:r w:rsidRPr="0064488F">
        <w:t xml:space="preserve">. </w:t>
      </w:r>
    </w:p>
    <w:p w14:paraId="1B3D4990" w14:textId="0119A620" w:rsidR="004A17D6" w:rsidRDefault="00674BAC" w:rsidP="003A5694">
      <w:pPr>
        <w:rPr>
          <w:rFonts w:cs="Times New Roman"/>
        </w:rPr>
      </w:pPr>
      <w:r>
        <w:rPr>
          <w:rFonts w:cs="Times New Roman"/>
        </w:rPr>
        <w:t>To estimate efficiency of gill net sampling, a</w:t>
      </w:r>
      <w:r w:rsidRPr="0064488F">
        <w:rPr>
          <w:rFonts w:cs="Times New Roman"/>
        </w:rPr>
        <w:t xml:space="preserve">n ARIS </w:t>
      </w:r>
      <w:r>
        <w:rPr>
          <w:rFonts w:cs="Times New Roman"/>
        </w:rPr>
        <w:t xml:space="preserve">unit </w:t>
      </w:r>
      <w:r w:rsidRPr="0064488F">
        <w:rPr>
          <w:rFonts w:cs="Times New Roman"/>
        </w:rPr>
        <w:t xml:space="preserve">will be mounted on the gill net vessel. </w:t>
      </w:r>
      <w:r w:rsidRPr="0064488F">
        <w:t xml:space="preserve">The gill net </w:t>
      </w:r>
      <w:r>
        <w:t xml:space="preserve">will </w:t>
      </w:r>
      <w:r w:rsidRPr="0064488F">
        <w:t xml:space="preserve">measure </w:t>
      </w:r>
      <w:r w:rsidRPr="0064488F">
        <w:rPr>
          <w:rFonts w:cs="Times New Roman"/>
        </w:rPr>
        <w:t>30.5</w:t>
      </w:r>
      <w:r w:rsidR="00C154E5">
        <w:rPr>
          <w:rFonts w:cs="Times New Roman"/>
        </w:rPr>
        <w:t xml:space="preserve"> </w:t>
      </w:r>
      <w:r w:rsidRPr="0064488F">
        <w:rPr>
          <w:rFonts w:cs="Times New Roman"/>
        </w:rPr>
        <w:t>m</w:t>
      </w:r>
      <w:r w:rsidRPr="0064488F">
        <w:t xml:space="preserve"> long x </w:t>
      </w:r>
      <w:r w:rsidRPr="0064488F">
        <w:rPr>
          <w:rFonts w:cs="Times New Roman"/>
        </w:rPr>
        <w:t>1.8</w:t>
      </w:r>
      <w:r w:rsidR="00C154E5">
        <w:rPr>
          <w:rFonts w:cs="Times New Roman"/>
        </w:rPr>
        <w:t xml:space="preserve"> </w:t>
      </w:r>
      <w:r w:rsidRPr="0064488F">
        <w:rPr>
          <w:rFonts w:cs="Times New Roman"/>
        </w:rPr>
        <w:t>m</w:t>
      </w:r>
      <w:r w:rsidRPr="0064488F">
        <w:t xml:space="preserve"> high and is composed of various mesh panels, where the largest mesh panel is </w:t>
      </w:r>
      <w:r w:rsidRPr="0064488F">
        <w:rPr>
          <w:rFonts w:cs="Times New Roman"/>
        </w:rPr>
        <w:t>15.2</w:t>
      </w:r>
      <w:r w:rsidR="00C154E5">
        <w:rPr>
          <w:rFonts w:cs="Times New Roman"/>
        </w:rPr>
        <w:t xml:space="preserve"> </w:t>
      </w:r>
      <w:r w:rsidRPr="0064488F">
        <w:t xml:space="preserve">cm. Gill nets will be set at four sites in both Horseshoe Bend and Miner Slough. </w:t>
      </w:r>
      <w:r w:rsidRPr="0064488F">
        <w:rPr>
          <w:rFonts w:cs="Times New Roman"/>
        </w:rPr>
        <w:t>Each net</w:t>
      </w:r>
      <w:r w:rsidRPr="0064488F">
        <w:t xml:space="preserve"> will be </w:t>
      </w:r>
      <w:r>
        <w:t xml:space="preserve">deployed by a vessel </w:t>
      </w:r>
      <w:r w:rsidRPr="0064488F">
        <w:t xml:space="preserve">parallel </w:t>
      </w:r>
      <w:r>
        <w:t xml:space="preserve">to </w:t>
      </w:r>
      <w:r w:rsidRPr="0064488F">
        <w:t>the shore</w:t>
      </w:r>
      <w:r>
        <w:t xml:space="preserve">, </w:t>
      </w:r>
      <w:r w:rsidRPr="0064488F">
        <w:t xml:space="preserve">anchored by </w:t>
      </w:r>
      <w:r w:rsidRPr="0064488F">
        <w:rPr>
          <w:rFonts w:cs="Times New Roman"/>
        </w:rPr>
        <w:t>two</w:t>
      </w:r>
      <w:r w:rsidRPr="0064488F">
        <w:t xml:space="preserve"> 8lb </w:t>
      </w:r>
      <w:r w:rsidRPr="0064488F">
        <w:rPr>
          <w:rFonts w:cs="Times New Roman"/>
        </w:rPr>
        <w:t>weights.</w:t>
      </w:r>
      <w:r w:rsidRPr="0064488F">
        <w:t xml:space="preserve"> As the net is </w:t>
      </w:r>
      <w:r w:rsidRPr="0064488F">
        <w:rPr>
          <w:rFonts w:cs="Times New Roman"/>
        </w:rPr>
        <w:t xml:space="preserve">sampling, a slow pass </w:t>
      </w:r>
      <w:r>
        <w:rPr>
          <w:rFonts w:cs="Times New Roman"/>
        </w:rPr>
        <w:t xml:space="preserve">will be made with the ARIS unit </w:t>
      </w:r>
      <w:r w:rsidRPr="0064488F">
        <w:rPr>
          <w:rFonts w:cs="Times New Roman"/>
        </w:rPr>
        <w:t>along the</w:t>
      </w:r>
      <w:r>
        <w:rPr>
          <w:rFonts w:cs="Times New Roman"/>
        </w:rPr>
        <w:t xml:space="preserve"> net face </w:t>
      </w:r>
      <w:r w:rsidRPr="0064488F">
        <w:rPr>
          <w:rFonts w:cs="Times New Roman"/>
        </w:rPr>
        <w:t>to record fish behav</w:t>
      </w:r>
      <w:r>
        <w:rPr>
          <w:rFonts w:cs="Times New Roman"/>
        </w:rPr>
        <w:t>ior</w:t>
      </w:r>
      <w:r w:rsidRPr="0064488F">
        <w:rPr>
          <w:rFonts w:cs="Times New Roman"/>
        </w:rPr>
        <w:t xml:space="preserve"> </w:t>
      </w:r>
      <w:r>
        <w:rPr>
          <w:rFonts w:cs="Times New Roman"/>
        </w:rPr>
        <w:t>near</w:t>
      </w:r>
      <w:r w:rsidRPr="0064488F">
        <w:rPr>
          <w:rFonts w:cs="Times New Roman"/>
        </w:rPr>
        <w:t xml:space="preserve"> the gear. After</w:t>
      </w:r>
      <w:r>
        <w:rPr>
          <w:rFonts w:cs="Times New Roman"/>
        </w:rPr>
        <w:t xml:space="preserve"> </w:t>
      </w:r>
      <w:r w:rsidRPr="0064488F">
        <w:rPr>
          <w:rFonts w:cs="Times New Roman"/>
        </w:rPr>
        <w:t xml:space="preserve">60 minutes </w:t>
      </w:r>
      <w:r>
        <w:rPr>
          <w:rFonts w:cs="Times New Roman"/>
        </w:rPr>
        <w:t xml:space="preserve">of </w:t>
      </w:r>
      <w:r w:rsidRPr="0064488F">
        <w:rPr>
          <w:rFonts w:cs="Times New Roman"/>
        </w:rPr>
        <w:t xml:space="preserve">sampling, the ARIS </w:t>
      </w:r>
      <w:r>
        <w:rPr>
          <w:rFonts w:cs="Times New Roman"/>
        </w:rPr>
        <w:t>unit will be</w:t>
      </w:r>
      <w:r w:rsidRPr="0064488F">
        <w:rPr>
          <w:rFonts w:cs="Times New Roman"/>
        </w:rPr>
        <w:t xml:space="preserve"> shut off</w:t>
      </w:r>
      <w:r>
        <w:rPr>
          <w:rFonts w:cs="Times New Roman"/>
        </w:rPr>
        <w:t xml:space="preserve"> and the gill net retrieved.</w:t>
      </w:r>
      <w:r w:rsidRPr="0064488F">
        <w:rPr>
          <w:rFonts w:cs="Times New Roman"/>
        </w:rPr>
        <w:t xml:space="preserve"> </w:t>
      </w:r>
      <w:r>
        <w:t xml:space="preserve">All fish will be placed in a large bin with water. </w:t>
      </w:r>
      <w:r w:rsidRPr="0064488F">
        <w:t>All ESA</w:t>
      </w:r>
      <w:r>
        <w:t>-listed</w:t>
      </w:r>
      <w:r w:rsidRPr="0064488F">
        <w:t xml:space="preserve"> fish </w:t>
      </w:r>
      <w:r>
        <w:t>will be</w:t>
      </w:r>
      <w:r w:rsidRPr="0064488F">
        <w:t xml:space="preserve"> measured</w:t>
      </w:r>
      <w:r>
        <w:t>. O</w:t>
      </w:r>
      <w:r w:rsidRPr="0064488F">
        <w:t xml:space="preserve">nly 30 fish of other species </w:t>
      </w:r>
      <w:r>
        <w:t>will be</w:t>
      </w:r>
      <w:r w:rsidRPr="0064488F">
        <w:t xml:space="preserve"> measured</w:t>
      </w:r>
      <w:r>
        <w:t>;</w:t>
      </w:r>
      <w:r w:rsidRPr="0064488F">
        <w:t xml:space="preserve"> all remaining fish </w:t>
      </w:r>
      <w:r>
        <w:t>will be</w:t>
      </w:r>
      <w:r w:rsidRPr="0064488F">
        <w:t xml:space="preserve"> counted.</w:t>
      </w:r>
      <w:r w:rsidRPr="0064488F">
        <w:rPr>
          <w:rFonts w:cs="Times New Roman"/>
        </w:rPr>
        <w:t xml:space="preserve"> </w:t>
      </w:r>
      <w:r>
        <w:rPr>
          <w:rFonts w:cs="Times New Roman"/>
        </w:rPr>
        <w:t>In the office, fish counts and length estimates will be made from images c</w:t>
      </w:r>
      <w:r w:rsidRPr="0064488F">
        <w:rPr>
          <w:rFonts w:cs="Times New Roman"/>
        </w:rPr>
        <w:t xml:space="preserve">aptured by the ARIS </w:t>
      </w:r>
      <w:r>
        <w:rPr>
          <w:rFonts w:cs="Times New Roman"/>
        </w:rPr>
        <w:t xml:space="preserve">unit. </w:t>
      </w:r>
    </w:p>
    <w:p w14:paraId="5E723D09" w14:textId="77777777" w:rsidR="00554225" w:rsidRDefault="00554225" w:rsidP="00674BAC">
      <w:pPr>
        <w:pStyle w:val="Body"/>
        <w:rPr>
          <w:rFonts w:ascii="Times New Roman" w:hAnsi="Times New Roman" w:cs="Times New Roman"/>
          <w:sz w:val="24"/>
          <w:szCs w:val="24"/>
        </w:rPr>
      </w:pPr>
    </w:p>
    <w:p w14:paraId="0411A4BD" w14:textId="16D30F01" w:rsidR="003A5694" w:rsidRDefault="00ED1142" w:rsidP="003A5694">
      <w:pPr>
        <w:pStyle w:val="Heading3"/>
      </w:pPr>
      <w:r>
        <w:lastRenderedPageBreak/>
        <w:t>Algae/</w:t>
      </w:r>
      <w:r w:rsidR="00253860" w:rsidRPr="00F2794E">
        <w:t>Phytoplankton</w:t>
      </w:r>
    </w:p>
    <w:p w14:paraId="46AFE01F" w14:textId="17E9EC0E"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xml:space="preserve">.  At Liberty Island, we collected algae from four microhabitats within the wetland (also see </w:t>
      </w:r>
      <w:r>
        <w:fldChar w:fldCharType="begin"/>
      </w:r>
      <w:r>
        <w:instrText xml:space="preserve"> REF _Ref514673417 \h </w:instrText>
      </w:r>
      <w:r>
        <w:fldChar w:fldCharType="separate"/>
      </w:r>
      <w:r>
        <w:t xml:space="preserve">Table </w:t>
      </w:r>
      <w:r>
        <w:rPr>
          <w:noProof/>
        </w:rPr>
        <w:t>2</w:t>
      </w:r>
      <w:r>
        <w:fldChar w:fldCharType="end"/>
      </w:r>
      <w:r>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26612CC7" w:rsidR="00253860" w:rsidRDefault="00253860" w:rsidP="00253860">
      <w:r>
        <w:t xml:space="preserve">All samples </w:t>
      </w:r>
      <w:r w:rsidR="00640759">
        <w:t>were</w:t>
      </w:r>
      <w:r>
        <w:t xml:space="preserve"> preserved in Lugol’s Iodine solution and shipped to </w:t>
      </w:r>
      <w:proofErr w:type="spellStart"/>
      <w:r>
        <w:t>EcoAnalysts</w:t>
      </w:r>
      <w:proofErr w:type="spellEnd"/>
      <w:r>
        <w:t xml:space="preserve">, Inc. for analysis. </w:t>
      </w:r>
      <w:r w:rsidRPr="00135EA0">
        <w:t xml:space="preserve"> </w:t>
      </w:r>
      <w:proofErr w:type="spellStart"/>
      <w:r>
        <w:t>EcoAnalysts</w:t>
      </w:r>
      <w:proofErr w:type="spellEnd"/>
      <w:r>
        <w:t xml:space="preserve">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16253681" w14:textId="77777777" w:rsidR="001823BA" w:rsidRDefault="001823BA" w:rsidP="001823BA">
      <w:pPr>
        <w:pStyle w:val="Heading3"/>
      </w:pPr>
      <w:bookmarkStart w:id="90" w:name="_Ref12454928"/>
      <w:bookmarkStart w:id="91" w:name="_Toc12951178"/>
      <w:r>
        <w:t>SAV survey techniques</w:t>
      </w:r>
      <w:bookmarkEnd w:id="90"/>
      <w:bookmarkEnd w:id="91"/>
    </w:p>
    <w:p w14:paraId="2CA8AB49" w14:textId="77777777" w:rsidR="001823BA" w:rsidRDefault="001823BA" w:rsidP="001823BA">
      <w:pPr>
        <w:pStyle w:val="Body"/>
        <w:spacing w:after="0"/>
        <w:rPr>
          <w:rFonts w:ascii="Times New Roman" w:hAnsi="Times New Roman"/>
          <w:sz w:val="24"/>
          <w:szCs w:val="24"/>
        </w:rPr>
      </w:pPr>
      <w:r>
        <w:rPr>
          <w:rFonts w:ascii="Times New Roman" w:hAnsi="Times New Roman"/>
          <w:sz w:val="24"/>
          <w:szCs w:val="24"/>
        </w:rPr>
        <w:t>Rake collections</w:t>
      </w:r>
    </w:p>
    <w:p w14:paraId="5DBFE0BE" w14:textId="103CEF3C" w:rsidR="001823BA" w:rsidRDefault="001823BA" w:rsidP="001823BA">
      <w:pPr>
        <w:rPr>
          <w:rFonts w:eastAsia="Times New Roman" w:cs="Times New Roman"/>
        </w:rPr>
      </w:pPr>
      <w:r>
        <w:rPr>
          <w:rFonts w:eastAsia="Times New Roman" w:cs="Times New Roman"/>
        </w:rPr>
        <w:t>SAV sampling occurred in March, August, and October of 2018 and January of 2019 to capture temporal shifts in community structure</w:t>
      </w:r>
      <w:r>
        <w:rPr>
          <w:rFonts w:eastAsia="Times New Roman" w:cs="Times New Roman"/>
        </w:rPr>
        <w:t xml:space="preserve"> across one growing season</w:t>
      </w:r>
      <w:r>
        <w:rPr>
          <w:rFonts w:eastAsia="Times New Roman" w:cs="Times New Roman"/>
        </w:rPr>
        <w:t xml:space="preserve">. SAV undergoes rapid growth in the summer and biomass peaks near the end of August in the Delta </w:t>
      </w:r>
      <w:r>
        <w:fldChar w:fldCharType="begin"/>
      </w:r>
      <w:commentRangeStart w:id="92"/>
      <w:r>
        <w:rPr>
          <w:rFonts w:eastAsia="Times New Roman" w:cs="Times New Roman"/>
        </w:rPr>
        <w:instrText xml:space="preserve"> ADDIN EN.CITE &lt;EndNote&gt;&lt;Cite&gt;&lt;Author&gt;Hestir&lt;/Author&gt;&lt;Year&gt;2008&lt;/Year&gt;&lt;RecNum&gt;1850&lt;/RecNum&gt;&lt;DisplayText&gt;(Hestir et al. 2008)&lt;/DisplayText&gt;&lt;record&gt;&lt;rec-number&gt;1850&lt;/rec-number&gt;&lt;foreign-keys&gt;&lt;key app="EN" db-id="a9apvv5dmwfftked0f5padvbva2xpxpx0esz" timestamp="1409338924"&gt;1850&lt;/key&gt;&lt;/foreign-keys&gt;&lt;ref-type name="Journal Article"&gt;17&lt;/ref-type&gt;&lt;contributors&gt;&lt;authors&gt;&lt;author&gt;Hestir, Erin L.&lt;/author&gt;&lt;author&gt;Khanna, Shruti&lt;/author&gt;&lt;author&gt;Andrew, Margaret E.&lt;/author&gt;&lt;author&gt;Santos, Maria J.&lt;/author&gt;&lt;author&gt;Viers, Joshua H.&lt;/author&gt;&lt;author&gt;Greenberg, Jonathan A.&lt;/author&gt;&lt;author&gt;Rajapakse, Sepalika S.&lt;/author&gt;&lt;author&gt;Ustin, Susan L.&lt;/author&gt;&lt;/authors&gt;&lt;/contributors&gt;&lt;titles&gt;&lt;title&gt;Identification of invasive vegetation using hyperspectral remote sensing in the California Delta ecosystem&lt;/title&gt;&lt;secondary-title&gt;Remote Sensing of Environment&lt;/secondary-title&gt;&lt;/titles&gt;&lt;periodical&gt;&lt;full-title&gt;Remote Sensing of Environment&lt;/full-title&gt;&lt;/periodical&gt;&lt;pages&gt;4034-4047&lt;/pages&gt;&lt;volume&gt;112&lt;/volume&gt;&lt;number&gt;11&lt;/number&gt;&lt;keywords&gt;&lt;keyword&gt;Aquatic and wetland weeds&lt;/keyword&gt;&lt;keyword&gt;Logistic regression model&lt;/keyword&gt;&lt;keyword&gt;Spectral mixture analysis&lt;/keyword&gt;&lt;keyword&gt;Spectral Angle Mapper&lt;/keyword&gt;&lt;keyword&gt;Hyperspectral&lt;/keyword&gt;&lt;keyword&gt;HyMap&lt;/keyword&gt;&lt;keyword&gt;Phenology&lt;/keyword&gt;&lt;/keywords&gt;&lt;dates&gt;&lt;year&gt;2008&lt;/year&gt;&lt;/dates&gt;&lt;isbn&gt;0034-4257&lt;/isbn&gt;&lt;urls&gt;&lt;related-urls&gt;&lt;url&gt;http://www.sciencedirect.com/science/article/pii/S0034425708002046&lt;/url&gt;&lt;/related-urls&gt;&lt;/urls&gt;&lt;electronic-resource-num&gt;http://dx.doi.org/10.1016/j.rse.2008.01.022&lt;/electronic-resource-num&gt;&lt;/record&gt;&lt;/Cite&gt;&lt;/EndNote&gt;</w:instrText>
      </w:r>
      <w:r>
        <w:fldChar w:fldCharType="separate"/>
      </w:r>
      <w:r>
        <w:rPr>
          <w:rFonts w:eastAsia="Times New Roman" w:cs="Times New Roman"/>
          <w:noProof/>
        </w:rPr>
        <w:t>(</w:t>
      </w:r>
      <w:r>
        <w:rPr>
          <w:rFonts w:eastAsia="Times New Roman" w:cs="Times New Roman"/>
          <w:noProof/>
          <w:highlight w:val="yellow"/>
        </w:rPr>
        <w:t>Hestir et al. 2008</w:t>
      </w:r>
      <w:r>
        <w:rPr>
          <w:rFonts w:eastAsia="Times New Roman" w:cs="Times New Roman"/>
          <w:noProof/>
        </w:rPr>
        <w:t>)</w:t>
      </w:r>
      <w:commentRangeEnd w:id="92"/>
      <w:r>
        <w:rPr>
          <w:rStyle w:val="CommentReference"/>
        </w:rPr>
        <w:commentReference w:id="92"/>
      </w:r>
      <w:r>
        <w:fldChar w:fldCharType="end"/>
      </w:r>
      <w:r>
        <w:rPr>
          <w:rFonts w:eastAsia="Times New Roman" w:cs="Times New Roman"/>
        </w:rPr>
        <w:t xml:space="preserve">. In wet years, heavy flows may uproot significant portions of SAV across the Delta, whereas, in dryer years, SAV can grow year round </w:t>
      </w:r>
      <w:r>
        <w:rPr>
          <w:rFonts w:eastAsia="Times New Roman" w:cs="Times New Roman"/>
        </w:rPr>
        <w:fldChar w:fldCharType="begin"/>
      </w:r>
      <w:r>
        <w:rPr>
          <w:rFonts w:eastAsia="Times New Roman" w:cs="Times New Roman"/>
        </w:rPr>
        <w:instrText xml:space="preserve"> ADDIN EN.CITE &lt;EndNote&gt;&lt;Cite&gt;&lt;Author&gt;Durand&lt;/Author&gt;&lt;Year&gt;2016&lt;/Year&gt;&lt;RecNum&gt;2598&lt;/RecNum&gt;&lt;DisplayText&gt;(Durand et al. 2016)&lt;/DisplayText&gt;&lt;record&gt;&lt;rec-number&gt;2598&lt;/rec-number&gt;&lt;foreign-keys&gt;&lt;key app="EN" db-id="a9apvv5dmwfftked0f5padvbva2xpxpx0esz" timestamp="1459952582"&gt;2598&lt;/key&gt;&lt;/foreign-keys&gt;&lt;ref-type name="Journal Article"&gt;17&lt;/ref-type&gt;&lt;contributors&gt;&lt;authors&gt;&lt;author&gt;Durand, John&lt;/author&gt;&lt;author&gt;Fleenor, William&lt;/author&gt;&lt;author&gt;McElreath, Richard&lt;/author&gt;&lt;author&gt;Santos, Maria J.&lt;/author&gt;&lt;author&gt;Moyle, Peter&lt;/author&gt;&lt;/authors&gt;&lt;/contributors&gt;&lt;titles&gt;&lt;title&gt;&lt;style face="normal" font="default" size="100%"&gt;Physical controls on the distribution of the submersed aquatic weed&lt;/style&gt;&lt;style face="italic" font="default" size="100%"&gt; Egeria densa &lt;/style&gt;&lt;style face="normal" font="default" size="100%"&gt;in the Sacramento–San Joaquin Delta and implications for habitat restoration&lt;/style&gt;&lt;/title&gt;&lt;secondary-title&gt;San Francisco Estuary and Watershed Science&lt;/secondary-title&gt;&lt;/titles&gt;&lt;periodical&gt;&lt;full-title&gt;San Francisco Estuary and Watershed Science&lt;/full-title&gt;&lt;/periodical&gt;&lt;volume&gt;14&lt;/volume&gt;&lt;number&gt;1&lt;/number&gt;&lt;dates&gt;&lt;year&gt;2016&lt;/year&gt;&lt;/dates&gt;&lt;urls&gt;&lt;related-urls&gt;&lt;url&gt;http://www.escholarship.org/uc/item/85c9h479&lt;/url&gt;&lt;/related-urls&gt;&lt;/urls&gt;&lt;/record&gt;&lt;/Cite&gt;&lt;/EndNote&gt;</w:instrText>
      </w:r>
      <w:r>
        <w:rPr>
          <w:rFonts w:eastAsia="Times New Roman" w:cs="Times New Roman"/>
        </w:rPr>
        <w:fldChar w:fldCharType="separate"/>
      </w:r>
      <w:r>
        <w:rPr>
          <w:rFonts w:eastAsia="Times New Roman" w:cs="Times New Roman"/>
          <w:noProof/>
          <w:highlight w:val="yellow"/>
        </w:rPr>
        <w:t>(Durand et al. 2016</w:t>
      </w:r>
      <w:r>
        <w:rPr>
          <w:rFonts w:eastAsia="Times New Roman" w:cs="Times New Roman"/>
          <w:noProof/>
        </w:rPr>
        <w:t>)</w:t>
      </w:r>
      <w:r>
        <w:rPr>
          <w:rFonts w:eastAsia="Times New Roman" w:cs="Times New Roman"/>
        </w:rPr>
        <w:fldChar w:fldCharType="end"/>
      </w:r>
      <w:r>
        <w:rPr>
          <w:rFonts w:eastAsia="Times New Roman" w:cs="Times New Roman"/>
        </w:rPr>
        <w:t>. At each site, maps of SAV were created for SAV composition.</w:t>
      </w:r>
    </w:p>
    <w:p w14:paraId="251DAEF8" w14:textId="77777777" w:rsidR="001823BA" w:rsidRDefault="001823BA" w:rsidP="001823BA">
      <w:pPr>
        <w:rPr>
          <w:rFonts w:eastAsia="Times New Roman" w:cs="Times New Roman"/>
        </w:rPr>
      </w:pPr>
      <w:r>
        <w:rPr>
          <w:noProof/>
        </w:rPr>
        <mc:AlternateContent>
          <mc:Choice Requires="wpg">
            <w:drawing>
              <wp:inline distT="0" distB="0" distL="0" distR="0" wp14:anchorId="6FE4F855" wp14:editId="3E17CC9D">
                <wp:extent cx="5943600" cy="2689860"/>
                <wp:effectExtent l="0" t="0" r="0" b="0"/>
                <wp:docPr id="1073741914" name="Group 10737419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15" name="Picture 1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16" name="Picture 1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42314DD" id="Group 1073741914"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">
                  <v:imagedata r:id="rId141"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">
                  <v:imagedata r:id="rId142" o:title=""/>
                </v:shape>
                <w10:anchorlock/>
              </v:group>
            </w:pict>
          </mc:Fallback>
        </mc:AlternateContent>
      </w:r>
    </w:p>
    <w:p w14:paraId="7ECE20AE" w14:textId="051D0485" w:rsidR="001823BA" w:rsidRDefault="001823BA" w:rsidP="001823BA">
      <w:pPr>
        <w:pStyle w:val="Caption"/>
        <w:rPr>
          <w:rFonts w:eastAsia="Times New Roman" w:cs="Times New Roman"/>
          <w:sz w:val="24"/>
          <w:szCs w:val="24"/>
        </w:rPr>
      </w:pPr>
      <w:bookmarkStart w:id="93" w:name="_Ref515513903"/>
      <w:commentRangeStart w:id="94"/>
      <w:r>
        <w:lastRenderedPageBreak/>
        <w:t xml:space="preserve">Figure </w:t>
      </w:r>
      <w:r>
        <w:fldChar w:fldCharType="begin"/>
      </w:r>
      <w:r>
        <w:rPr>
          <w:noProof/>
        </w:rPr>
        <w:instrText xml:space="preserve"> SEQ Figure \* ARABIC </w:instrText>
      </w:r>
      <w:r>
        <w:fldChar w:fldCharType="separate"/>
      </w:r>
      <w:r>
        <w:rPr>
          <w:noProof/>
        </w:rPr>
        <w:t>17</w:t>
      </w:r>
      <w:r>
        <w:fldChar w:fldCharType="end"/>
      </w:r>
      <w:bookmarkEnd w:id="93"/>
      <w:r>
        <w:t xml:space="preserve">. </w:t>
      </w:r>
      <w:commentRangeEnd w:id="94"/>
      <w:r>
        <w:rPr>
          <w:rStyle w:val="CommentReference"/>
          <w:smallCaps w:val="0"/>
        </w:rPr>
        <w:commentReference w:id="94"/>
      </w:r>
      <w:r>
        <w:rPr>
          <w:b w:val="0"/>
          <w:color w:val="auto"/>
        </w:rPr>
        <w:t xml:space="preserve">Sampling layout at a model wetland site. Green squares represent </w:t>
      </w:r>
      <w:proofErr w:type="gramStart"/>
      <w:r>
        <w:rPr>
          <w:b w:val="0"/>
          <w:color w:val="auto"/>
        </w:rPr>
        <w:t>RANDOMLY-SELECTED</w:t>
      </w:r>
      <w:proofErr w:type="gramEnd"/>
      <w:r>
        <w:rPr>
          <w:b w:val="0"/>
          <w:color w:val="auto"/>
        </w:rPr>
        <w:t xml:space="preserve"> sampling quadrats and </w:t>
      </w:r>
      <w:proofErr w:type="spellStart"/>
      <w:r>
        <w:rPr>
          <w:b w:val="0"/>
          <w:color w:val="auto"/>
        </w:rPr>
        <w:t>Xs</w:t>
      </w:r>
      <w:proofErr w:type="spellEnd"/>
      <w:r>
        <w:rPr>
          <w:b w:val="0"/>
          <w:color w:val="auto"/>
        </w:rPr>
        <w:t xml:space="preserve"> represent sample replicates within the quadrat.</w:t>
      </w:r>
      <w:r w:rsidR="00C1542A">
        <w:rPr>
          <w:b w:val="0"/>
          <w:color w:val="auto"/>
        </w:rPr>
        <w:t xml:space="preserve"> Note, figure depicts the highest number of replicates planned. </w:t>
      </w:r>
    </w:p>
    <w:p w14:paraId="44C8A314" w14:textId="77777777" w:rsidR="001823BA" w:rsidRDefault="001823BA" w:rsidP="001823BA">
      <w:pPr>
        <w:keepNext/>
        <w:rPr>
          <w:rFonts w:eastAsia="Times New Roman" w:cs="Times New Roman"/>
        </w:rPr>
      </w:pPr>
    </w:p>
    <w:p w14:paraId="60251772" w14:textId="13D90BDF"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Pr>
          <w:rFonts w:eastAsia="Times New Roman" w:cs="Times New Roman"/>
        </w:rPr>
        <w:fldChar w:fldCharType="begin"/>
      </w:r>
      <w:r>
        <w:rPr>
          <w:rFonts w:eastAsia="Times New Roman" w:cs="Times New Roman"/>
        </w:rPr>
        <w:instrText xml:space="preserve"> REF  _Ref515513903 \h  \* MERGEFORMAT </w:instrText>
      </w:r>
      <w:r>
        <w:rPr>
          <w:rFonts w:eastAsia="Times New Roman" w:cs="Times New Roman"/>
        </w:rPr>
      </w:r>
      <w:r>
        <w:rPr>
          <w:rFonts w:eastAsia="Times New Roman" w:cs="Times New Roman"/>
        </w:rPr>
        <w:fldChar w:fldCharType="separate"/>
      </w:r>
      <w:r>
        <w:t>Fi</w:t>
      </w:r>
      <w:r>
        <w:rPr>
          <w:highlight w:val="yellow"/>
        </w:rPr>
        <w:t xml:space="preserve">gure </w:t>
      </w:r>
      <w:r>
        <w:rPr>
          <w:noProof/>
          <w:highlight w:val="yellow"/>
        </w:rPr>
        <w:t>17</w:t>
      </w:r>
      <w:r>
        <w:rPr>
          <w:rFonts w:eastAsia="Times New Roman" w:cs="Times New Roman"/>
        </w:rPr>
        <w:fldChar w:fldCharType="end"/>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Pr>
          <w:rFonts w:eastAsia="Times New Roman" w:cs="Times New Roman"/>
        </w:rPr>
        <w:fldChar w:fldCharType="begin"/>
      </w:r>
      <w:r>
        <w:rPr>
          <w:rFonts w:eastAsia="Times New Roman" w:cs="Times New Roman"/>
        </w:rPr>
        <w:instrText xml:space="preserve"> REF _Ref515364301 \h  \* MERGEFORMAT </w:instrText>
      </w:r>
      <w:r>
        <w:rPr>
          <w:rFonts w:eastAsia="Times New Roman" w:cs="Times New Roman"/>
        </w:rPr>
      </w:r>
      <w:r>
        <w:rPr>
          <w:rFonts w:eastAsia="Times New Roman" w:cs="Times New Roman"/>
        </w:rPr>
        <w:fldChar w:fldCharType="separate"/>
      </w:r>
      <w:r>
        <w:t>T</w:t>
      </w:r>
      <w:r>
        <w:rPr>
          <w:highlight w:val="yellow"/>
        </w:rPr>
        <w:t xml:space="preserve">able </w:t>
      </w:r>
      <w:r>
        <w:rPr>
          <w:noProof/>
          <w:highlight w:val="yellow"/>
        </w:rPr>
        <w:t>12</w:t>
      </w:r>
      <w:r>
        <w:rPr>
          <w:rFonts w:eastAsia="Times New Roman" w:cs="Times New Roman"/>
        </w:rPr>
        <w:fldChar w:fldCharType="end"/>
      </w:r>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w:t>
      </w:r>
      <w:proofErr w:type="spellStart"/>
      <w:r w:rsidR="00CB0333">
        <w:rPr>
          <w:rFonts w:eastAsia="Times New Roman" w:cs="Times New Roman"/>
        </w:rPr>
        <w:t>identifaction</w:t>
      </w:r>
      <w:proofErr w:type="spellEnd"/>
      <w:r w:rsidR="00CB0333">
        <w:rPr>
          <w:rFonts w:eastAsia="Times New Roman" w:cs="Times New Roman"/>
        </w:rPr>
        <w:t xml:space="preserve"> or confirmation of mass</w:t>
      </w:r>
      <w:r>
        <w:rPr>
          <w:rFonts w:eastAsia="Times New Roman" w:cs="Times New Roman"/>
        </w:rPr>
        <w:t>.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goals</w:t>
      </w:r>
      <w:r w:rsidR="00CB0333">
        <w:rPr>
          <w:rFonts w:eastAsia="Times New Roman" w:cs="Times New Roman"/>
        </w:rPr>
        <w:t xml:space="preserve"> in all months but June</w:t>
      </w:r>
      <w:r>
        <w:rPr>
          <w:rFonts w:eastAsia="Times New Roman" w:cs="Times New Roman"/>
        </w:rPr>
        <w:t xml:space="preserve">. All sites were sampled in March 2018, three in </w:t>
      </w:r>
      <w:proofErr w:type="gramStart"/>
      <w:r>
        <w:rPr>
          <w:rFonts w:eastAsia="Times New Roman" w:cs="Times New Roman"/>
        </w:rPr>
        <w:t>August,</w:t>
      </w:r>
      <w:proofErr w:type="gramEnd"/>
      <w:r>
        <w:rPr>
          <w:rFonts w:eastAsia="Times New Roman" w:cs="Times New Roman"/>
        </w:rPr>
        <w:t xml:space="preserve"> 2018, and two each for October, 2018 and January, 2019 (</w:t>
      </w:r>
      <w:r>
        <w:rPr>
          <w:rFonts w:eastAsia="Times New Roman" w:cs="Times New Roman"/>
          <w:highlight w:val="yellow"/>
        </w:rPr>
        <w:t>Table 13</w:t>
      </w:r>
      <w:r>
        <w:rPr>
          <w:rFonts w:eastAsia="Times New Roman" w:cs="Times New Roman"/>
        </w:rPr>
        <w:t xml:space="preserve">).  </w:t>
      </w:r>
    </w:p>
    <w:p w14:paraId="0A0160CF" w14:textId="77777777" w:rsidR="001823BA" w:rsidRDefault="001823BA" w:rsidP="001823BA">
      <w:pPr>
        <w:pStyle w:val="Caption"/>
      </w:pPr>
      <w:bookmarkStart w:id="95" w:name="_Ref515364301"/>
      <w:r>
        <w:rPr>
          <w:highlight w:val="yellow"/>
        </w:rPr>
        <w:t xml:space="preserve">Table </w:t>
      </w:r>
      <w:r>
        <w:fldChar w:fldCharType="begin"/>
      </w:r>
      <w:r>
        <w:rPr>
          <w:noProof/>
          <w:highlight w:val="yellow"/>
        </w:rPr>
        <w:instrText xml:space="preserve"> SEQ Table \* ARABIC </w:instrText>
      </w:r>
      <w:r>
        <w:fldChar w:fldCharType="separate"/>
      </w:r>
      <w:r>
        <w:rPr>
          <w:noProof/>
          <w:highlight w:val="yellow"/>
        </w:rPr>
        <w:t>12</w:t>
      </w:r>
      <w:r>
        <w:fldChar w:fldCharType="end"/>
      </w:r>
      <w:bookmarkEnd w:id="95"/>
      <w:r>
        <w:t xml:space="preserve">. </w:t>
      </w:r>
      <w:r>
        <w:rPr>
          <w:b w:val="0"/>
          <w:color w:val="auto"/>
        </w:rPr>
        <w:t>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66541">
        <w:tc>
          <w:tcPr>
            <w:tcW w:w="0" w:type="auto"/>
            <w:tcBorders>
              <w:top w:val="single" w:sz="4" w:space="0" w:color="auto"/>
              <w:left w:val="nil"/>
              <w:bottom w:val="single" w:sz="4" w:space="0" w:color="auto"/>
              <w:right w:val="nil"/>
            </w:tcBorders>
            <w:hideMark/>
          </w:tcPr>
          <w:p w14:paraId="71EBAA5B" w14:textId="77777777" w:rsidR="001823BA" w:rsidRDefault="001823BA" w:rsidP="00C66541">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66541">
            <w:pPr>
              <w:spacing w:before="20" w:after="20"/>
              <w:rPr>
                <w:b/>
              </w:rPr>
            </w:pPr>
            <w:r>
              <w:rPr>
                <w:b/>
              </w:rPr>
              <w:t>Description</w:t>
            </w:r>
          </w:p>
        </w:tc>
      </w:tr>
      <w:tr w:rsidR="001823BA" w14:paraId="3E521162" w14:textId="77777777" w:rsidTr="00C66541">
        <w:tc>
          <w:tcPr>
            <w:tcW w:w="0" w:type="auto"/>
            <w:tcBorders>
              <w:top w:val="single" w:sz="4" w:space="0" w:color="auto"/>
              <w:left w:val="nil"/>
              <w:bottom w:val="nil"/>
              <w:right w:val="nil"/>
            </w:tcBorders>
            <w:hideMark/>
          </w:tcPr>
          <w:p w14:paraId="1C050EA7" w14:textId="77777777" w:rsidR="001823BA" w:rsidRDefault="001823BA" w:rsidP="00C66541">
            <w:pPr>
              <w:jc w:val="right"/>
              <w:rPr>
                <w:b/>
              </w:rPr>
            </w:pPr>
            <w:r>
              <w:rPr>
                <w:b/>
              </w:rPr>
              <w:t>1</w:t>
            </w:r>
          </w:p>
        </w:tc>
        <w:tc>
          <w:tcPr>
            <w:tcW w:w="0" w:type="auto"/>
            <w:tcBorders>
              <w:top w:val="single" w:sz="4" w:space="0" w:color="auto"/>
              <w:left w:val="nil"/>
              <w:bottom w:val="nil"/>
              <w:right w:val="nil"/>
            </w:tcBorders>
            <w:hideMark/>
          </w:tcPr>
          <w:p w14:paraId="090FCDAD" w14:textId="77777777" w:rsidR="001823BA" w:rsidRDefault="001823BA" w:rsidP="00C66541">
            <w:pPr>
              <w:spacing w:before="20" w:after="20"/>
            </w:pPr>
            <w:r>
              <w:rPr>
                <w:b/>
              </w:rPr>
              <w:t>Healthy</w:t>
            </w:r>
            <w:r>
              <w:t xml:space="preserve"> (Portion / entire sample contains no signs of damage)</w:t>
            </w:r>
          </w:p>
        </w:tc>
      </w:tr>
      <w:tr w:rsidR="001823BA" w14:paraId="17605CCE" w14:textId="77777777" w:rsidTr="00C66541">
        <w:tc>
          <w:tcPr>
            <w:tcW w:w="0" w:type="auto"/>
            <w:tcBorders>
              <w:top w:val="nil"/>
              <w:left w:val="nil"/>
              <w:bottom w:val="nil"/>
              <w:right w:val="nil"/>
            </w:tcBorders>
            <w:hideMark/>
          </w:tcPr>
          <w:p w14:paraId="6D71A488" w14:textId="77777777" w:rsidR="001823BA" w:rsidRDefault="001823BA" w:rsidP="00C66541">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66541">
            <w:pPr>
              <w:spacing w:before="20" w:after="20"/>
            </w:pPr>
            <w:r>
              <w:rPr>
                <w:b/>
              </w:rPr>
              <w:t>New growth</w:t>
            </w:r>
            <w:r>
              <w:t xml:space="preserve"> (Portion / entire sample contains recent growth of tips)</w:t>
            </w:r>
          </w:p>
        </w:tc>
      </w:tr>
      <w:tr w:rsidR="001823BA" w14:paraId="4F3EB12E" w14:textId="77777777" w:rsidTr="00C66541">
        <w:tc>
          <w:tcPr>
            <w:tcW w:w="0" w:type="auto"/>
            <w:tcBorders>
              <w:top w:val="nil"/>
              <w:left w:val="nil"/>
              <w:bottom w:val="nil"/>
              <w:right w:val="nil"/>
            </w:tcBorders>
            <w:hideMark/>
          </w:tcPr>
          <w:p w14:paraId="66D51337" w14:textId="77777777" w:rsidR="001823BA" w:rsidRDefault="001823BA" w:rsidP="00C66541">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66541">
            <w:pPr>
              <w:spacing w:before="20" w:after="20"/>
            </w:pPr>
            <w:r>
              <w:rPr>
                <w:b/>
              </w:rPr>
              <w:t>Yellowing / browning</w:t>
            </w:r>
            <w:r>
              <w:t xml:space="preserve"> (Portion / entire sample turning yellow or brown hue)</w:t>
            </w:r>
          </w:p>
        </w:tc>
      </w:tr>
      <w:tr w:rsidR="001823BA" w14:paraId="0D210FF8" w14:textId="77777777" w:rsidTr="00C66541">
        <w:tc>
          <w:tcPr>
            <w:tcW w:w="0" w:type="auto"/>
            <w:tcBorders>
              <w:top w:val="nil"/>
              <w:left w:val="nil"/>
              <w:bottom w:val="nil"/>
              <w:right w:val="nil"/>
            </w:tcBorders>
            <w:hideMark/>
          </w:tcPr>
          <w:p w14:paraId="33201BBC" w14:textId="77777777" w:rsidR="001823BA" w:rsidRDefault="001823BA" w:rsidP="00C66541">
            <w:pPr>
              <w:jc w:val="right"/>
              <w:rPr>
                <w:b/>
              </w:rPr>
            </w:pPr>
            <w:r>
              <w:rPr>
                <w:b/>
              </w:rPr>
              <w:t>4</w:t>
            </w:r>
          </w:p>
        </w:tc>
        <w:tc>
          <w:tcPr>
            <w:tcW w:w="0" w:type="auto"/>
            <w:tcBorders>
              <w:top w:val="nil"/>
              <w:left w:val="nil"/>
              <w:bottom w:val="nil"/>
              <w:right w:val="nil"/>
            </w:tcBorders>
            <w:hideMark/>
          </w:tcPr>
          <w:p w14:paraId="71D4D5F5" w14:textId="77777777" w:rsidR="001823BA" w:rsidRDefault="001823BA" w:rsidP="00C66541">
            <w:pPr>
              <w:spacing w:before="20" w:after="20"/>
            </w:pPr>
            <w:r>
              <w:rPr>
                <w:b/>
              </w:rPr>
              <w:t>Bleached tips</w:t>
            </w:r>
            <w:r>
              <w:t xml:space="preserve"> (Portion / entire sample has tips which have turned white)</w:t>
            </w:r>
          </w:p>
        </w:tc>
      </w:tr>
      <w:tr w:rsidR="001823BA" w14:paraId="65E71038" w14:textId="77777777" w:rsidTr="00C66541">
        <w:tc>
          <w:tcPr>
            <w:tcW w:w="0" w:type="auto"/>
            <w:tcBorders>
              <w:top w:val="nil"/>
              <w:left w:val="nil"/>
              <w:bottom w:val="nil"/>
              <w:right w:val="nil"/>
            </w:tcBorders>
            <w:hideMark/>
          </w:tcPr>
          <w:p w14:paraId="486E493A" w14:textId="77777777" w:rsidR="001823BA" w:rsidRDefault="001823BA" w:rsidP="00C66541">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66541">
            <w:pPr>
              <w:spacing w:before="20" w:after="20"/>
              <w:ind w:right="-1362"/>
            </w:pPr>
            <w:r>
              <w:rPr>
                <w:b/>
              </w:rPr>
              <w:t>Foliage loss / Stemmy</w:t>
            </w:r>
            <w:r>
              <w:t xml:space="preserve"> (Portion / entire sample has lost leaves- may look stemmy)</w:t>
            </w:r>
          </w:p>
        </w:tc>
      </w:tr>
      <w:tr w:rsidR="001823BA" w14:paraId="0CBE276A" w14:textId="77777777" w:rsidTr="00C66541">
        <w:tc>
          <w:tcPr>
            <w:tcW w:w="0" w:type="auto"/>
            <w:tcBorders>
              <w:top w:val="nil"/>
              <w:left w:val="nil"/>
              <w:bottom w:val="single" w:sz="4" w:space="0" w:color="auto"/>
              <w:right w:val="nil"/>
            </w:tcBorders>
            <w:hideMark/>
          </w:tcPr>
          <w:p w14:paraId="6C662A94" w14:textId="77777777" w:rsidR="001823BA" w:rsidRDefault="001823BA" w:rsidP="00C66541">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66541">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 xml:space="preserve">SAV mapping using boat-mounted sonar was tested with a Lowrance Sonar (model </w:t>
      </w:r>
      <w:proofErr w:type="spellStart"/>
      <w:r>
        <w:rPr>
          <w:rFonts w:eastAsia="Times New Roman" w:cs="Times New Roman"/>
        </w:rPr>
        <w:t>hds</w:t>
      </w:r>
      <w:proofErr w:type="spellEnd"/>
      <w:r>
        <w:rPr>
          <w:rFonts w:eastAsia="Times New Roman" w:cs="Times New Roman"/>
        </w:rPr>
        <w:t xml:space="preserve"> 7, </w:t>
      </w:r>
      <w:proofErr w:type="spellStart"/>
      <w:r>
        <w:rPr>
          <w:rFonts w:eastAsia="Times New Roman" w:cs="Times New Roman"/>
        </w:rPr>
        <w:t>hds</w:t>
      </w:r>
      <w:proofErr w:type="spellEnd"/>
      <w:r>
        <w:rPr>
          <w:rFonts w:eastAsia="Times New Roman" w:cs="Times New Roman"/>
        </w:rPr>
        <w:t xml:space="preserve"> 9, or Carbon 12). Data were processed using BioBase’s EcoSound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96" w:name="_Toc415212245"/>
      <w:bookmarkStart w:id="97" w:name="_Toc433352594"/>
      <w:bookmarkStart w:id="98" w:name="_Toc12951179"/>
      <w:r w:rsidRPr="00E170EA">
        <w:lastRenderedPageBreak/>
        <w:t>Analysis</w:t>
      </w:r>
      <w:bookmarkEnd w:id="96"/>
      <w:bookmarkEnd w:id="97"/>
      <w:bookmarkEnd w:id="98"/>
    </w:p>
    <w:p w14:paraId="0B7B0F61" w14:textId="0C760CEB"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NMDS with functions from the R package vegan </w:t>
      </w:r>
      <w:r>
        <w:fldChar w:fldCharType="begin"/>
      </w:r>
      <w:r>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Pr>
          <w:noProof/>
        </w:rPr>
        <w:t>(Oksanen et al. 2016)</w:t>
      </w:r>
      <w:r>
        <w:fldChar w:fldCharType="end"/>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2C8BA5E1" w14:textId="09B028CB"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SAV biomass data was analyzed using generalized linear models using the package (</w:t>
      </w:r>
      <w:r w:rsidR="00F817B0">
        <w:rPr>
          <w:rFonts w:ascii="Calibri" w:eastAsia="Times New Roman" w:hAnsi="Calibri" w:cs="Times New Roman"/>
        </w:rPr>
        <w:t>R Core Team, 2018</w:t>
      </w:r>
      <w:r>
        <w:rPr>
          <w:rFonts w:ascii="Calibri" w:eastAsia="Times New Roman" w:hAnsi="Calibri" w:cs="Times New Roman"/>
        </w:rPr>
        <w:t xml:space="preserve">). </w:t>
      </w:r>
      <w:r w:rsidR="00F817B0">
        <w:rPr>
          <w:rFonts w:ascii="Calibri" w:eastAsia="Times New Roman" w:hAnsi="Calibri" w:cs="Times New Roman"/>
        </w:rPr>
        <w:t xml:space="preserve">Species </w:t>
      </w:r>
      <w:proofErr w:type="spellStart"/>
      <w:r w:rsidR="00F817B0">
        <w:rPr>
          <w:rFonts w:ascii="Calibri" w:eastAsia="Times New Roman" w:hAnsi="Calibri" w:cs="Times New Roman"/>
        </w:rPr>
        <w:t>cpmposition</w:t>
      </w:r>
      <w:proofErr w:type="spellEnd"/>
      <w:r w:rsidR="00F817B0">
        <w:rPr>
          <w:rFonts w:ascii="Calibri" w:eastAsia="Times New Roman" w:hAnsi="Calibri" w:cs="Times New Roman"/>
        </w:rPr>
        <w:t xml:space="preserve"> was assessed using </w:t>
      </w:r>
      <w:commentRangeStart w:id="99"/>
      <w:r w:rsidR="00F817B0">
        <w:rPr>
          <w:rFonts w:ascii="Calibri" w:eastAsia="Times New Roman" w:hAnsi="Calibri" w:cs="Times New Roman"/>
        </w:rPr>
        <w:t xml:space="preserve">PERMANOVA </w:t>
      </w:r>
      <w:commentRangeEnd w:id="99"/>
      <w:r w:rsidR="00F817B0">
        <w:rPr>
          <w:rStyle w:val="CommentReference"/>
        </w:rPr>
        <w:commentReference w:id="99"/>
      </w:r>
      <w:r w:rsidR="00F817B0">
        <w:rPr>
          <w:rFonts w:ascii="Calibri" w:eastAsia="Times New Roman" w:hAnsi="Calibri" w:cs="Times New Roman"/>
        </w:rPr>
        <w:t xml:space="preserve">with the R package, Vegan (Oksanen et al., 2016). To assess if collecting replicates provided </w:t>
      </w:r>
      <w:proofErr w:type="spellStart"/>
      <w:r w:rsidR="00F817B0">
        <w:rPr>
          <w:rFonts w:ascii="Calibri" w:eastAsia="Times New Roman" w:hAnsi="Calibri" w:cs="Times New Roman"/>
        </w:rPr>
        <w:t>attional</w:t>
      </w:r>
      <w:proofErr w:type="spellEnd"/>
      <w:r w:rsidR="00F817B0">
        <w:rPr>
          <w:rFonts w:ascii="Calibri" w:eastAsia="Times New Roman" w:hAnsi="Calibri" w:cs="Times New Roman"/>
        </w:rPr>
        <w:t xml:space="preserve"> information regarding species composition, a random subsection of the transects used to compute </w:t>
      </w:r>
      <w:proofErr w:type="spellStart"/>
      <w:r w:rsidR="00F817B0">
        <w:rPr>
          <w:rFonts w:ascii="Calibri" w:eastAsia="Times New Roman" w:hAnsi="Calibri" w:cs="Times New Roman"/>
        </w:rPr>
        <w:t>qudrat</w:t>
      </w:r>
      <w:proofErr w:type="spellEnd"/>
      <w:r w:rsidR="00F817B0">
        <w:rPr>
          <w:rFonts w:ascii="Calibri" w:eastAsia="Times New Roman" w:hAnsi="Calibri" w:cs="Times New Roman"/>
        </w:rPr>
        <w:t xml:space="preserve"> level data were assess using the same PERMANOVA techniques. </w:t>
      </w:r>
    </w:p>
    <w:p w14:paraId="4C20BC13" w14:textId="183C56FC" w:rsidR="00C0435E" w:rsidRDefault="00AE09A7" w:rsidP="00AE09A7">
      <w:pPr>
        <w:pStyle w:val="Heading2"/>
      </w:pPr>
      <w:bookmarkStart w:id="100" w:name="_Toc12951180"/>
      <w:r>
        <w:t>Results</w:t>
      </w:r>
      <w:bookmarkEnd w:id="100"/>
    </w:p>
    <w:p w14:paraId="21852D47" w14:textId="6346574F" w:rsidR="00ED13D2" w:rsidRDefault="00397FC0" w:rsidP="00397FC0">
      <w:bookmarkStart w:id="101" w:name="_Hlk14086623"/>
      <w:r>
        <w:t>More than eleven varieties of floating and submersed aquatic vegetation</w:t>
      </w:r>
      <w:r w:rsidR="00ED13D2">
        <w:t xml:space="preserve"> were</w:t>
      </w:r>
      <w:r>
        <w:t xml:space="preserve"> found at the four sites. Additional, rarer, species were present as well, but </w:t>
      </w:r>
      <w:r w:rsidR="00ED13D2">
        <w:t xml:space="preserve">were not always present in </w:t>
      </w:r>
      <w:proofErr w:type="gramStart"/>
      <w:r w:rsidR="00ED13D2">
        <w:t>sufficient</w:t>
      </w:r>
      <w:proofErr w:type="gramEnd"/>
      <w:r w:rsidR="00ED13D2">
        <w:t xml:space="preserve"> coverage to be </w:t>
      </w:r>
      <w:r w:rsidR="003E59FA">
        <w:t>randomly selected for sampling</w:t>
      </w:r>
      <w:r w:rsidR="00ED13D2">
        <w:t xml:space="preserve">. To our </w:t>
      </w:r>
      <w:r w:rsidR="00864C76">
        <w:t>knowledge</w:t>
      </w:r>
      <w:r w:rsidR="00ED13D2">
        <w:t xml:space="preserve">, this occurred at one site, for one species; Winter Island contained American </w:t>
      </w:r>
      <w:r w:rsidR="00ED13D2" w:rsidRPr="00F61A96">
        <w:t>Pondweed (</w:t>
      </w:r>
      <w:proofErr w:type="spellStart"/>
      <w:r w:rsidR="00ED13D2" w:rsidRPr="00F61A96">
        <w:rPr>
          <w:i/>
          <w:iCs/>
        </w:rPr>
        <w:t>Potamogeton</w:t>
      </w:r>
      <w:proofErr w:type="spellEnd"/>
      <w:r w:rsidR="00ED13D2" w:rsidRPr="00F61A96">
        <w:rPr>
          <w:i/>
          <w:iCs/>
        </w:rPr>
        <w:t xml:space="preserve"> </w:t>
      </w:r>
      <w:proofErr w:type="spellStart"/>
      <w:r w:rsidR="00ED13D2" w:rsidRPr="00F61A96">
        <w:rPr>
          <w:i/>
          <w:iCs/>
        </w:rPr>
        <w:t>nodosus</w:t>
      </w:r>
      <w:proofErr w:type="spellEnd"/>
      <w:r w:rsidR="00ED13D2" w:rsidRPr="00F61A96">
        <w:t xml:space="preserve">) in a small patch (~5 m diameter) which was </w:t>
      </w:r>
      <w:r w:rsidR="00864C76" w:rsidRPr="00F61A96">
        <w:t xml:space="preserve">observed </w:t>
      </w:r>
      <w:proofErr w:type="gramStart"/>
      <w:r w:rsidR="00ED13D2" w:rsidRPr="00F61A96">
        <w:t>visually, but</w:t>
      </w:r>
      <w:proofErr w:type="gramEnd"/>
      <w:r w:rsidR="00ED13D2" w:rsidRPr="00F61A96">
        <w:t xml:space="preserve"> was not randomly selected for sampling. The sampling </w:t>
      </w:r>
      <w:r w:rsidR="001B0C15" w:rsidRPr="00F61A96">
        <w:t xml:space="preserve">design </w:t>
      </w:r>
      <w:r w:rsidR="00ED13D2" w:rsidRPr="00F61A96">
        <w:t xml:space="preserve">was </w:t>
      </w:r>
      <w:r w:rsidR="001B0C15" w:rsidRPr="00F61A96">
        <w:t xml:space="preserve">planned </w:t>
      </w:r>
      <w:r w:rsidR="00ED13D2" w:rsidRPr="00F61A96">
        <w:t>to map the coverage of SAV species which might affect the ability of a wetland to perform ecosystem functions. The identification of all present species would likely require substantially more resources than is warranted by the information gained through such an effort.</w:t>
      </w:r>
      <w:r w:rsidR="00ED13D2">
        <w:t xml:space="preserve"> </w:t>
      </w:r>
    </w:p>
    <w:p w14:paraId="03B9DCC8" w14:textId="0A452B46" w:rsidR="00397FC0" w:rsidRPr="00F61A96" w:rsidRDefault="00ED13D2" w:rsidP="00397FC0">
      <w:r>
        <w:t>At the four sites examined, n</w:t>
      </w:r>
      <w:r w:rsidR="00397FC0">
        <w:t xml:space="preserve">on-native species made up </w:t>
      </w:r>
      <w:proofErr w:type="gramStart"/>
      <w:r w:rsidR="00397FC0">
        <w:t>the majority of</w:t>
      </w:r>
      <w:proofErr w:type="gramEnd"/>
      <w:r w:rsidR="00397FC0">
        <w:t xml:space="preserve"> aerial coverage excluding Browns Island in August and October of 2018. Percent coverage of vegetation within a given site changed drastically over the course of the year: at Browns Island,</w:t>
      </w:r>
      <w:r w:rsidR="002060D8">
        <w:t xml:space="preserve"> </w:t>
      </w:r>
      <w:r w:rsidR="00397FC0">
        <w:t xml:space="preserve">% vegetative cover went from </w:t>
      </w:r>
      <w:r w:rsidR="002060D8">
        <w:t xml:space="preserve">1.65 </w:t>
      </w:r>
      <w:r w:rsidR="00397FC0">
        <w:t xml:space="preserve">% in </w:t>
      </w:r>
      <w:r w:rsidR="00864C76">
        <w:t>March</w:t>
      </w:r>
      <w:r w:rsidR="00397FC0">
        <w:t xml:space="preserve"> 2018 to </w:t>
      </w:r>
      <w:r w:rsidR="002060D8">
        <w:t>23.72</w:t>
      </w:r>
      <w:r w:rsidR="00397FC0">
        <w:t xml:space="preserve">% in </w:t>
      </w:r>
      <w:proofErr w:type="gramStart"/>
      <w:r w:rsidR="00397FC0">
        <w:t>August,</w:t>
      </w:r>
      <w:proofErr w:type="gramEnd"/>
      <w:r w:rsidR="00397FC0">
        <w:t xml:space="preserve"> 2018</w:t>
      </w:r>
      <w:r w:rsidR="001A0AF9">
        <w:t>. A</w:t>
      </w:r>
      <w:r w:rsidR="00397FC0">
        <w:t xml:space="preserve">t Prospect Island, vegetative cover went from </w:t>
      </w:r>
      <w:r w:rsidR="002060D8">
        <w:t xml:space="preserve">66.07 </w:t>
      </w:r>
      <w:r w:rsidR="00397FC0">
        <w:t xml:space="preserve">% in </w:t>
      </w:r>
      <w:proofErr w:type="gramStart"/>
      <w:r w:rsidR="00397FC0">
        <w:t>March,</w:t>
      </w:r>
      <w:proofErr w:type="gramEnd"/>
      <w:r w:rsidR="00397FC0">
        <w:t xml:space="preserve"> 2018 to </w:t>
      </w:r>
      <w:r w:rsidR="002060D8">
        <w:t xml:space="preserve">86.92 </w:t>
      </w:r>
      <w:r w:rsidR="00397FC0">
        <w:t>% in August</w:t>
      </w:r>
      <w:r w:rsidR="00397FC0" w:rsidRPr="00F61A96">
        <w:t xml:space="preserve">, 2018. </w:t>
      </w:r>
      <w:r w:rsidR="00F61A96" w:rsidRPr="00F61A96">
        <w:t xml:space="preserve">There was not a drastic change in relative </w:t>
      </w:r>
      <w:r w:rsidR="00397FC0" w:rsidRPr="00F61A96">
        <w:t>composition of vegetative communities</w:t>
      </w:r>
      <w:r w:rsidR="00F61A96" w:rsidRPr="00F61A96">
        <w:t xml:space="preserve"> at Browns and Winter Islands through 2018, Prospect and Liberty were not sufficiently sampled to make this assessment. </w:t>
      </w:r>
      <w:r w:rsidR="00397FC0" w:rsidRPr="00F61A96">
        <w:t xml:space="preserve"> </w:t>
      </w:r>
    </w:p>
    <w:p w14:paraId="6741F8FC" w14:textId="77777777" w:rsidR="001A0AF9" w:rsidRPr="00F4364F" w:rsidRDefault="001A0AF9" w:rsidP="001A0AF9">
      <w:r w:rsidRPr="00F61A96">
        <w:t xml:space="preserve">Note: In March, 2018 Winter island’s interior was sampled which demonstrates a dearth of </w:t>
      </w:r>
      <w:r w:rsidRPr="00F61A96">
        <w:rPr>
          <w:i/>
          <w:iCs/>
        </w:rPr>
        <w:t xml:space="preserve">Ludwigia </w:t>
      </w:r>
      <w:proofErr w:type="gramStart"/>
      <w:r w:rsidRPr="00F61A96">
        <w:rPr>
          <w:i/>
          <w:iCs/>
        </w:rPr>
        <w:t>spp.(</w:t>
      </w:r>
      <w:proofErr w:type="gramEnd"/>
      <w:r w:rsidRPr="00F61A96">
        <w:rPr>
          <w:i/>
          <w:iCs/>
        </w:rPr>
        <w:t xml:space="preserve">Fig xxx).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in order to provide better site level coverage. These factors likely affect the </w:t>
      </w:r>
      <w:bookmarkStart w:id="102" w:name="_GoBack"/>
      <w:bookmarkEnd w:id="102"/>
      <w:r>
        <w:t>interpretation of data from Winter Island.</w:t>
      </w:r>
    </w:p>
    <w:bookmarkEnd w:id="101"/>
    <w:p w14:paraId="0C579B5B" w14:textId="77777777" w:rsidR="00397FC0" w:rsidRDefault="00397FC0" w:rsidP="00397FC0"/>
    <w:p w14:paraId="17EFBC77" w14:textId="77777777" w:rsidR="00397FC0" w:rsidRDefault="00397FC0" w:rsidP="00397FC0"/>
    <w:p w14:paraId="631DE2DE" w14:textId="77777777" w:rsidR="00397FC0" w:rsidRDefault="00397FC0" w:rsidP="00397FC0"/>
    <w:p w14:paraId="0C953CFD" w14:textId="77777777" w:rsidR="00397FC0" w:rsidRDefault="00397FC0" w:rsidP="00397FC0">
      <w:pPr>
        <w:keepNext/>
        <w:rPr>
          <w:rFonts w:eastAsia="Times New Roman" w:cs="Times New Roman"/>
        </w:rPr>
      </w:pPr>
    </w:p>
    <w:p w14:paraId="54515D52" w14:textId="77777777" w:rsidR="00397FC0" w:rsidRDefault="00397FC0" w:rsidP="00397FC0">
      <w:pPr>
        <w:pStyle w:val="Caption"/>
      </w:pPr>
      <w:r>
        <w:rPr>
          <w:highlight w:val="yellow"/>
        </w:rPr>
        <w:t xml:space="preserve">Table </w:t>
      </w:r>
      <w:r>
        <w:rPr>
          <w:noProof/>
          <w:highlight w:val="yellow"/>
        </w:rPr>
        <w:fldChar w:fldCharType="begin"/>
      </w:r>
      <w:r>
        <w:rPr>
          <w:noProof/>
          <w:highlight w:val="yellow"/>
        </w:rPr>
        <w:instrText xml:space="preserve"> SEQ Table \* ARABIC </w:instrText>
      </w:r>
      <w:r>
        <w:rPr>
          <w:noProof/>
          <w:highlight w:val="yellow"/>
        </w:rPr>
        <w:fldChar w:fldCharType="separate"/>
      </w:r>
      <w:r>
        <w:rPr>
          <w:noProof/>
          <w:highlight w:val="yellow"/>
        </w:rPr>
        <w:t>13</w:t>
      </w:r>
      <w:r>
        <w:rPr>
          <w:noProof/>
          <w:highlight w:val="yellow"/>
        </w:rPr>
        <w:fldChar w:fldCharType="end"/>
      </w:r>
      <w:r>
        <w:t xml:space="preserve">. </w:t>
      </w:r>
      <w:r>
        <w:rPr>
          <w:b w:val="0"/>
          <w:color w:val="auto"/>
        </w:rPr>
        <w:t>Number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397FC0" w14:paraId="3FB6F97A" w14:textId="77777777" w:rsidTr="00397FC0">
        <w:tc>
          <w:tcPr>
            <w:tcW w:w="1095" w:type="dxa"/>
            <w:tcBorders>
              <w:top w:val="single" w:sz="4" w:space="0" w:color="auto"/>
              <w:left w:val="nil"/>
              <w:bottom w:val="single" w:sz="4" w:space="0" w:color="auto"/>
              <w:right w:val="nil"/>
            </w:tcBorders>
            <w:hideMark/>
          </w:tcPr>
          <w:p w14:paraId="50760175" w14:textId="77777777" w:rsidR="00397FC0" w:rsidRDefault="00397FC0">
            <w:pPr>
              <w:jc w:val="center"/>
              <w:rPr>
                <w:rFonts w:eastAsia="Times New Roman" w:cs="Times New Roman"/>
                <w:b/>
              </w:rPr>
            </w:pPr>
            <w:r>
              <w:rPr>
                <w:rFonts w:eastAsia="Times New Roman" w:cs="Times New Roman"/>
                <w:b/>
              </w:rPr>
              <w:t>Samples near</w:t>
            </w:r>
          </w:p>
        </w:tc>
        <w:tc>
          <w:tcPr>
            <w:tcW w:w="1515" w:type="dxa"/>
            <w:tcBorders>
              <w:top w:val="single" w:sz="4" w:space="0" w:color="auto"/>
              <w:left w:val="nil"/>
              <w:bottom w:val="single" w:sz="4" w:space="0" w:color="auto"/>
              <w:right w:val="nil"/>
            </w:tcBorders>
            <w:hideMark/>
          </w:tcPr>
          <w:p w14:paraId="5A22CA35" w14:textId="77777777" w:rsidR="00397FC0" w:rsidRDefault="00397FC0">
            <w:pPr>
              <w:jc w:val="center"/>
              <w:rPr>
                <w:rFonts w:eastAsia="Times New Roman" w:cs="Times New Roman"/>
                <w:b/>
              </w:rPr>
            </w:pPr>
            <w:r>
              <w:rPr>
                <w:rFonts w:eastAsia="Times New Roman" w:cs="Times New Roman"/>
                <w:b/>
              </w:rPr>
              <w:t>Region</w:t>
            </w:r>
          </w:p>
        </w:tc>
        <w:tc>
          <w:tcPr>
            <w:tcW w:w="2213" w:type="dxa"/>
            <w:tcBorders>
              <w:top w:val="single" w:sz="4" w:space="0" w:color="auto"/>
              <w:left w:val="nil"/>
              <w:bottom w:val="single" w:sz="4" w:space="0" w:color="auto"/>
              <w:right w:val="nil"/>
            </w:tcBorders>
            <w:hideMark/>
          </w:tcPr>
          <w:p w14:paraId="03B431E4" w14:textId="77777777" w:rsidR="00397FC0" w:rsidRDefault="00397FC0">
            <w:pPr>
              <w:jc w:val="center"/>
              <w:rPr>
                <w:rFonts w:eastAsia="Times New Roman" w:cs="Times New Roman"/>
                <w:b/>
              </w:rPr>
            </w:pPr>
            <w:r>
              <w:rPr>
                <w:rFonts w:eastAsia="Times New Roman" w:cs="Times New Roman"/>
                <w:b/>
              </w:rPr>
              <w:t>Site type</w:t>
            </w:r>
          </w:p>
        </w:tc>
        <w:tc>
          <w:tcPr>
            <w:tcW w:w="925" w:type="dxa"/>
            <w:tcBorders>
              <w:top w:val="single" w:sz="4" w:space="0" w:color="auto"/>
              <w:left w:val="nil"/>
              <w:bottom w:val="single" w:sz="4" w:space="0" w:color="auto"/>
              <w:right w:val="nil"/>
            </w:tcBorders>
            <w:hideMark/>
          </w:tcPr>
          <w:p w14:paraId="32EABB1D" w14:textId="77777777" w:rsidR="00397FC0" w:rsidRDefault="00397FC0">
            <w:pPr>
              <w:jc w:val="center"/>
              <w:rPr>
                <w:rFonts w:eastAsia="Times New Roman" w:cs="Times New Roman"/>
                <w:b/>
              </w:rPr>
            </w:pPr>
            <w:r>
              <w:rPr>
                <w:rFonts w:eastAsia="Times New Roman" w:cs="Times New Roman"/>
                <w:b/>
              </w:rPr>
              <w:t>Mar, 2018</w:t>
            </w:r>
          </w:p>
        </w:tc>
        <w:tc>
          <w:tcPr>
            <w:tcW w:w="925" w:type="dxa"/>
            <w:tcBorders>
              <w:top w:val="single" w:sz="4" w:space="0" w:color="auto"/>
              <w:left w:val="nil"/>
              <w:bottom w:val="single" w:sz="4" w:space="0" w:color="auto"/>
              <w:right w:val="nil"/>
            </w:tcBorders>
            <w:hideMark/>
          </w:tcPr>
          <w:p w14:paraId="721925B8" w14:textId="77777777" w:rsidR="00397FC0" w:rsidRDefault="00397FC0">
            <w:pPr>
              <w:jc w:val="center"/>
              <w:rPr>
                <w:rFonts w:eastAsia="Times New Roman" w:cs="Times New Roman"/>
                <w:b/>
              </w:rPr>
            </w:pPr>
            <w:r>
              <w:rPr>
                <w:rFonts w:eastAsia="Times New Roman" w:cs="Times New Roman"/>
                <w:b/>
              </w:rPr>
              <w:t>Aug, 2018</w:t>
            </w:r>
          </w:p>
        </w:tc>
        <w:tc>
          <w:tcPr>
            <w:tcW w:w="925" w:type="dxa"/>
            <w:tcBorders>
              <w:top w:val="single" w:sz="4" w:space="0" w:color="auto"/>
              <w:left w:val="nil"/>
              <w:bottom w:val="single" w:sz="4" w:space="0" w:color="auto"/>
              <w:right w:val="nil"/>
            </w:tcBorders>
            <w:hideMark/>
          </w:tcPr>
          <w:p w14:paraId="49C8EA0C" w14:textId="77777777" w:rsidR="00397FC0" w:rsidRDefault="00397FC0">
            <w:pPr>
              <w:jc w:val="center"/>
              <w:rPr>
                <w:rFonts w:eastAsia="Times New Roman" w:cs="Times New Roman"/>
                <w:b/>
              </w:rPr>
            </w:pPr>
            <w:r>
              <w:rPr>
                <w:rFonts w:eastAsia="Times New Roman" w:cs="Times New Roman"/>
                <w:b/>
              </w:rPr>
              <w:t>Oct, 2018</w:t>
            </w:r>
          </w:p>
        </w:tc>
        <w:tc>
          <w:tcPr>
            <w:tcW w:w="1078" w:type="dxa"/>
            <w:tcBorders>
              <w:top w:val="single" w:sz="4" w:space="0" w:color="auto"/>
              <w:left w:val="nil"/>
              <w:bottom w:val="single" w:sz="4" w:space="0" w:color="auto"/>
              <w:right w:val="nil"/>
            </w:tcBorders>
            <w:hideMark/>
          </w:tcPr>
          <w:p w14:paraId="3BC79EE8" w14:textId="77777777" w:rsidR="00397FC0" w:rsidRDefault="00397FC0">
            <w:pPr>
              <w:jc w:val="center"/>
              <w:rPr>
                <w:rFonts w:eastAsia="Times New Roman" w:cs="Times New Roman"/>
                <w:b/>
              </w:rPr>
            </w:pPr>
            <w:r>
              <w:rPr>
                <w:rFonts w:eastAsia="Times New Roman" w:cs="Times New Roman"/>
                <w:b/>
              </w:rPr>
              <w:t>Jan, 2019</w:t>
            </w:r>
          </w:p>
        </w:tc>
        <w:tc>
          <w:tcPr>
            <w:tcW w:w="1159" w:type="dxa"/>
            <w:tcBorders>
              <w:top w:val="single" w:sz="4" w:space="0" w:color="auto"/>
              <w:left w:val="nil"/>
              <w:bottom w:val="single" w:sz="4" w:space="0" w:color="auto"/>
              <w:right w:val="nil"/>
            </w:tcBorders>
            <w:hideMark/>
          </w:tcPr>
          <w:p w14:paraId="74280E3C" w14:textId="77777777" w:rsidR="00397FC0" w:rsidRDefault="00397FC0">
            <w:pPr>
              <w:jc w:val="center"/>
              <w:rPr>
                <w:rFonts w:eastAsia="Times New Roman" w:cs="Times New Roman"/>
                <w:b/>
              </w:rPr>
            </w:pPr>
            <w:r>
              <w:rPr>
                <w:rFonts w:eastAsia="Times New Roman" w:cs="Times New Roman"/>
                <w:b/>
              </w:rPr>
              <w:t>Total</w:t>
            </w:r>
          </w:p>
        </w:tc>
      </w:tr>
      <w:tr w:rsidR="00397FC0" w14:paraId="2BD65875" w14:textId="77777777" w:rsidTr="00397FC0">
        <w:tc>
          <w:tcPr>
            <w:tcW w:w="1095" w:type="dxa"/>
            <w:tcBorders>
              <w:top w:val="nil"/>
              <w:left w:val="nil"/>
              <w:bottom w:val="nil"/>
              <w:right w:val="nil"/>
            </w:tcBorders>
            <w:hideMark/>
          </w:tcPr>
          <w:p w14:paraId="698D8387" w14:textId="77777777" w:rsidR="00397FC0" w:rsidRDefault="00397FC0">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hideMark/>
          </w:tcPr>
          <w:p w14:paraId="74FBB372"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772021B5"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hideMark/>
          </w:tcPr>
          <w:p w14:paraId="26BA225A" w14:textId="77777777" w:rsidR="00397FC0" w:rsidRDefault="00397FC0">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hideMark/>
          </w:tcPr>
          <w:p w14:paraId="4DC4AB70" w14:textId="77777777" w:rsidR="00397FC0" w:rsidRDefault="00397FC0">
            <w:pPr>
              <w:jc w:val="right"/>
              <w:rPr>
                <w:rFonts w:eastAsia="Times New Roman" w:cs="Times New Roman"/>
              </w:rPr>
            </w:pPr>
            <w:r>
              <w:rPr>
                <w:rFonts w:eastAsia="Times New Roman" w:cs="Times New Roman"/>
              </w:rPr>
              <w:t>0</w:t>
            </w:r>
          </w:p>
        </w:tc>
        <w:tc>
          <w:tcPr>
            <w:tcW w:w="925" w:type="dxa"/>
            <w:tcBorders>
              <w:top w:val="nil"/>
              <w:left w:val="nil"/>
              <w:bottom w:val="nil"/>
              <w:right w:val="nil"/>
            </w:tcBorders>
            <w:hideMark/>
          </w:tcPr>
          <w:p w14:paraId="0CF1D23D"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341B2CE0"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1195687E" w14:textId="77777777" w:rsidR="00397FC0" w:rsidRDefault="00397FC0">
            <w:pPr>
              <w:jc w:val="right"/>
              <w:rPr>
                <w:rFonts w:eastAsia="Times New Roman" w:cs="Times New Roman"/>
              </w:rPr>
            </w:pPr>
            <w:r>
              <w:rPr>
                <w:rFonts w:eastAsia="Times New Roman" w:cs="Times New Roman"/>
              </w:rPr>
              <w:t>62</w:t>
            </w:r>
          </w:p>
        </w:tc>
      </w:tr>
      <w:tr w:rsidR="00397FC0" w14:paraId="17F4BE81" w14:textId="77777777" w:rsidTr="00397FC0">
        <w:tc>
          <w:tcPr>
            <w:tcW w:w="1095" w:type="dxa"/>
            <w:tcBorders>
              <w:top w:val="nil"/>
              <w:left w:val="nil"/>
              <w:bottom w:val="nil"/>
              <w:right w:val="nil"/>
            </w:tcBorders>
            <w:hideMark/>
          </w:tcPr>
          <w:p w14:paraId="590C3A33" w14:textId="77777777" w:rsidR="00397FC0" w:rsidRDefault="00397FC0">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hideMark/>
          </w:tcPr>
          <w:p w14:paraId="45218B1F"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32E300E0"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49A55855" w14:textId="77777777" w:rsidR="00397FC0" w:rsidRDefault="00397FC0">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hideMark/>
          </w:tcPr>
          <w:p w14:paraId="673A8F3E" w14:textId="77777777" w:rsidR="00397FC0" w:rsidRDefault="00397FC0">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hideMark/>
          </w:tcPr>
          <w:p w14:paraId="4C96199C"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35615894"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728FF69C" w14:textId="77777777" w:rsidR="00397FC0" w:rsidRDefault="00397FC0">
            <w:pPr>
              <w:jc w:val="right"/>
              <w:rPr>
                <w:rFonts w:eastAsia="Times New Roman" w:cs="Times New Roman"/>
              </w:rPr>
            </w:pPr>
            <w:r>
              <w:rPr>
                <w:rFonts w:eastAsia="Times New Roman" w:cs="Times New Roman"/>
              </w:rPr>
              <w:t>179</w:t>
            </w:r>
          </w:p>
        </w:tc>
      </w:tr>
      <w:tr w:rsidR="00397FC0" w14:paraId="3369982D" w14:textId="77777777" w:rsidTr="00397FC0">
        <w:tc>
          <w:tcPr>
            <w:tcW w:w="1095" w:type="dxa"/>
            <w:tcBorders>
              <w:top w:val="nil"/>
              <w:left w:val="nil"/>
              <w:bottom w:val="nil"/>
              <w:right w:val="nil"/>
            </w:tcBorders>
            <w:hideMark/>
          </w:tcPr>
          <w:p w14:paraId="233D09D8" w14:textId="77777777" w:rsidR="00397FC0" w:rsidRDefault="00397FC0">
            <w:pPr>
              <w:jc w:val="right"/>
              <w:rPr>
                <w:rFonts w:eastAsia="Times New Roman" w:cs="Times New Roman"/>
              </w:rPr>
            </w:pPr>
            <w:r>
              <w:rPr>
                <w:rFonts w:eastAsia="Times New Roman" w:cs="Times New Roman"/>
              </w:rPr>
              <w:t>Winter Island</w:t>
            </w:r>
          </w:p>
        </w:tc>
        <w:tc>
          <w:tcPr>
            <w:tcW w:w="1515" w:type="dxa"/>
            <w:tcBorders>
              <w:top w:val="nil"/>
              <w:left w:val="nil"/>
              <w:bottom w:val="nil"/>
              <w:right w:val="nil"/>
            </w:tcBorders>
            <w:hideMark/>
          </w:tcPr>
          <w:p w14:paraId="77AF7909"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nil"/>
              <w:right w:val="nil"/>
            </w:tcBorders>
            <w:hideMark/>
          </w:tcPr>
          <w:p w14:paraId="21C338BF"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5964AF35" w14:textId="77777777" w:rsidR="00397FC0" w:rsidRDefault="00397FC0">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hideMark/>
          </w:tcPr>
          <w:p w14:paraId="06A26A76" w14:textId="77777777" w:rsidR="00397FC0" w:rsidRDefault="00397FC0">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hideMark/>
          </w:tcPr>
          <w:p w14:paraId="1FDADB0E" w14:textId="77777777" w:rsidR="00397FC0" w:rsidRDefault="00397FC0">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hideMark/>
          </w:tcPr>
          <w:p w14:paraId="2A1265AE" w14:textId="77777777" w:rsidR="00397FC0" w:rsidRDefault="00397FC0">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hideMark/>
          </w:tcPr>
          <w:p w14:paraId="1ED38387" w14:textId="77777777" w:rsidR="00397FC0" w:rsidRDefault="00397FC0">
            <w:pPr>
              <w:jc w:val="right"/>
              <w:rPr>
                <w:rFonts w:eastAsia="Times New Roman" w:cs="Times New Roman"/>
              </w:rPr>
            </w:pPr>
            <w:r>
              <w:rPr>
                <w:rFonts w:eastAsia="Times New Roman" w:cs="Times New Roman"/>
              </w:rPr>
              <w:t>317</w:t>
            </w:r>
          </w:p>
        </w:tc>
      </w:tr>
      <w:tr w:rsidR="00397FC0" w14:paraId="47A23182" w14:textId="77777777" w:rsidTr="00397FC0">
        <w:tc>
          <w:tcPr>
            <w:tcW w:w="1095" w:type="dxa"/>
            <w:tcBorders>
              <w:top w:val="nil"/>
              <w:left w:val="nil"/>
              <w:bottom w:val="single" w:sz="4" w:space="0" w:color="auto"/>
              <w:right w:val="nil"/>
            </w:tcBorders>
            <w:hideMark/>
          </w:tcPr>
          <w:p w14:paraId="74FFD0C8" w14:textId="77777777" w:rsidR="00397FC0" w:rsidRDefault="00397FC0">
            <w:pPr>
              <w:jc w:val="right"/>
              <w:rPr>
                <w:rFonts w:eastAsia="Times New Roman" w:cs="Times New Roman"/>
              </w:rPr>
            </w:pPr>
            <w:r>
              <w:rPr>
                <w:rFonts w:eastAsia="Times New Roman" w:cs="Times New Roman"/>
              </w:rPr>
              <w:t>Browns Island</w:t>
            </w:r>
          </w:p>
        </w:tc>
        <w:tc>
          <w:tcPr>
            <w:tcW w:w="1515" w:type="dxa"/>
            <w:tcBorders>
              <w:top w:val="nil"/>
              <w:left w:val="nil"/>
              <w:bottom w:val="single" w:sz="4" w:space="0" w:color="auto"/>
              <w:right w:val="nil"/>
            </w:tcBorders>
            <w:hideMark/>
          </w:tcPr>
          <w:p w14:paraId="14F99214"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single" w:sz="4" w:space="0" w:color="auto"/>
              <w:right w:val="nil"/>
            </w:tcBorders>
            <w:hideMark/>
          </w:tcPr>
          <w:p w14:paraId="4565C1D6"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single" w:sz="4" w:space="0" w:color="auto"/>
              <w:right w:val="nil"/>
            </w:tcBorders>
            <w:hideMark/>
          </w:tcPr>
          <w:p w14:paraId="6BCA0DE6" w14:textId="77777777" w:rsidR="00397FC0" w:rsidRDefault="00397FC0">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hideMark/>
          </w:tcPr>
          <w:p w14:paraId="4184249E" w14:textId="77777777" w:rsidR="00397FC0" w:rsidRDefault="00397FC0">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hideMark/>
          </w:tcPr>
          <w:p w14:paraId="057DA92E" w14:textId="77777777" w:rsidR="00397FC0" w:rsidRDefault="00397FC0">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hideMark/>
          </w:tcPr>
          <w:p w14:paraId="40CFECC7" w14:textId="77777777" w:rsidR="00397FC0" w:rsidRDefault="00397FC0">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hideMark/>
          </w:tcPr>
          <w:p w14:paraId="03BB6870" w14:textId="77777777" w:rsidR="00397FC0" w:rsidRDefault="00397FC0">
            <w:pPr>
              <w:jc w:val="right"/>
              <w:rPr>
                <w:rFonts w:eastAsia="Times New Roman" w:cs="Times New Roman"/>
              </w:rPr>
            </w:pPr>
            <w:r>
              <w:rPr>
                <w:rFonts w:eastAsia="Times New Roman" w:cs="Times New Roman"/>
              </w:rPr>
              <w:t>283</w:t>
            </w:r>
          </w:p>
        </w:tc>
      </w:tr>
      <w:tr w:rsidR="00397FC0" w14:paraId="062B13CB" w14:textId="77777777" w:rsidTr="00397FC0">
        <w:tc>
          <w:tcPr>
            <w:tcW w:w="1095" w:type="dxa"/>
            <w:tcBorders>
              <w:top w:val="single" w:sz="4" w:space="0" w:color="auto"/>
              <w:left w:val="nil"/>
              <w:bottom w:val="nil"/>
              <w:right w:val="nil"/>
            </w:tcBorders>
          </w:tcPr>
          <w:p w14:paraId="34521122" w14:textId="77777777" w:rsidR="00397FC0" w:rsidRDefault="00397FC0">
            <w:pPr>
              <w:jc w:val="center"/>
              <w:rPr>
                <w:rFonts w:eastAsia="Times New Roman" w:cs="Times New Roman"/>
              </w:rPr>
            </w:pPr>
          </w:p>
        </w:tc>
        <w:tc>
          <w:tcPr>
            <w:tcW w:w="1515" w:type="dxa"/>
            <w:tcBorders>
              <w:top w:val="single" w:sz="4" w:space="0" w:color="auto"/>
              <w:left w:val="nil"/>
              <w:bottom w:val="nil"/>
              <w:right w:val="nil"/>
            </w:tcBorders>
          </w:tcPr>
          <w:p w14:paraId="4B681513" w14:textId="77777777" w:rsidR="00397FC0" w:rsidRDefault="00397FC0">
            <w:pPr>
              <w:jc w:val="center"/>
              <w:rPr>
                <w:rFonts w:eastAsia="Times New Roman" w:cs="Times New Roman"/>
              </w:rPr>
            </w:pPr>
          </w:p>
        </w:tc>
        <w:tc>
          <w:tcPr>
            <w:tcW w:w="2213" w:type="dxa"/>
            <w:tcBorders>
              <w:top w:val="single" w:sz="4" w:space="0" w:color="auto"/>
              <w:left w:val="nil"/>
              <w:bottom w:val="single" w:sz="4" w:space="0" w:color="auto"/>
              <w:right w:val="nil"/>
            </w:tcBorders>
            <w:hideMark/>
          </w:tcPr>
          <w:p w14:paraId="72FD5DEE" w14:textId="77777777" w:rsidR="00397FC0" w:rsidRDefault="00397FC0">
            <w:pPr>
              <w:jc w:val="center"/>
              <w:rPr>
                <w:rFonts w:eastAsia="Times New Roman" w:cs="Times New Roman"/>
                <w:b/>
              </w:rPr>
            </w:pPr>
            <w:r>
              <w:rPr>
                <w:rFonts w:eastAsia="Times New Roman" w:cs="Times New Roman"/>
                <w:b/>
              </w:rPr>
              <w:t>Total</w:t>
            </w:r>
          </w:p>
        </w:tc>
        <w:tc>
          <w:tcPr>
            <w:tcW w:w="925" w:type="dxa"/>
            <w:tcBorders>
              <w:top w:val="single" w:sz="4" w:space="0" w:color="auto"/>
              <w:left w:val="nil"/>
              <w:bottom w:val="single" w:sz="4" w:space="0" w:color="auto"/>
              <w:right w:val="nil"/>
            </w:tcBorders>
            <w:hideMark/>
          </w:tcPr>
          <w:p w14:paraId="7D09601B" w14:textId="77777777" w:rsidR="00397FC0" w:rsidRDefault="00397FC0">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hideMark/>
          </w:tcPr>
          <w:p w14:paraId="6BB8D455" w14:textId="77777777" w:rsidR="00397FC0" w:rsidRDefault="00397FC0">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hideMark/>
          </w:tcPr>
          <w:p w14:paraId="2CB6A9B5" w14:textId="77777777" w:rsidR="00397FC0" w:rsidRDefault="00397FC0">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hideMark/>
          </w:tcPr>
          <w:p w14:paraId="76993CB9" w14:textId="77777777" w:rsidR="00397FC0" w:rsidRDefault="00397FC0">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hideMark/>
          </w:tcPr>
          <w:p w14:paraId="6FBB7958" w14:textId="77777777" w:rsidR="00397FC0" w:rsidRDefault="00397FC0">
            <w:pPr>
              <w:jc w:val="right"/>
              <w:rPr>
                <w:rFonts w:eastAsia="Times New Roman" w:cs="Times New Roman"/>
              </w:rPr>
            </w:pPr>
            <w:r>
              <w:rPr>
                <w:rFonts w:eastAsia="Times New Roman" w:cs="Times New Roman"/>
              </w:rPr>
              <w:t>841</w:t>
            </w:r>
          </w:p>
        </w:tc>
      </w:tr>
    </w:tbl>
    <w:p w14:paraId="3DA2F8BC" w14:textId="77777777" w:rsidR="00397FC0" w:rsidRDefault="00397FC0" w:rsidP="00397FC0">
      <w:pPr>
        <w:ind w:firstLine="720"/>
        <w:rPr>
          <w:rFonts w:eastAsia="Times New Roman" w:cs="Times New Roman"/>
          <w:sz w:val="24"/>
          <w:szCs w:val="24"/>
        </w:rPr>
      </w:pPr>
    </w:p>
    <w:p w14:paraId="302D21A9" w14:textId="77777777" w:rsidR="00397FC0" w:rsidRDefault="00397FC0" w:rsidP="00397FC0"/>
    <w:p w14:paraId="6B55DC57" w14:textId="71BFA732" w:rsidR="008C6987" w:rsidRDefault="008C6987" w:rsidP="008C6987">
      <w:pPr>
        <w:pStyle w:val="Caption"/>
      </w:pPr>
      <w:r>
        <w:rPr>
          <w:highlight w:val="yellow"/>
        </w:rPr>
        <w:t xml:space="preserve">Table </w:t>
      </w:r>
      <w:r>
        <w:rPr>
          <w:noProof/>
          <w:highlight w:val="yellow"/>
        </w:rPr>
        <w:fldChar w:fldCharType="begin"/>
      </w:r>
      <w:r>
        <w:rPr>
          <w:noProof/>
          <w:highlight w:val="yellow"/>
        </w:rPr>
        <w:instrText xml:space="preserve"> SEQ Table \* ARABIC </w:instrText>
      </w:r>
      <w:r>
        <w:rPr>
          <w:noProof/>
          <w:highlight w:val="yellow"/>
        </w:rPr>
        <w:fldChar w:fldCharType="separate"/>
      </w:r>
      <w:r>
        <w:rPr>
          <w:noProof/>
          <w:highlight w:val="yellow"/>
        </w:rPr>
        <w:t>13</w:t>
      </w:r>
      <w:r>
        <w:rPr>
          <w:noProof/>
          <w:highlight w:val="yellow"/>
        </w:rPr>
        <w:fldChar w:fldCharType="end"/>
      </w:r>
      <w:r>
        <w:t xml:space="preserve">. </w:t>
      </w:r>
      <w:r w:rsidR="00871032">
        <w:rPr>
          <w:b w:val="0"/>
          <w:color w:val="auto"/>
        </w:rPr>
        <w:t>Generalized Linear model for biomass of sav rakes</w:t>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1795"/>
        <w:gridCol w:w="1455"/>
        <w:gridCol w:w="1740"/>
        <w:gridCol w:w="1400"/>
        <w:gridCol w:w="1118"/>
        <w:gridCol w:w="1440"/>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proofErr w:type="spellStart"/>
            <w:proofErr w:type="gramStart"/>
            <w:r w:rsidRPr="00DE3456">
              <w:rPr>
                <w:rFonts w:eastAsia="Times New Roman" w:cs="Times New Roman"/>
                <w:b w:val="0"/>
              </w:rPr>
              <w:t>glm</w:t>
            </w:r>
            <w:proofErr w:type="spellEnd"/>
            <w:r w:rsidRPr="00DE3456">
              <w:rPr>
                <w:rFonts w:eastAsia="Times New Roman" w:cs="Times New Roman"/>
                <w:b w:val="0"/>
              </w:rPr>
              <w:t>(</w:t>
            </w:r>
            <w:proofErr w:type="gramEnd"/>
            <w:r w:rsidRPr="00DE3456">
              <w:rPr>
                <w:rFonts w:eastAsia="Times New Roman" w:cs="Times New Roman"/>
                <w:b w:val="0"/>
              </w:rPr>
              <w:t xml:space="preserve">formula = </w:t>
            </w:r>
            <w:proofErr w:type="spellStart"/>
            <w:r w:rsidRPr="00DE3456">
              <w:rPr>
                <w:rFonts w:eastAsia="Times New Roman" w:cs="Times New Roman"/>
                <w:b w:val="0"/>
              </w:rPr>
              <w:t>wetweight</w:t>
            </w:r>
            <w:proofErr w:type="spellEnd"/>
            <w:r w:rsidRPr="00DE3456">
              <w:rPr>
                <w:rFonts w:eastAsia="Times New Roman" w:cs="Times New Roman"/>
                <w:b w:val="0"/>
              </w:rPr>
              <w:t xml:space="preserve"> ~ Location + month + </w:t>
            </w:r>
            <w:proofErr w:type="spellStart"/>
            <w:r w:rsidRPr="00DE3456">
              <w:rPr>
                <w:rFonts w:eastAsia="Times New Roman" w:cs="Times New Roman"/>
                <w:b w:val="0"/>
              </w:rPr>
              <w:t>Depth.of.water</w:t>
            </w:r>
            <w:proofErr w:type="spellEnd"/>
            <w:r w:rsidRPr="00DE3456">
              <w:rPr>
                <w:rFonts w:eastAsia="Times New Roman" w:cs="Times New Roman"/>
                <w:b w:val="0"/>
              </w:rPr>
              <w:t xml:space="preserve"> + NADA + LUDWIG, data = </w:t>
            </w:r>
            <w:proofErr w:type="spellStart"/>
            <w:r w:rsidRPr="00DE3456">
              <w:rPr>
                <w:rFonts w:eastAsia="Times New Roman" w:cs="Times New Roman"/>
                <w:b w:val="0"/>
              </w:rPr>
              <w:t>biom</w:t>
            </w:r>
            <w:proofErr w:type="spellEnd"/>
            <w:r w:rsidRPr="00DE3456">
              <w:rPr>
                <w:rFonts w:eastAsia="Times New Roman" w:cs="Times New Roman"/>
                <w:b w:val="0"/>
              </w:rPr>
              <w:t>)</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bottom w:val="none" w:sz="0"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bottom w:val="none" w:sz="0"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bottom w:val="none" w:sz="0"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bottom w:val="none" w:sz="0"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bottom w:val="none" w:sz="0"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bottom w:val="none" w:sz="0"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hideMark/>
          </w:tcPr>
          <w:p w14:paraId="36E9EF87" w14:textId="2F129857" w:rsidR="009351B2" w:rsidRDefault="009351B2" w:rsidP="003E7640">
            <w:pPr>
              <w:jc w:val="right"/>
              <w:rPr>
                <w:rFonts w:eastAsia="Times New Roman" w:cs="Times New Roman"/>
              </w:rPr>
            </w:pPr>
            <w:r>
              <w:t>Coefficients:</w:t>
            </w:r>
          </w:p>
        </w:tc>
        <w:tc>
          <w:tcPr>
            <w:tcW w:w="1455" w:type="dxa"/>
            <w:tcBorders>
              <w:top w:val="none" w:sz="0" w:space="0" w:color="auto"/>
              <w:bottom w:val="none" w:sz="0" w:space="0" w:color="auto"/>
            </w:tcBorders>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tcBorders>
              <w:top w:val="none" w:sz="0" w:space="0" w:color="auto"/>
              <w:bottom w:val="none" w:sz="0" w:space="0" w:color="auto"/>
            </w:tcBorders>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tcBorders>
              <w:top w:val="none" w:sz="0" w:space="0" w:color="auto"/>
              <w:bottom w:val="none" w:sz="0" w:space="0" w:color="auto"/>
            </w:tcBorders>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tcBorders>
              <w:top w:val="none" w:sz="0" w:space="0" w:color="auto"/>
              <w:bottom w:val="none" w:sz="0" w:space="0" w:color="auto"/>
            </w:tcBorders>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tcBorders>
              <w:top w:val="none" w:sz="0" w:space="0" w:color="auto"/>
              <w:bottom w:val="none" w:sz="0" w:space="0" w:color="auto"/>
            </w:tcBorders>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22199E0" w14:textId="77777777" w:rsidR="00B52CB8" w:rsidRDefault="00B52CB8" w:rsidP="00B52CB8">
            <w:pPr>
              <w:jc w:val="right"/>
              <w:rPr>
                <w:rFonts w:eastAsia="Times New Roman" w:cs="Times New Roman"/>
              </w:rPr>
            </w:pPr>
          </w:p>
        </w:tc>
        <w:tc>
          <w:tcPr>
            <w:tcW w:w="1455" w:type="dxa"/>
            <w:tcBorders>
              <w:top w:val="none" w:sz="0" w:space="0" w:color="auto"/>
              <w:bottom w:val="none" w:sz="0" w:space="0" w:color="auto"/>
            </w:tcBorders>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Borders>
              <w:top w:val="none" w:sz="0" w:space="0" w:color="auto"/>
              <w:bottom w:val="none" w:sz="0" w:space="0" w:color="auto"/>
            </w:tcBorders>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Borders>
              <w:top w:val="none" w:sz="0" w:space="0" w:color="auto"/>
              <w:bottom w:val="none" w:sz="0" w:space="0" w:color="auto"/>
            </w:tcBorders>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tcBorders>
              <w:top w:val="none" w:sz="0" w:space="0" w:color="auto"/>
              <w:bottom w:val="none" w:sz="0" w:space="0" w:color="auto"/>
            </w:tcBorders>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tcBorders>
              <w:top w:val="none" w:sz="0" w:space="0" w:color="auto"/>
              <w:bottom w:val="none" w:sz="0" w:space="0" w:color="auto"/>
            </w:tcBorders>
            <w:vAlign w:val="bottom"/>
          </w:tcPr>
          <w:p w14:paraId="65B68A6C" w14:textId="40C70A0A" w:rsidR="00B52CB8" w:rsidRDefault="00B52CB8" w:rsidP="004E4ABF">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roofErr w:type="spellStart"/>
            <w:r>
              <w:rPr>
                <w:rFonts w:ascii="Calibri" w:hAnsi="Calibri" w:cs="Calibri"/>
                <w:color w:val="000000"/>
              </w:rPr>
              <w:t>Signif</w:t>
            </w:r>
            <w:proofErr w:type="spellEnd"/>
            <w:r>
              <w:rPr>
                <w:rFonts w:ascii="Calibri" w:hAnsi="Calibri" w:cs="Calibri"/>
                <w:color w:val="000000"/>
              </w:rPr>
              <w:t>.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3FF951D" w14:textId="22B47CBA" w:rsidR="00B52CB8" w:rsidRDefault="00B52CB8" w:rsidP="00B52CB8">
            <w:pPr>
              <w:jc w:val="right"/>
              <w:rPr>
                <w:rFonts w:eastAsia="Times New Roman" w:cs="Times New Roman"/>
              </w:rPr>
            </w:pPr>
            <w:proofErr w:type="spellStart"/>
            <w:r>
              <w:t>LocationProspect</w:t>
            </w:r>
            <w:proofErr w:type="spellEnd"/>
          </w:p>
        </w:tc>
        <w:tc>
          <w:tcPr>
            <w:tcW w:w="1455" w:type="dxa"/>
            <w:tcBorders>
              <w:top w:val="none" w:sz="0" w:space="0" w:color="auto"/>
              <w:bottom w:val="none" w:sz="0" w:space="0" w:color="auto"/>
            </w:tcBorders>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Borders>
              <w:top w:val="none" w:sz="0" w:space="0" w:color="auto"/>
              <w:bottom w:val="none" w:sz="0" w:space="0" w:color="auto"/>
            </w:tcBorders>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Borders>
              <w:top w:val="none" w:sz="0" w:space="0" w:color="auto"/>
              <w:bottom w:val="none" w:sz="0" w:space="0" w:color="auto"/>
            </w:tcBorders>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tcBorders>
              <w:top w:val="none" w:sz="0" w:space="0" w:color="auto"/>
              <w:bottom w:val="none" w:sz="0" w:space="0" w:color="auto"/>
            </w:tcBorders>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tcBorders>
              <w:top w:val="none" w:sz="0" w:space="0" w:color="auto"/>
              <w:bottom w:val="none" w:sz="0" w:space="0" w:color="auto"/>
            </w:tcBorders>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proofErr w:type="spellStart"/>
            <w:r>
              <w:t>LocationWinter</w:t>
            </w:r>
            <w:proofErr w:type="spellEnd"/>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35801DD" w14:textId="1A127AF5" w:rsidR="00B52CB8" w:rsidRDefault="00B52CB8" w:rsidP="00B52CB8">
            <w:pPr>
              <w:jc w:val="right"/>
              <w:rPr>
                <w:rFonts w:eastAsia="Times New Roman" w:cs="Times New Roman"/>
              </w:rPr>
            </w:pPr>
            <w:r>
              <w:t>month</w:t>
            </w:r>
          </w:p>
        </w:tc>
        <w:tc>
          <w:tcPr>
            <w:tcW w:w="1455" w:type="dxa"/>
            <w:tcBorders>
              <w:top w:val="none" w:sz="0" w:space="0" w:color="auto"/>
              <w:bottom w:val="none" w:sz="0" w:space="0" w:color="auto"/>
            </w:tcBorders>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Borders>
              <w:top w:val="none" w:sz="0" w:space="0" w:color="auto"/>
              <w:bottom w:val="none" w:sz="0" w:space="0" w:color="auto"/>
            </w:tcBorders>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Borders>
              <w:top w:val="none" w:sz="0" w:space="0" w:color="auto"/>
              <w:bottom w:val="none" w:sz="0" w:space="0" w:color="auto"/>
            </w:tcBorders>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tcBorders>
              <w:top w:val="none" w:sz="0" w:space="0" w:color="auto"/>
              <w:bottom w:val="none" w:sz="0" w:space="0" w:color="auto"/>
            </w:tcBorders>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tcBorders>
              <w:top w:val="none" w:sz="0" w:space="0" w:color="auto"/>
              <w:bottom w:val="none" w:sz="0" w:space="0" w:color="auto"/>
            </w:tcBorders>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proofErr w:type="spellStart"/>
            <w:proofErr w:type="gramStart"/>
            <w:r>
              <w:t>Depth.of.water</w:t>
            </w:r>
            <w:proofErr w:type="spellEnd"/>
            <w:proofErr w:type="gramEnd"/>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CC005F9" w14:textId="1126FAF5" w:rsidR="00B52CB8" w:rsidRDefault="00B52CB8" w:rsidP="00B52CB8">
            <w:pPr>
              <w:jc w:val="right"/>
              <w:rPr>
                <w:rFonts w:eastAsia="Times New Roman" w:cs="Times New Roman"/>
              </w:rPr>
            </w:pPr>
            <w:r>
              <w:t>NADA</w:t>
            </w:r>
          </w:p>
        </w:tc>
        <w:tc>
          <w:tcPr>
            <w:tcW w:w="1455" w:type="dxa"/>
            <w:tcBorders>
              <w:top w:val="none" w:sz="0" w:space="0" w:color="auto"/>
              <w:bottom w:val="none" w:sz="0" w:space="0" w:color="auto"/>
            </w:tcBorders>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Borders>
              <w:top w:val="none" w:sz="0" w:space="0" w:color="auto"/>
              <w:bottom w:val="none" w:sz="0" w:space="0" w:color="auto"/>
            </w:tcBorders>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Borders>
              <w:top w:val="none" w:sz="0" w:space="0" w:color="auto"/>
              <w:bottom w:val="none" w:sz="0" w:space="0" w:color="auto"/>
            </w:tcBorders>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tcBorders>
              <w:top w:val="none" w:sz="0" w:space="0" w:color="auto"/>
              <w:bottom w:val="none" w:sz="0" w:space="0" w:color="auto"/>
            </w:tcBorders>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none" w:sz="0" w:space="0" w:color="auto"/>
              <w:bottom w:val="none" w:sz="0" w:space="0" w:color="auto"/>
            </w:tcBorders>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proofErr w:type="spellStart"/>
            <w:r w:rsidRPr="00591229">
              <w:t>Signif</w:t>
            </w:r>
            <w:proofErr w:type="spellEnd"/>
            <w:r w:rsidRPr="00591229">
              <w:t xml:space="preserve">. codes:  0 ‘***’ 0.001 ‘**’ 0.01 ‘*’ 0.05 ‘.’ 0.1 </w:t>
            </w:r>
            <w:proofErr w:type="gramStart"/>
            <w:r w:rsidRPr="00591229">
              <w:t>‘ ’</w:t>
            </w:r>
            <w:proofErr w:type="gramEnd"/>
            <w:r w:rsidRPr="00591229">
              <w:t xml:space="preserve">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t xml:space="preserve">    Null deviance: </w:t>
            </w:r>
            <w:proofErr w:type="gramStart"/>
            <w:r w:rsidRPr="00313CBC">
              <w:rPr>
                <w:b w:val="0"/>
                <w:bCs w:val="0"/>
              </w:rPr>
              <w:t>79770315  on</w:t>
            </w:r>
            <w:proofErr w:type="gramEnd"/>
            <w:r w:rsidRPr="00313CBC">
              <w:rPr>
                <w:b w:val="0"/>
                <w:bCs w:val="0"/>
              </w:rPr>
              <w:t xml:space="preserve">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7998C92A" w14:textId="58DD3ED6" w:rsidR="009351B2" w:rsidRPr="00313CBC" w:rsidRDefault="009351B2" w:rsidP="009351B2">
            <w:pPr>
              <w:jc w:val="right"/>
              <w:rPr>
                <w:rFonts w:eastAsia="Times New Roman" w:cs="Times New Roman"/>
                <w:b w:val="0"/>
                <w:bCs w:val="0"/>
              </w:rPr>
            </w:pPr>
            <w:r w:rsidRPr="00313CBC">
              <w:rPr>
                <w:b w:val="0"/>
                <w:bCs w:val="0"/>
              </w:rPr>
              <w:t xml:space="preserve">Residual deviance: </w:t>
            </w:r>
            <w:proofErr w:type="gramStart"/>
            <w:r w:rsidRPr="00313CBC">
              <w:rPr>
                <w:b w:val="0"/>
                <w:bCs w:val="0"/>
              </w:rPr>
              <w:t>31743038  on</w:t>
            </w:r>
            <w:proofErr w:type="gramEnd"/>
            <w:r w:rsidRPr="00313CBC">
              <w:rPr>
                <w:b w:val="0"/>
                <w:bCs w:val="0"/>
              </w:rPr>
              <w:t xml:space="preserve">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0CEDE4B2" w14:textId="6EB59610" w:rsidR="00397FC0" w:rsidRDefault="00397FC0" w:rsidP="00397FC0">
      <w:r>
        <w:rPr>
          <w:noProof/>
        </w:rPr>
        <w:lastRenderedPageBreak/>
        <w:drawing>
          <wp:inline distT="0" distB="0" distL="0" distR="0" wp14:anchorId="46514AFB" wp14:editId="24C9D9CF">
            <wp:extent cx="5686425" cy="5057775"/>
            <wp:effectExtent l="0" t="0" r="9525" b="9525"/>
            <wp:docPr id="1073741930" name="Picture 10737419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7B65BA5" wp14:editId="77EBB779">
            <wp:extent cx="5686425" cy="5057775"/>
            <wp:effectExtent l="0" t="0" r="9525" b="9525"/>
            <wp:docPr id="1073741929" name="Picture 10737419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9E6A853" wp14:editId="7D87B13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0D45AC2" wp14:editId="2D2DF49F">
            <wp:extent cx="5686425" cy="5057775"/>
            <wp:effectExtent l="0" t="0" r="9525" b="9525"/>
            <wp:docPr id="1073741927" name="Picture 10737419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DAA9FD0" wp14:editId="129D4F79">
            <wp:extent cx="5686425" cy="5057775"/>
            <wp:effectExtent l="0" t="0" r="9525" b="9525"/>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tbl>
      <w:tblPr>
        <w:tblW w:w="14820" w:type="dxa"/>
        <w:tblInd w:w="93" w:type="dxa"/>
        <w:tblLook w:val="04A0" w:firstRow="1" w:lastRow="0" w:firstColumn="1" w:lastColumn="0" w:noHBand="0" w:noVBand="1"/>
      </w:tblPr>
      <w:tblGrid>
        <w:gridCol w:w="1542"/>
        <w:gridCol w:w="675"/>
        <w:gridCol w:w="966"/>
        <w:gridCol w:w="644"/>
        <w:gridCol w:w="762"/>
        <w:gridCol w:w="645"/>
        <w:gridCol w:w="722"/>
        <w:gridCol w:w="763"/>
        <w:gridCol w:w="766"/>
        <w:gridCol w:w="236"/>
        <w:gridCol w:w="118"/>
        <w:gridCol w:w="118"/>
        <w:gridCol w:w="645"/>
        <w:gridCol w:w="645"/>
        <w:gridCol w:w="763"/>
        <w:gridCol w:w="763"/>
        <w:gridCol w:w="645"/>
        <w:gridCol w:w="721"/>
        <w:gridCol w:w="836"/>
        <w:gridCol w:w="727"/>
        <w:gridCol w:w="882"/>
        <w:gridCol w:w="236"/>
      </w:tblGrid>
      <w:tr w:rsidR="00397FC0" w14:paraId="40AE9AE4" w14:textId="77777777" w:rsidTr="00397FC0">
        <w:trPr>
          <w:gridAfter w:val="1"/>
          <w:trHeight w:val="1399"/>
        </w:trPr>
        <w:tc>
          <w:tcPr>
            <w:tcW w:w="1542" w:type="dxa"/>
            <w:tcBorders>
              <w:top w:val="single" w:sz="4" w:space="0" w:color="auto"/>
              <w:left w:val="nil"/>
              <w:bottom w:val="single" w:sz="4" w:space="0" w:color="auto"/>
              <w:right w:val="nil"/>
            </w:tcBorders>
            <w:noWrap/>
            <w:vAlign w:val="center"/>
            <w:hideMark/>
          </w:tcPr>
          <w:p w14:paraId="1CAF2135"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Site</w:t>
            </w:r>
          </w:p>
        </w:tc>
        <w:tc>
          <w:tcPr>
            <w:tcW w:w="675" w:type="dxa"/>
            <w:tcBorders>
              <w:top w:val="single" w:sz="4" w:space="0" w:color="auto"/>
              <w:left w:val="nil"/>
              <w:bottom w:val="single" w:sz="4" w:space="0" w:color="auto"/>
              <w:right w:val="nil"/>
            </w:tcBorders>
            <w:noWrap/>
            <w:vAlign w:val="center"/>
            <w:hideMark/>
          </w:tcPr>
          <w:p w14:paraId="0599B717"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spacing w:after="0" w:line="240" w:lineRule="auto"/>
              <w:jc w:val="center"/>
              <w:rPr>
                <w:rFonts w:ascii="Calibri" w:eastAsia="Times New Roman" w:hAnsi="Calibri" w:cs="Times New Roman"/>
                <w:b/>
                <w:bCs/>
              </w:rPr>
            </w:pPr>
            <w:proofErr w:type="spellStart"/>
            <w:r>
              <w:rPr>
                <w:rFonts w:ascii="Calibri" w:eastAsia="Times New Roman" w:hAnsi="Calibri" w:cs="Times New Roman"/>
                <w:b/>
                <w:bCs/>
              </w:rPr>
              <w:t>Ceratophyllum</w:t>
            </w:r>
            <w:proofErr w:type="spellEnd"/>
            <w:r>
              <w:rPr>
                <w:rFonts w:ascii="Calibri" w:eastAsia="Times New Roman" w:hAnsi="Calibri" w:cs="Times New Roman"/>
                <w:b/>
                <w:bCs/>
              </w:rPr>
              <w:t xml:space="preserve"> </w:t>
            </w:r>
            <w:proofErr w:type="spellStart"/>
            <w:r>
              <w:rPr>
                <w:rFonts w:ascii="Calibri" w:eastAsia="Times New Roman" w:hAnsi="Calibri" w:cs="Times New Roman"/>
                <w:b/>
                <w:bCs/>
              </w:rPr>
              <w:t>demersum</w:t>
            </w:r>
            <w:proofErr w:type="spellEnd"/>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spacing w:after="0" w:line="240" w:lineRule="auto"/>
              <w:jc w:val="center"/>
              <w:rPr>
                <w:rFonts w:ascii="Calibri" w:eastAsia="Times New Roman" w:hAnsi="Calibri" w:cs="Calibri"/>
                <w:b/>
                <w:bCs/>
              </w:rPr>
            </w:pPr>
            <w:proofErr w:type="spellStart"/>
            <w:r>
              <w:rPr>
                <w:rFonts w:ascii="Calibri" w:eastAsia="Times New Roman" w:hAnsi="Calibri" w:cs="Calibri"/>
                <w:b/>
                <w:bCs/>
              </w:rPr>
              <w:t>Cabomba</w:t>
            </w:r>
            <w:proofErr w:type="spellEnd"/>
            <w:r>
              <w:rPr>
                <w:rFonts w:ascii="Calibri" w:eastAsia="Times New Roman" w:hAnsi="Calibri" w:cs="Calibri"/>
                <w:b/>
                <w:bCs/>
              </w:rPr>
              <w:t xml:space="preserve"> </w:t>
            </w:r>
            <w:proofErr w:type="spellStart"/>
            <w:r>
              <w:rPr>
                <w:rFonts w:ascii="Calibri" w:eastAsia="Times New Roman" w:hAnsi="Calibri" w:cs="Calibri"/>
                <w:b/>
                <w:bCs/>
              </w:rPr>
              <w:t>caroliniana</w:t>
            </w:r>
            <w:proofErr w:type="spellEnd"/>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spacing w:after="0" w:line="240" w:lineRule="auto"/>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spacing w:after="0" w:line="240" w:lineRule="auto"/>
              <w:jc w:val="center"/>
              <w:rPr>
                <w:rFonts w:ascii="Calibri" w:eastAsia="Times New Roman" w:hAnsi="Calibri" w:cs="Times New Roman"/>
                <w:b/>
                <w:bCs/>
              </w:rPr>
            </w:pPr>
            <w:proofErr w:type="spellStart"/>
            <w:r>
              <w:rPr>
                <w:rFonts w:ascii="Calibri" w:eastAsia="Times New Roman" w:hAnsi="Calibri" w:cs="Calibri"/>
                <w:b/>
                <w:bCs/>
              </w:rPr>
              <w:t>Myriophyllum</w:t>
            </w:r>
            <w:proofErr w:type="spellEnd"/>
            <w:r>
              <w:rPr>
                <w:rFonts w:ascii="Calibri" w:eastAsia="Times New Roman" w:hAnsi="Calibri" w:cs="Calibri"/>
                <w:b/>
                <w:bCs/>
              </w:rPr>
              <w:t xml:space="preserve">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spacing w:after="0" w:line="240" w:lineRule="auto"/>
              <w:jc w:val="center"/>
              <w:rPr>
                <w:rFonts w:ascii="Calibri" w:eastAsia="Times New Roman" w:hAnsi="Calibri" w:cs="Times New Roman"/>
                <w:b/>
                <w:bCs/>
              </w:rPr>
            </w:pPr>
            <w:proofErr w:type="spellStart"/>
            <w:r>
              <w:rPr>
                <w:rFonts w:ascii="Calibri" w:eastAsia="Times New Roman" w:hAnsi="Calibri" w:cs="Calibri"/>
                <w:b/>
                <w:bCs/>
              </w:rPr>
              <w:t>Potamogeton</w:t>
            </w:r>
            <w:proofErr w:type="spellEnd"/>
            <w:r>
              <w:rPr>
                <w:rFonts w:ascii="Calibri" w:eastAsia="Times New Roman" w:hAnsi="Calibri" w:cs="Calibri"/>
                <w:b/>
                <w:bCs/>
              </w:rPr>
              <w:t xml:space="preserve"> </w:t>
            </w:r>
            <w:proofErr w:type="spellStart"/>
            <w:r>
              <w:rPr>
                <w:rFonts w:ascii="Calibri" w:eastAsia="Times New Roman" w:hAnsi="Calibri" w:cs="Calibri"/>
                <w:b/>
                <w:bCs/>
              </w:rPr>
              <w:t>crispis</w:t>
            </w:r>
            <w:proofErr w:type="spellEnd"/>
          </w:p>
        </w:tc>
        <w:tc>
          <w:tcPr>
            <w:tcW w:w="718" w:type="dxa"/>
            <w:tcBorders>
              <w:top w:val="single" w:sz="4" w:space="0" w:color="auto"/>
              <w:left w:val="nil"/>
              <w:bottom w:val="single" w:sz="4" w:space="0" w:color="auto"/>
              <w:right w:val="nil"/>
            </w:tcBorders>
            <w:textDirection w:val="tbRl"/>
            <w:hideMark/>
          </w:tcPr>
          <w:p w14:paraId="75DBBCD0"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 xml:space="preserve">Sum </w:t>
            </w:r>
            <w:proofErr w:type="spellStart"/>
            <w:r>
              <w:rPr>
                <w:rFonts w:ascii="Calibri" w:eastAsia="Times New Roman" w:hAnsi="Calibri" w:cs="Times New Roman"/>
                <w:b/>
                <w:bCs/>
              </w:rPr>
              <w:t>invasives</w:t>
            </w:r>
            <w:proofErr w:type="spellEnd"/>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397FC0">
        <w:trPr>
          <w:gridAfter w:val="1"/>
          <w:trHeight w:val="337"/>
        </w:trPr>
        <w:tc>
          <w:tcPr>
            <w:tcW w:w="1542" w:type="dxa"/>
            <w:tcBorders>
              <w:top w:val="single" w:sz="4" w:space="0" w:color="auto"/>
              <w:left w:val="nil"/>
              <w:bottom w:val="nil"/>
              <w:right w:val="nil"/>
            </w:tcBorders>
            <w:noWrap/>
            <w:vAlign w:val="bottom"/>
            <w:hideMark/>
          </w:tcPr>
          <w:p w14:paraId="0578E4C3"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tcBorders>
              <w:top w:val="single" w:sz="4" w:space="0" w:color="auto"/>
              <w:left w:val="nil"/>
              <w:bottom w:val="nil"/>
              <w:right w:val="nil"/>
            </w:tcBorders>
            <w:noWrap/>
            <w:vAlign w:val="bottom"/>
            <w:hideMark/>
          </w:tcPr>
          <w:p w14:paraId="09ECCEB5"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spacing w:after="0" w:line="240" w:lineRule="auto"/>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spacing w:after="0" w:line="240" w:lineRule="auto"/>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spacing w:after="0" w:line="240" w:lineRule="auto"/>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spacing w:after="0" w:line="240" w:lineRule="auto"/>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spacing w:after="0" w:line="240" w:lineRule="auto"/>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7</w:t>
            </w:r>
          </w:p>
        </w:tc>
        <w:tc>
          <w:tcPr>
            <w:tcW w:w="718" w:type="dxa"/>
            <w:tcBorders>
              <w:top w:val="single" w:sz="4" w:space="0" w:color="auto"/>
              <w:left w:val="nil"/>
              <w:bottom w:val="nil"/>
              <w:right w:val="nil"/>
            </w:tcBorders>
            <w:vAlign w:val="bottom"/>
            <w:hideMark/>
          </w:tcPr>
          <w:p w14:paraId="1AE26191"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98</w:t>
            </w:r>
          </w:p>
        </w:tc>
      </w:tr>
      <w:tr w:rsidR="00397FC0" w14:paraId="50CC70DD" w14:textId="77777777" w:rsidTr="00397FC0">
        <w:trPr>
          <w:gridAfter w:val="1"/>
          <w:trHeight w:val="337"/>
        </w:trPr>
        <w:tc>
          <w:tcPr>
            <w:tcW w:w="1542" w:type="dxa"/>
            <w:noWrap/>
            <w:vAlign w:val="bottom"/>
            <w:hideMark/>
          </w:tcPr>
          <w:p w14:paraId="1EF43611"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19CAFD33"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spacing w:after="0" w:line="240" w:lineRule="auto"/>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spacing w:after="0" w:line="240" w:lineRule="auto"/>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spacing w:after="0" w:line="240" w:lineRule="auto"/>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spacing w:after="0" w:line="240" w:lineRule="auto"/>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spacing w:after="0" w:line="240" w:lineRule="auto"/>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24</w:t>
            </w:r>
          </w:p>
        </w:tc>
        <w:tc>
          <w:tcPr>
            <w:tcW w:w="718" w:type="dxa"/>
            <w:vAlign w:val="bottom"/>
            <w:hideMark/>
          </w:tcPr>
          <w:p w14:paraId="7CF18B1E"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41.82</w:t>
            </w:r>
          </w:p>
        </w:tc>
      </w:tr>
      <w:tr w:rsidR="00397FC0" w14:paraId="5A93E428" w14:textId="77777777" w:rsidTr="00397FC0">
        <w:trPr>
          <w:gridAfter w:val="1"/>
          <w:trHeight w:val="337"/>
        </w:trPr>
        <w:tc>
          <w:tcPr>
            <w:tcW w:w="1542" w:type="dxa"/>
            <w:noWrap/>
            <w:vAlign w:val="bottom"/>
            <w:hideMark/>
          </w:tcPr>
          <w:p w14:paraId="4E12B8FC"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3F4F6833"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spacing w:after="0" w:line="240" w:lineRule="auto"/>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spacing w:after="0" w:line="240" w:lineRule="auto"/>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spacing w:after="0" w:line="240" w:lineRule="auto"/>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spacing w:after="0" w:line="240" w:lineRule="auto"/>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spacing w:after="0" w:line="240" w:lineRule="auto"/>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spacing w:after="0" w:line="240" w:lineRule="auto"/>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41</w:t>
            </w:r>
          </w:p>
        </w:tc>
        <w:tc>
          <w:tcPr>
            <w:tcW w:w="718" w:type="dxa"/>
            <w:vAlign w:val="bottom"/>
            <w:hideMark/>
          </w:tcPr>
          <w:p w14:paraId="2DC2ABE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55.87</w:t>
            </w:r>
          </w:p>
        </w:tc>
      </w:tr>
      <w:tr w:rsidR="00397FC0" w14:paraId="6DDCC73F" w14:textId="77777777" w:rsidTr="00397FC0">
        <w:trPr>
          <w:gridAfter w:val="1"/>
          <w:trHeight w:val="337"/>
        </w:trPr>
        <w:tc>
          <w:tcPr>
            <w:tcW w:w="1542" w:type="dxa"/>
            <w:noWrap/>
            <w:vAlign w:val="bottom"/>
            <w:hideMark/>
          </w:tcPr>
          <w:p w14:paraId="76A4C1B9" w14:textId="77777777" w:rsidR="00397FC0" w:rsidRDefault="00397FC0">
            <w:pPr>
              <w:spacing w:after="0" w:line="240" w:lineRule="auto"/>
              <w:rPr>
                <w:rFonts w:ascii="Calibri" w:eastAsia="Times New Roman" w:hAnsi="Calibri" w:cs="Times New Roman"/>
              </w:rPr>
            </w:pPr>
            <w:r>
              <w:rPr>
                <w:rFonts w:ascii="Calibri" w:hAnsi="Calibri" w:cs="Calibri"/>
              </w:rPr>
              <w:lastRenderedPageBreak/>
              <w:t>Browns Island</w:t>
            </w:r>
          </w:p>
        </w:tc>
        <w:tc>
          <w:tcPr>
            <w:tcW w:w="675" w:type="dxa"/>
            <w:noWrap/>
            <w:vAlign w:val="bottom"/>
            <w:hideMark/>
          </w:tcPr>
          <w:p w14:paraId="29A8C554" w14:textId="77777777" w:rsidR="00397FC0" w:rsidRDefault="00397FC0">
            <w:pPr>
              <w:spacing w:after="0" w:line="240" w:lineRule="auto"/>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spacing w:after="0" w:line="240" w:lineRule="auto"/>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spacing w:after="0" w:line="240" w:lineRule="auto"/>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spacing w:after="0" w:line="240" w:lineRule="auto"/>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spacing w:after="0" w:line="240" w:lineRule="auto"/>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spacing w:after="0" w:line="240" w:lineRule="auto"/>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spacing w:after="0" w:line="240" w:lineRule="auto"/>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8</w:t>
            </w:r>
          </w:p>
        </w:tc>
        <w:tc>
          <w:tcPr>
            <w:tcW w:w="718" w:type="dxa"/>
            <w:vAlign w:val="bottom"/>
            <w:hideMark/>
          </w:tcPr>
          <w:p w14:paraId="610AF684"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8.05</w:t>
            </w:r>
          </w:p>
        </w:tc>
      </w:tr>
      <w:tr w:rsidR="00397FC0" w14:paraId="64378BF4" w14:textId="77777777" w:rsidTr="00397FC0">
        <w:trPr>
          <w:gridAfter w:val="1"/>
          <w:trHeight w:val="337"/>
        </w:trPr>
        <w:tc>
          <w:tcPr>
            <w:tcW w:w="1542" w:type="dxa"/>
            <w:noWrap/>
            <w:vAlign w:val="bottom"/>
            <w:hideMark/>
          </w:tcPr>
          <w:p w14:paraId="49D4A011"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7D0D8077"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spacing w:after="0" w:line="240" w:lineRule="auto"/>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spacing w:after="0" w:line="240" w:lineRule="auto"/>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spacing w:after="0" w:line="240" w:lineRule="auto"/>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spacing w:after="0" w:line="240" w:lineRule="auto"/>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spacing w:after="0" w:line="240" w:lineRule="auto"/>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5</w:t>
            </w:r>
          </w:p>
        </w:tc>
        <w:tc>
          <w:tcPr>
            <w:tcW w:w="718" w:type="dxa"/>
            <w:vAlign w:val="bottom"/>
            <w:hideMark/>
          </w:tcPr>
          <w:p w14:paraId="0306D33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9.49</w:t>
            </w:r>
          </w:p>
        </w:tc>
      </w:tr>
      <w:tr w:rsidR="00397FC0" w14:paraId="1E323522" w14:textId="77777777" w:rsidTr="00397FC0">
        <w:trPr>
          <w:gridAfter w:val="1"/>
          <w:trHeight w:val="337"/>
        </w:trPr>
        <w:tc>
          <w:tcPr>
            <w:tcW w:w="1542" w:type="dxa"/>
            <w:noWrap/>
            <w:vAlign w:val="bottom"/>
            <w:hideMark/>
          </w:tcPr>
          <w:p w14:paraId="4200F64B"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39F56F3E"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spacing w:after="0" w:line="240" w:lineRule="auto"/>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spacing w:after="0" w:line="240" w:lineRule="auto"/>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spacing w:after="0" w:line="240" w:lineRule="auto"/>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spacing w:after="0" w:line="240" w:lineRule="auto"/>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spacing w:after="0" w:line="240" w:lineRule="auto"/>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2</w:t>
            </w:r>
          </w:p>
        </w:tc>
        <w:tc>
          <w:tcPr>
            <w:tcW w:w="718" w:type="dxa"/>
            <w:vAlign w:val="bottom"/>
            <w:hideMark/>
          </w:tcPr>
          <w:p w14:paraId="10B8581A"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94.42</w:t>
            </w:r>
          </w:p>
        </w:tc>
      </w:tr>
      <w:tr w:rsidR="00397FC0" w14:paraId="0507A059" w14:textId="77777777" w:rsidTr="00397FC0">
        <w:trPr>
          <w:gridAfter w:val="1"/>
          <w:trHeight w:val="337"/>
        </w:trPr>
        <w:tc>
          <w:tcPr>
            <w:tcW w:w="1542" w:type="dxa"/>
            <w:noWrap/>
            <w:vAlign w:val="bottom"/>
            <w:hideMark/>
          </w:tcPr>
          <w:p w14:paraId="072D26AE"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6A31A611"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spacing w:after="0" w:line="240" w:lineRule="auto"/>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spacing w:after="0" w:line="240" w:lineRule="auto"/>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spacing w:after="0" w:line="240" w:lineRule="auto"/>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spacing w:after="0" w:line="240" w:lineRule="auto"/>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spacing w:after="0" w:line="240" w:lineRule="auto"/>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spacing w:after="0" w:line="240" w:lineRule="auto"/>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w:t>
            </w:r>
          </w:p>
        </w:tc>
        <w:tc>
          <w:tcPr>
            <w:tcW w:w="718" w:type="dxa"/>
            <w:vAlign w:val="bottom"/>
            <w:hideMark/>
          </w:tcPr>
          <w:p w14:paraId="7F3FC54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44.79</w:t>
            </w:r>
          </w:p>
        </w:tc>
      </w:tr>
      <w:tr w:rsidR="00397FC0" w14:paraId="4D167B62" w14:textId="77777777" w:rsidTr="00397FC0">
        <w:trPr>
          <w:gridAfter w:val="1"/>
          <w:trHeight w:val="337"/>
        </w:trPr>
        <w:tc>
          <w:tcPr>
            <w:tcW w:w="1542" w:type="dxa"/>
            <w:noWrap/>
            <w:vAlign w:val="bottom"/>
            <w:hideMark/>
          </w:tcPr>
          <w:p w14:paraId="109F30EE"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4624CF96" w14:textId="77777777" w:rsidR="00397FC0" w:rsidRDefault="00397FC0">
            <w:pPr>
              <w:spacing w:after="0" w:line="240" w:lineRule="auto"/>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spacing w:after="0" w:line="240" w:lineRule="auto"/>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spacing w:after="0" w:line="240" w:lineRule="auto"/>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spacing w:after="0" w:line="240" w:lineRule="auto"/>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spacing w:after="0" w:line="240" w:lineRule="auto"/>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spacing w:after="0" w:line="240" w:lineRule="auto"/>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9</w:t>
            </w:r>
          </w:p>
        </w:tc>
        <w:tc>
          <w:tcPr>
            <w:tcW w:w="718" w:type="dxa"/>
            <w:vAlign w:val="bottom"/>
            <w:hideMark/>
          </w:tcPr>
          <w:p w14:paraId="6CDCC37A"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1</w:t>
            </w:r>
          </w:p>
        </w:tc>
      </w:tr>
      <w:tr w:rsidR="00397FC0" w14:paraId="3F8B7B69" w14:textId="77777777" w:rsidTr="00397FC0">
        <w:trPr>
          <w:gridAfter w:val="1"/>
          <w:trHeight w:val="337"/>
        </w:trPr>
        <w:tc>
          <w:tcPr>
            <w:tcW w:w="1542" w:type="dxa"/>
            <w:noWrap/>
            <w:vAlign w:val="bottom"/>
            <w:hideMark/>
          </w:tcPr>
          <w:p w14:paraId="72883FC8" w14:textId="77777777" w:rsidR="00397FC0" w:rsidRDefault="00397FC0">
            <w:pPr>
              <w:spacing w:after="0" w:line="240" w:lineRule="auto"/>
              <w:rPr>
                <w:rFonts w:ascii="Calibri" w:eastAsia="Times New Roman" w:hAnsi="Calibri" w:cs="Calibri"/>
              </w:rPr>
            </w:pPr>
            <w:r>
              <w:rPr>
                <w:rFonts w:ascii="Calibri" w:hAnsi="Calibri" w:cs="Calibri"/>
              </w:rPr>
              <w:t>Liberty Island</w:t>
            </w:r>
          </w:p>
        </w:tc>
        <w:tc>
          <w:tcPr>
            <w:tcW w:w="675" w:type="dxa"/>
            <w:noWrap/>
            <w:vAlign w:val="bottom"/>
            <w:hideMark/>
          </w:tcPr>
          <w:p w14:paraId="7003CC0C"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spacing w:after="0" w:line="240" w:lineRule="auto"/>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spacing w:after="0" w:line="240" w:lineRule="auto"/>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spacing w:after="0" w:line="240" w:lineRule="auto"/>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spacing w:after="0" w:line="240" w:lineRule="auto"/>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51</w:t>
            </w:r>
          </w:p>
        </w:tc>
        <w:tc>
          <w:tcPr>
            <w:tcW w:w="718" w:type="dxa"/>
            <w:vAlign w:val="bottom"/>
            <w:hideMark/>
          </w:tcPr>
          <w:p w14:paraId="112E421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76.67</w:t>
            </w:r>
          </w:p>
        </w:tc>
      </w:tr>
      <w:tr w:rsidR="00397FC0" w14:paraId="2661E236" w14:textId="77777777" w:rsidTr="00397FC0">
        <w:trPr>
          <w:gridAfter w:val="1"/>
          <w:trHeight w:val="337"/>
        </w:trPr>
        <w:tc>
          <w:tcPr>
            <w:tcW w:w="1542" w:type="dxa"/>
            <w:noWrap/>
            <w:vAlign w:val="bottom"/>
            <w:hideMark/>
          </w:tcPr>
          <w:p w14:paraId="650A4402" w14:textId="77777777" w:rsidR="00397FC0" w:rsidRDefault="00397FC0">
            <w:pPr>
              <w:spacing w:after="0" w:line="240" w:lineRule="auto"/>
              <w:rPr>
                <w:rFonts w:ascii="Calibri" w:eastAsia="Times New Roman" w:hAnsi="Calibri" w:cs="Calibri"/>
              </w:rPr>
            </w:pPr>
            <w:r>
              <w:rPr>
                <w:rFonts w:ascii="Calibri" w:hAnsi="Calibri" w:cs="Calibri"/>
              </w:rPr>
              <w:t>Prospect Island</w:t>
            </w:r>
          </w:p>
        </w:tc>
        <w:tc>
          <w:tcPr>
            <w:tcW w:w="675" w:type="dxa"/>
            <w:noWrap/>
            <w:vAlign w:val="bottom"/>
            <w:hideMark/>
          </w:tcPr>
          <w:p w14:paraId="55DFEAE6"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spacing w:after="0" w:line="240" w:lineRule="auto"/>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spacing w:after="0" w:line="240" w:lineRule="auto"/>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spacing w:after="0" w:line="240" w:lineRule="auto"/>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spacing w:after="0" w:line="240" w:lineRule="auto"/>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spacing w:after="0" w:line="240" w:lineRule="auto"/>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8</w:t>
            </w:r>
          </w:p>
        </w:tc>
        <w:tc>
          <w:tcPr>
            <w:tcW w:w="718" w:type="dxa"/>
            <w:vAlign w:val="bottom"/>
            <w:hideMark/>
          </w:tcPr>
          <w:p w14:paraId="49A62A63"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81.66</w:t>
            </w:r>
          </w:p>
        </w:tc>
      </w:tr>
      <w:tr w:rsidR="00397FC0" w14:paraId="55C9EB11" w14:textId="77777777" w:rsidTr="00397FC0">
        <w:trPr>
          <w:gridAfter w:val="1"/>
          <w:trHeight w:val="337"/>
        </w:trPr>
        <w:tc>
          <w:tcPr>
            <w:tcW w:w="1542" w:type="dxa"/>
            <w:noWrap/>
            <w:vAlign w:val="bottom"/>
            <w:hideMark/>
          </w:tcPr>
          <w:p w14:paraId="142FF7AE" w14:textId="77777777" w:rsidR="00397FC0" w:rsidRDefault="00397FC0">
            <w:pPr>
              <w:spacing w:after="0" w:line="240" w:lineRule="auto"/>
              <w:rPr>
                <w:rFonts w:ascii="Calibri" w:eastAsia="Times New Roman" w:hAnsi="Calibri" w:cs="Calibri"/>
              </w:rPr>
            </w:pPr>
            <w:r>
              <w:rPr>
                <w:rFonts w:ascii="Calibri" w:hAnsi="Calibri" w:cs="Calibri"/>
              </w:rPr>
              <w:t>Prospect Island</w:t>
            </w:r>
          </w:p>
        </w:tc>
        <w:tc>
          <w:tcPr>
            <w:tcW w:w="675" w:type="dxa"/>
            <w:noWrap/>
            <w:vAlign w:val="bottom"/>
            <w:hideMark/>
          </w:tcPr>
          <w:p w14:paraId="0F3D7B52"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spacing w:after="0" w:line="240" w:lineRule="auto"/>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spacing w:after="0" w:line="240" w:lineRule="auto"/>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spacing w:after="0" w:line="240" w:lineRule="auto"/>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spacing w:after="0" w:line="240" w:lineRule="auto"/>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spacing w:after="0" w:line="240" w:lineRule="auto"/>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3</w:t>
            </w:r>
          </w:p>
        </w:tc>
        <w:tc>
          <w:tcPr>
            <w:tcW w:w="718" w:type="dxa"/>
            <w:vAlign w:val="bottom"/>
            <w:hideMark/>
          </w:tcPr>
          <w:p w14:paraId="1013301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443.88</w:t>
            </w:r>
          </w:p>
        </w:tc>
      </w:tr>
      <w:tr w:rsidR="00397FC0" w14:paraId="4EAE64B7" w14:textId="77777777" w:rsidTr="00397FC0">
        <w:trPr>
          <w:trHeight w:val="337"/>
        </w:trPr>
        <w:tc>
          <w:tcPr>
            <w:tcW w:w="1542" w:type="dxa"/>
            <w:tcBorders>
              <w:top w:val="nil"/>
              <w:left w:val="nil"/>
              <w:bottom w:val="single" w:sz="4" w:space="0" w:color="auto"/>
              <w:right w:val="nil"/>
            </w:tcBorders>
            <w:noWrap/>
            <w:vAlign w:val="bottom"/>
          </w:tcPr>
          <w:p w14:paraId="3E4BD739" w14:textId="77777777" w:rsidR="00397FC0" w:rsidRDefault="00397FC0">
            <w:pPr>
              <w:spacing w:after="0" w:line="240" w:lineRule="auto"/>
              <w:rPr>
                <w:rFonts w:ascii="Calibri" w:eastAsia="Times New Roman" w:hAnsi="Calibri" w:cs="Times New Roman"/>
              </w:rPr>
            </w:pPr>
          </w:p>
        </w:tc>
        <w:tc>
          <w:tcPr>
            <w:tcW w:w="675" w:type="dxa"/>
            <w:tcBorders>
              <w:top w:val="nil"/>
              <w:left w:val="nil"/>
              <w:bottom w:val="single" w:sz="4" w:space="0" w:color="auto"/>
              <w:right w:val="nil"/>
            </w:tcBorders>
            <w:noWrap/>
            <w:vAlign w:val="bottom"/>
          </w:tcPr>
          <w:p w14:paraId="7E8C7CB2" w14:textId="77777777" w:rsidR="00397FC0" w:rsidRDefault="00397FC0">
            <w:pPr>
              <w:spacing w:after="0" w:line="240" w:lineRule="auto"/>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spacing w:after="0" w:line="240" w:lineRule="auto"/>
              <w:jc w:val="center"/>
              <w:rPr>
                <w:rFonts w:ascii="Calibri" w:eastAsia="Times New Roman" w:hAnsi="Calibri" w:cs="Times New Roman"/>
                <w:b/>
                <w:bCs/>
              </w:rPr>
            </w:pPr>
          </w:p>
        </w:tc>
        <w:tc>
          <w:tcPr>
            <w:tcW w:w="718" w:type="dxa"/>
            <w:tcBorders>
              <w:top w:val="nil"/>
              <w:left w:val="nil"/>
              <w:bottom w:val="single" w:sz="4" w:space="0" w:color="auto"/>
              <w:right w:val="nil"/>
            </w:tcBorders>
          </w:tcPr>
          <w:p w14:paraId="1CA2768F" w14:textId="77777777" w:rsidR="00397FC0" w:rsidRDefault="00397FC0">
            <w:pPr>
              <w:spacing w:after="0" w:line="240" w:lineRule="auto"/>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spacing w:after="0" w:line="240" w:lineRule="auto"/>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spacing w:after="0" w:line="240" w:lineRule="auto"/>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6A16E188" w:rsidR="00397FC0" w:rsidRDefault="00397FC0" w:rsidP="00397FC0">
      <w:r>
        <w:rPr>
          <w:noProof/>
        </w:rPr>
        <w:lastRenderedPageBreak/>
        <w:drawing>
          <wp:anchor distT="0" distB="0" distL="114300" distR="114300" simplePos="0" relativeHeight="251666432"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7" name="Picture 1073741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1" locked="0" layoutInCell="1" allowOverlap="1" wp14:anchorId="1BDC234F" wp14:editId="7B82144F">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1936" name="Picture 107374193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4D84E9C0" w:rsidR="00397FC0" w:rsidRDefault="00397FC0" w:rsidP="00397FC0">
      <w:r>
        <w:rPr>
          <w:noProof/>
        </w:rPr>
        <w:lastRenderedPageBreak/>
        <w:drawing>
          <wp:anchor distT="0" distB="0" distL="114300" distR="114300" simplePos="0" relativeHeight="251668480"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5" name="Picture 1073741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1934" name="Picture 1073741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3DC5C4F3" w:rsidR="00397FC0" w:rsidRDefault="00397FC0" w:rsidP="00397FC0">
      <w:r>
        <w:rPr>
          <w:noProof/>
        </w:rPr>
        <w:lastRenderedPageBreak/>
        <w:drawing>
          <wp:anchor distT="0" distB="0" distL="114300" distR="114300" simplePos="0" relativeHeight="251669504"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3" name="Picture 107374193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0528"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1932" name="Picture 1073741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30BFF4F1" w14:textId="1B671018" w:rsidR="00397FC0" w:rsidRDefault="00397FC0" w:rsidP="00397FC0">
      <w:r>
        <w:rPr>
          <w:noProof/>
        </w:rPr>
        <w:lastRenderedPageBreak/>
        <w:drawing>
          <wp:inline distT="0" distB="0" distL="0" distR="0" wp14:anchorId="15C1D884" wp14:editId="55957D6A">
            <wp:extent cx="5943600" cy="4591050"/>
            <wp:effectExtent l="0" t="0" r="0" b="0"/>
            <wp:docPr id="1073741925" name="Picture 1073741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r>
        <w:rPr>
          <w:noProof/>
        </w:rPr>
        <w:drawing>
          <wp:anchor distT="0" distB="0" distL="114300" distR="114300" simplePos="0" relativeHeight="251671552"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4F248CA1" w14:textId="4ADB791E" w:rsidR="00397FC0" w:rsidRDefault="00397FC0" w:rsidP="00397FC0">
      <w:r>
        <w:rPr>
          <w:noProof/>
        </w:rPr>
        <w:lastRenderedPageBreak/>
        <w:drawing>
          <wp:inline distT="0" distB="0" distL="0" distR="0" wp14:anchorId="489BED6F" wp14:editId="186DE449">
            <wp:extent cx="5927090" cy="8229600"/>
            <wp:effectExtent l="0" t="0" r="0" b="0"/>
            <wp:docPr id="1073741924" name="Picture 10737419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833D67A" w14:textId="6D2DEE99" w:rsidR="00397FC0" w:rsidRDefault="00397FC0" w:rsidP="00397FC0">
      <w:r>
        <w:rPr>
          <w:noProof/>
        </w:rPr>
        <w:lastRenderedPageBreak/>
        <w:drawing>
          <wp:inline distT="0" distB="0" distL="0" distR="0" wp14:anchorId="20F09EFB" wp14:editId="3932CEA2">
            <wp:extent cx="5943600" cy="7686675"/>
            <wp:effectExtent l="0" t="0" r="0" b="9525"/>
            <wp:docPr id="1073741923" name="Picture 107374192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07B7E5EF" w14:textId="7EF79D0F" w:rsidR="00397FC0" w:rsidRDefault="00397FC0" w:rsidP="00397FC0">
      <w:r>
        <w:rPr>
          <w:noProof/>
        </w:rPr>
        <w:lastRenderedPageBreak/>
        <w:drawing>
          <wp:inline distT="0" distB="0" distL="0" distR="0" wp14:anchorId="4A0FCCFD" wp14:editId="0A4E7553">
            <wp:extent cx="5936615" cy="8229600"/>
            <wp:effectExtent l="0" t="0" r="6985" b="0"/>
            <wp:docPr id="1073741922" name="Picture 1073741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34FCAC9C" w14:textId="178FCF41" w:rsidR="00397FC0" w:rsidRDefault="00397FC0" w:rsidP="00397FC0">
      <w:r>
        <w:rPr>
          <w:noProof/>
        </w:rPr>
        <w:lastRenderedPageBreak/>
        <w:drawing>
          <wp:inline distT="0" distB="0" distL="0" distR="0" wp14:anchorId="5B37DC87" wp14:editId="292BFCD9">
            <wp:extent cx="5943600" cy="7686675"/>
            <wp:effectExtent l="0" t="0" r="0" b="9525"/>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5C76ABA5" w14:textId="68F8AF11" w:rsidR="00397FC0" w:rsidRDefault="00397FC0" w:rsidP="00397FC0">
      <w:r>
        <w:rPr>
          <w:noProof/>
        </w:rPr>
        <w:lastRenderedPageBreak/>
        <w:drawing>
          <wp:inline distT="0" distB="0" distL="0" distR="0" wp14:anchorId="0913FFFD" wp14:editId="338AA56A">
            <wp:extent cx="5943600" cy="8229600"/>
            <wp:effectExtent l="0" t="0" r="0" b="0"/>
            <wp:docPr id="1073741920" name="Picture 1073741920"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4FA3C403" w14:textId="4264D903" w:rsidR="00397FC0" w:rsidRDefault="00397FC0" w:rsidP="00397FC0">
      <w:r>
        <w:rPr>
          <w:noProof/>
        </w:rPr>
        <w:lastRenderedPageBreak/>
        <w:drawing>
          <wp:inline distT="0" distB="0" distL="0" distR="0" wp14:anchorId="5F503153" wp14:editId="104F044E">
            <wp:extent cx="5943600" cy="7686675"/>
            <wp:effectExtent l="0" t="0" r="0" b="9525"/>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58A39695" w14:textId="77777777" w:rsidR="00397FC0" w:rsidRDefault="00397FC0" w:rsidP="00397FC0"/>
    <w:p w14:paraId="16D4B6C3" w14:textId="2E2649DA" w:rsidR="00397FC0" w:rsidRDefault="00397FC0" w:rsidP="00397FC0">
      <w:r>
        <w:rPr>
          <w:noProof/>
        </w:rPr>
        <w:lastRenderedPageBreak/>
        <w:drawing>
          <wp:inline distT="0" distB="0" distL="0" distR="0" wp14:anchorId="228121A2" wp14:editId="7A65CAE9">
            <wp:extent cx="5943600" cy="5286375"/>
            <wp:effectExtent l="0" t="0" r="0" b="9525"/>
            <wp:docPr id="1073741918" name="Picture 107374191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66149E05" w:rsidR="00397FC0" w:rsidRDefault="00397FC0" w:rsidP="00397FC0">
      <w:r>
        <w:rPr>
          <w:noProof/>
        </w:rPr>
        <w:lastRenderedPageBreak/>
        <w:drawing>
          <wp:inline distT="0" distB="0" distL="0" distR="0" wp14:anchorId="4EF40D95" wp14:editId="5BD71A31">
            <wp:extent cx="5943600" cy="5286375"/>
            <wp:effectExtent l="0" t="0" r="0" b="9525"/>
            <wp:docPr id="1073741917" name="Picture 10737419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3F026EDA" w14:textId="77777777" w:rsidR="00432102" w:rsidRDefault="00432102" w:rsidP="005D1CA3">
      <w:pPr>
        <w:pStyle w:val="Caption"/>
        <w:rPr>
          <w:highlight w:val="yellow"/>
        </w:rPr>
      </w:pPr>
    </w:p>
    <w:p w14:paraId="7939DF02" w14:textId="446F2294" w:rsidR="005D1CA3" w:rsidRDefault="005D1CA3" w:rsidP="005D1CA3">
      <w:pPr>
        <w:pStyle w:val="Caption"/>
      </w:pPr>
      <w:r>
        <w:rPr>
          <w:highlight w:val="yellow"/>
        </w:rPr>
        <w:t xml:space="preserve">Table </w:t>
      </w:r>
      <w:r>
        <w:rPr>
          <w:noProof/>
          <w:highlight w:val="yellow"/>
        </w:rPr>
        <w:fldChar w:fldCharType="begin"/>
      </w:r>
      <w:r>
        <w:rPr>
          <w:noProof/>
          <w:highlight w:val="yellow"/>
        </w:rPr>
        <w:instrText xml:space="preserve"> SEQ Table \* ARABIC </w:instrText>
      </w:r>
      <w:r>
        <w:rPr>
          <w:noProof/>
          <w:highlight w:val="yellow"/>
        </w:rPr>
        <w:fldChar w:fldCharType="separate"/>
      </w:r>
      <w:r>
        <w:rPr>
          <w:noProof/>
          <w:highlight w:val="yellow"/>
        </w:rPr>
        <w:t>13</w:t>
      </w:r>
      <w:r>
        <w:rPr>
          <w:noProof/>
          <w:highlight w:val="yellow"/>
        </w:rPr>
        <w:fldChar w:fldCharType="end"/>
      </w:r>
      <w:r>
        <w:t xml:space="preserve">. Community composition </w:t>
      </w:r>
      <w:proofErr w:type="spellStart"/>
      <w:r>
        <w:t>permanova</w:t>
      </w:r>
      <w:proofErr w:type="spellEnd"/>
      <w:r>
        <w:t xml:space="preserve"> (Browns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2F9A03A4" w14:textId="391B9C0B" w:rsidR="00EA48D9" w:rsidRPr="005D1CA3" w:rsidRDefault="00EA48D9" w:rsidP="005D1CA3">
            <w:pPr>
              <w:rPr>
                <w:b w:val="0"/>
                <w:bCs w:val="0"/>
              </w:rPr>
            </w:pPr>
            <w:r>
              <w:rPr>
                <w:rFonts w:eastAsia="Times New Roman" w:cs="Times New Roman"/>
                <w:b w:val="0"/>
              </w:rPr>
              <w:t xml:space="preserve">Call: </w:t>
            </w:r>
            <w:proofErr w:type="spellStart"/>
            <w:proofErr w:type="gramStart"/>
            <w:r>
              <w:rPr>
                <w:rFonts w:eastAsia="Times New Roman" w:cs="Times New Roman"/>
                <w:b w:val="0"/>
              </w:rPr>
              <w:t>a</w:t>
            </w:r>
            <w:r w:rsidRPr="005D1CA3">
              <w:rPr>
                <w:b w:val="0"/>
                <w:bCs w:val="0"/>
              </w:rPr>
              <w:t>donis</w:t>
            </w:r>
            <w:proofErr w:type="spellEnd"/>
            <w:r w:rsidRPr="005D1CA3">
              <w:rPr>
                <w:b w:val="0"/>
                <w:bCs w:val="0"/>
              </w:rPr>
              <w:t>(</w:t>
            </w:r>
            <w:proofErr w:type="gramEnd"/>
            <w:r w:rsidRPr="005D1CA3">
              <w:rPr>
                <w:b w:val="0"/>
                <w:bCs w:val="0"/>
              </w:rPr>
              <w:t xml:space="preserve">formula = data1 ~ Location + month + </w:t>
            </w:r>
            <w:proofErr w:type="spellStart"/>
            <w:r w:rsidRPr="005D1CA3">
              <w:rPr>
                <w:b w:val="0"/>
                <w:bCs w:val="0"/>
              </w:rPr>
              <w:t>rep.num</w:t>
            </w:r>
            <w:proofErr w:type="spellEnd"/>
            <w:r w:rsidRPr="005D1CA3">
              <w:rPr>
                <w:b w:val="0"/>
                <w:bCs w:val="0"/>
              </w:rPr>
              <w:t>,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19EDD28C" w14:textId="01E5B9C7" w:rsidR="001B51ED" w:rsidRDefault="001B51ED" w:rsidP="001B51ED">
            <w:r>
              <w:t> </w:t>
            </w:r>
          </w:p>
        </w:tc>
        <w:tc>
          <w:tcPr>
            <w:tcW w:w="1296" w:type="dxa"/>
            <w:tcBorders>
              <w:top w:val="none" w:sz="0" w:space="0" w:color="auto"/>
              <w:bottom w:val="none" w:sz="0" w:space="0" w:color="auto"/>
            </w:tcBorders>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Borders>
              <w:top w:val="none" w:sz="0" w:space="0" w:color="auto"/>
              <w:bottom w:val="none" w:sz="0" w:space="0" w:color="auto"/>
            </w:tcBorders>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SumsOfSqs</w:t>
            </w:r>
            <w:proofErr w:type="spellEnd"/>
          </w:p>
        </w:tc>
        <w:tc>
          <w:tcPr>
            <w:tcW w:w="1258" w:type="dxa"/>
            <w:tcBorders>
              <w:top w:val="none" w:sz="0" w:space="0" w:color="auto"/>
              <w:bottom w:val="none" w:sz="0" w:space="0" w:color="auto"/>
            </w:tcBorders>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MeanSqs</w:t>
            </w:r>
            <w:proofErr w:type="spellEnd"/>
          </w:p>
        </w:tc>
        <w:tc>
          <w:tcPr>
            <w:tcW w:w="1013" w:type="dxa"/>
            <w:tcBorders>
              <w:top w:val="none" w:sz="0" w:space="0" w:color="auto"/>
              <w:bottom w:val="none" w:sz="0" w:space="0" w:color="auto"/>
            </w:tcBorders>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rsidRPr="00EA48D9">
              <w:rPr>
                <w:b/>
                <w:bCs/>
              </w:rPr>
              <w:t>F.Model</w:t>
            </w:r>
            <w:proofErr w:type="spellEnd"/>
            <w:proofErr w:type="gramEnd"/>
          </w:p>
        </w:tc>
        <w:tc>
          <w:tcPr>
            <w:tcW w:w="1290" w:type="dxa"/>
            <w:tcBorders>
              <w:top w:val="none" w:sz="0" w:space="0" w:color="auto"/>
              <w:bottom w:val="none" w:sz="0" w:space="0" w:color="auto"/>
            </w:tcBorders>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Borders>
              <w:top w:val="none" w:sz="0" w:space="0" w:color="auto"/>
              <w:bottom w:val="none" w:sz="0" w:space="0" w:color="auto"/>
            </w:tcBorders>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Pr</w:t>
            </w:r>
            <w:proofErr w:type="spellEnd"/>
            <w:r w:rsidRPr="00EA48D9">
              <w:rPr>
                <w:b/>
                <w:bCs/>
              </w:rPr>
              <w:t>(&gt;F)</w:t>
            </w:r>
          </w:p>
        </w:tc>
        <w:tc>
          <w:tcPr>
            <w:tcW w:w="464" w:type="dxa"/>
            <w:tcBorders>
              <w:top w:val="none" w:sz="0" w:space="0" w:color="auto"/>
              <w:bottom w:val="none" w:sz="0" w:space="0" w:color="auto"/>
            </w:tcBorders>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20B0E73" w14:textId="1EBB55A1" w:rsidR="001B51ED" w:rsidRDefault="001B51ED" w:rsidP="001B51ED">
            <w:r>
              <w:t>month</w:t>
            </w:r>
          </w:p>
        </w:tc>
        <w:tc>
          <w:tcPr>
            <w:tcW w:w="1296" w:type="dxa"/>
            <w:tcBorders>
              <w:top w:val="none" w:sz="0" w:space="0" w:color="auto"/>
              <w:bottom w:val="none" w:sz="0" w:space="0" w:color="auto"/>
            </w:tcBorders>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Borders>
              <w:top w:val="none" w:sz="0" w:space="0" w:color="auto"/>
              <w:bottom w:val="none" w:sz="0" w:space="0" w:color="auto"/>
            </w:tcBorders>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Borders>
              <w:top w:val="none" w:sz="0" w:space="0" w:color="auto"/>
              <w:bottom w:val="none" w:sz="0" w:space="0" w:color="auto"/>
            </w:tcBorders>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Borders>
              <w:top w:val="none" w:sz="0" w:space="0" w:color="auto"/>
              <w:bottom w:val="none" w:sz="0" w:space="0" w:color="auto"/>
            </w:tcBorders>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Borders>
              <w:top w:val="none" w:sz="0" w:space="0" w:color="auto"/>
              <w:bottom w:val="none" w:sz="0" w:space="0" w:color="auto"/>
            </w:tcBorders>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proofErr w:type="spellStart"/>
            <w:r>
              <w:t>rep.num</w:t>
            </w:r>
            <w:proofErr w:type="spellEnd"/>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7E9AEEE" w14:textId="706679D6" w:rsidR="001B51ED" w:rsidRDefault="001B51ED" w:rsidP="001B51ED">
            <w:r>
              <w:t>Residuals</w:t>
            </w:r>
          </w:p>
        </w:tc>
        <w:tc>
          <w:tcPr>
            <w:tcW w:w="1296" w:type="dxa"/>
            <w:tcBorders>
              <w:top w:val="none" w:sz="0" w:space="0" w:color="auto"/>
              <w:bottom w:val="none" w:sz="0" w:space="0" w:color="auto"/>
            </w:tcBorders>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Borders>
              <w:top w:val="none" w:sz="0" w:space="0" w:color="auto"/>
              <w:bottom w:val="none" w:sz="0" w:space="0" w:color="auto"/>
            </w:tcBorders>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Borders>
              <w:top w:val="none" w:sz="0" w:space="0" w:color="auto"/>
              <w:bottom w:val="none" w:sz="0" w:space="0" w:color="auto"/>
            </w:tcBorders>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Borders>
              <w:top w:val="none" w:sz="0" w:space="0" w:color="auto"/>
              <w:bottom w:val="none" w:sz="0" w:space="0" w:color="auto"/>
            </w:tcBorders>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Borders>
              <w:top w:val="none" w:sz="0" w:space="0" w:color="auto"/>
              <w:bottom w:val="none" w:sz="0" w:space="0" w:color="auto"/>
            </w:tcBorders>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5F4656C" w14:textId="77777777" w:rsidR="001B51ED" w:rsidRDefault="001B51ED" w:rsidP="001B51ED"/>
        </w:tc>
        <w:tc>
          <w:tcPr>
            <w:tcW w:w="1296" w:type="dxa"/>
            <w:tcBorders>
              <w:top w:val="none" w:sz="0" w:space="0" w:color="auto"/>
              <w:bottom w:val="none" w:sz="0" w:space="0" w:color="auto"/>
            </w:tcBorders>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31CE454D" w14:textId="06A78DFF" w:rsidR="001B51ED" w:rsidRDefault="001B51ED" w:rsidP="001B51ED">
            <w:pPr>
              <w:jc w:val="right"/>
              <w:rPr>
                <w:rFonts w:eastAsia="Times New Roman" w:cs="Times New Roman"/>
              </w:rPr>
            </w:pPr>
            <w:r w:rsidRPr="001B51ED">
              <w:rPr>
                <w:b w:val="0"/>
                <w:bCs w:val="0"/>
              </w:rPr>
              <w:lastRenderedPageBreak/>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w:t>
            </w:r>
            <w:proofErr w:type="gramStart"/>
            <w:r w:rsidRPr="001B51ED">
              <w:rPr>
                <w:b w:val="0"/>
                <w:bCs w:val="0"/>
              </w:rPr>
              <w:t>Class  Mode</w:t>
            </w:r>
            <w:proofErr w:type="gramEnd"/>
            <w:r w:rsidRPr="001B51ED">
              <w:rPr>
                <w:b w:val="0"/>
                <w:bCs w:val="0"/>
              </w:rPr>
              <w:t xml:space="preserv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4AC6D8" w14:textId="3F5E9232" w:rsidR="001B51ED" w:rsidRDefault="001B51ED" w:rsidP="001B51ED">
            <w:pPr>
              <w:jc w:val="right"/>
              <w:rPr>
                <w:rFonts w:eastAsia="Times New Roman" w:cs="Times New Roman"/>
              </w:rPr>
            </w:pPr>
            <w:proofErr w:type="spellStart"/>
            <w:r w:rsidRPr="001B51ED">
              <w:rPr>
                <w:b w:val="0"/>
                <w:bCs w:val="0"/>
              </w:rPr>
              <w:t>aov.tab</w:t>
            </w:r>
            <w:proofErr w:type="spellEnd"/>
            <w:r w:rsidRPr="001B51ED">
              <w:rPr>
                <w:b w:val="0"/>
                <w:bCs w:val="0"/>
              </w:rPr>
              <w:t xml:space="preserve">         6   </w:t>
            </w:r>
            <w:proofErr w:type="spellStart"/>
            <w:proofErr w:type="gramStart"/>
            <w:r w:rsidRPr="001B51ED">
              <w:rPr>
                <w:b w:val="0"/>
                <w:bCs w:val="0"/>
              </w:rPr>
              <w:t>anova</w:t>
            </w:r>
            <w:proofErr w:type="spellEnd"/>
            <w:r w:rsidRPr="001B51ED">
              <w:rPr>
                <w:b w:val="0"/>
                <w:bCs w:val="0"/>
              </w:rPr>
              <w:t xml:space="preserve">  list</w:t>
            </w:r>
            <w:proofErr w:type="gramEnd"/>
            <w:r w:rsidRPr="001B51ED">
              <w:rPr>
                <w:b w:val="0"/>
                <w:bCs w:val="0"/>
              </w:rPr>
              <w:t xml:space="preserve">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proofErr w:type="spellStart"/>
            <w:proofErr w:type="gramStart"/>
            <w:r w:rsidRPr="001B51ED">
              <w:rPr>
                <w:b w:val="0"/>
                <w:bCs w:val="0"/>
              </w:rPr>
              <w:t>coef.sites</w:t>
            </w:r>
            <w:proofErr w:type="spellEnd"/>
            <w:proofErr w:type="gramEnd"/>
            <w:r w:rsidRPr="001B51ED">
              <w:rPr>
                <w:b w:val="0"/>
                <w:bCs w:val="0"/>
              </w:rPr>
              <w:t xml:space="preserve">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4382252D" w14:textId="065372CA" w:rsidR="001B51ED" w:rsidRDefault="001B51ED" w:rsidP="001B51ED">
            <w:pPr>
              <w:jc w:val="right"/>
              <w:rPr>
                <w:rFonts w:eastAsia="Times New Roman" w:cs="Times New Roman"/>
              </w:rPr>
            </w:pPr>
            <w:proofErr w:type="spellStart"/>
            <w:proofErr w:type="gramStart"/>
            <w:r w:rsidRPr="001B51ED">
              <w:rPr>
                <w:b w:val="0"/>
                <w:bCs w:val="0"/>
              </w:rPr>
              <w:t>f.perms</w:t>
            </w:r>
            <w:proofErr w:type="spellEnd"/>
            <w:proofErr w:type="gramEnd"/>
            <w:r w:rsidRPr="001B51ED">
              <w:rPr>
                <w:b w:val="0"/>
                <w:bCs w:val="0"/>
              </w:rPr>
              <w:t xml:space="preserve">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proofErr w:type="spellStart"/>
            <w:proofErr w:type="gramStart"/>
            <w:r w:rsidRPr="001B51ED">
              <w:rPr>
                <w:b w:val="0"/>
                <w:bCs w:val="0"/>
              </w:rPr>
              <w:t>model.matrix</w:t>
            </w:r>
            <w:proofErr w:type="spellEnd"/>
            <w:proofErr w:type="gramEnd"/>
            <w:r w:rsidRPr="001B51ED">
              <w:rPr>
                <w:b w:val="0"/>
                <w:bCs w:val="0"/>
              </w:rPr>
              <w:t xml:space="preserve">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w:t>
            </w:r>
            <w:proofErr w:type="gramStart"/>
            <w:r w:rsidRPr="001B51ED">
              <w:rPr>
                <w:b w:val="0"/>
                <w:bCs w:val="0"/>
              </w:rPr>
              <w:t>terms  call</w:t>
            </w:r>
            <w:proofErr w:type="gramEnd"/>
            <w:r w:rsidRPr="001B51ED">
              <w:rPr>
                <w:b w:val="0"/>
                <w:bCs w:val="0"/>
              </w:rPr>
              <w:t xml:space="preserve">   </w:t>
            </w:r>
          </w:p>
        </w:tc>
      </w:tr>
    </w:tbl>
    <w:p w14:paraId="73693AD8" w14:textId="7DA46C3B" w:rsidR="00397FC0" w:rsidRDefault="00397FC0" w:rsidP="00397FC0"/>
    <w:p w14:paraId="27D91BE1" w14:textId="4F0F57BC" w:rsidR="001B51ED" w:rsidRDefault="001B51ED" w:rsidP="00397FC0"/>
    <w:p w14:paraId="4B9A2268" w14:textId="77777777" w:rsidR="000430F8" w:rsidRDefault="000430F8" w:rsidP="000430F8"/>
    <w:p w14:paraId="5B6CBB2F" w14:textId="0FAE16C4" w:rsidR="006C1914" w:rsidRDefault="006C1914" w:rsidP="006C1914">
      <w:pPr>
        <w:pStyle w:val="Caption"/>
      </w:pPr>
      <w:r>
        <w:rPr>
          <w:highlight w:val="yellow"/>
        </w:rPr>
        <w:t xml:space="preserve">Table </w:t>
      </w:r>
      <w:r>
        <w:rPr>
          <w:noProof/>
          <w:highlight w:val="yellow"/>
        </w:rPr>
        <w:fldChar w:fldCharType="begin"/>
      </w:r>
      <w:r>
        <w:rPr>
          <w:noProof/>
          <w:highlight w:val="yellow"/>
        </w:rPr>
        <w:instrText xml:space="preserve"> SEQ Table \* ARABIC </w:instrText>
      </w:r>
      <w:r>
        <w:rPr>
          <w:noProof/>
          <w:highlight w:val="yellow"/>
        </w:rPr>
        <w:fldChar w:fldCharType="separate"/>
      </w:r>
      <w:r>
        <w:rPr>
          <w:noProof/>
          <w:highlight w:val="yellow"/>
        </w:rPr>
        <w:t>13</w:t>
      </w:r>
      <w:r>
        <w:rPr>
          <w:noProof/>
          <w:highlight w:val="yellow"/>
        </w:rPr>
        <w:fldChar w:fldCharType="end"/>
      </w:r>
      <w:r>
        <w:t xml:space="preserve">. Community composition </w:t>
      </w:r>
      <w:proofErr w:type="spellStart"/>
      <w:r>
        <w:t>permanova</w:t>
      </w:r>
      <w:proofErr w:type="spellEnd"/>
      <w:r>
        <w:t xml:space="preserve"> (Browns, Prospect,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4762C9">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r w:rsidRPr="006C1914">
              <w:rPr>
                <w:b w:val="0"/>
                <w:bCs w:val="0"/>
              </w:rPr>
              <w:t xml:space="preserve">Call: </w:t>
            </w:r>
            <w:proofErr w:type="spellStart"/>
            <w:proofErr w:type="gramStart"/>
            <w:r w:rsidRPr="006C1914">
              <w:rPr>
                <w:b w:val="0"/>
                <w:bCs w:val="0"/>
              </w:rPr>
              <w:t>adonis</w:t>
            </w:r>
            <w:proofErr w:type="spellEnd"/>
            <w:r w:rsidRPr="006C1914">
              <w:rPr>
                <w:b w:val="0"/>
                <w:bCs w:val="0"/>
              </w:rPr>
              <w:t>(</w:t>
            </w:r>
            <w:proofErr w:type="gramEnd"/>
            <w:r w:rsidRPr="006C1914">
              <w:rPr>
                <w:b w:val="0"/>
                <w:bCs w:val="0"/>
              </w:rPr>
              <w:t xml:space="preserve">formula = allsites1 ~ Location + month + </w:t>
            </w:r>
            <w:proofErr w:type="spellStart"/>
            <w:r w:rsidRPr="006C1914">
              <w:rPr>
                <w:b w:val="0"/>
                <w:bCs w:val="0"/>
              </w:rPr>
              <w:t>rep.num</w:t>
            </w:r>
            <w:proofErr w:type="spellEnd"/>
            <w:r w:rsidRPr="006C1914">
              <w:rPr>
                <w:b w:val="0"/>
                <w:bCs w:val="0"/>
              </w:rPr>
              <w:t xml:space="preserve">,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0C7A0F1A" w14:textId="77777777" w:rsidR="006C1914" w:rsidRPr="001B51ED" w:rsidRDefault="006C1914" w:rsidP="006C1914">
            <w:pPr>
              <w:rPr>
                <w:b w:val="0"/>
                <w:bCs w:val="0"/>
              </w:rPr>
            </w:pPr>
            <w:r w:rsidRPr="001B51ED">
              <w:rPr>
                <w:b w:val="0"/>
                <w:bCs w:val="0"/>
              </w:rPr>
              <w:t>Terms added sequentially (first to last)</w:t>
            </w:r>
          </w:p>
        </w:tc>
      </w:tr>
      <w:tr w:rsidR="006C1914" w14:paraId="3D10CDE8"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8B80224" w14:textId="22AC9538" w:rsidR="00E11103" w:rsidRDefault="00E11103" w:rsidP="00E11103"/>
        </w:tc>
        <w:tc>
          <w:tcPr>
            <w:tcW w:w="1296" w:type="dxa"/>
            <w:tcBorders>
              <w:top w:val="none" w:sz="0" w:space="0" w:color="auto"/>
              <w:bottom w:val="none" w:sz="0" w:space="0" w:color="auto"/>
            </w:tcBorders>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Borders>
              <w:top w:val="none" w:sz="0" w:space="0" w:color="auto"/>
              <w:bottom w:val="none" w:sz="0" w:space="0" w:color="auto"/>
            </w:tcBorders>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SumsOfSqs</w:t>
            </w:r>
            <w:proofErr w:type="spellEnd"/>
          </w:p>
        </w:tc>
        <w:tc>
          <w:tcPr>
            <w:tcW w:w="1258" w:type="dxa"/>
            <w:tcBorders>
              <w:top w:val="none" w:sz="0" w:space="0" w:color="auto"/>
              <w:bottom w:val="none" w:sz="0" w:space="0" w:color="auto"/>
            </w:tcBorders>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MeanSqs</w:t>
            </w:r>
            <w:proofErr w:type="spellEnd"/>
          </w:p>
        </w:tc>
        <w:tc>
          <w:tcPr>
            <w:tcW w:w="1013" w:type="dxa"/>
            <w:tcBorders>
              <w:top w:val="none" w:sz="0" w:space="0" w:color="auto"/>
              <w:bottom w:val="none" w:sz="0" w:space="0" w:color="auto"/>
            </w:tcBorders>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t>F.Model</w:t>
            </w:r>
            <w:proofErr w:type="spellEnd"/>
            <w:proofErr w:type="gramEnd"/>
          </w:p>
        </w:tc>
        <w:tc>
          <w:tcPr>
            <w:tcW w:w="1290" w:type="dxa"/>
            <w:tcBorders>
              <w:top w:val="none" w:sz="0" w:space="0" w:color="auto"/>
              <w:bottom w:val="none" w:sz="0" w:space="0" w:color="auto"/>
            </w:tcBorders>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Borders>
              <w:top w:val="none" w:sz="0" w:space="0" w:color="auto"/>
              <w:bottom w:val="none" w:sz="0" w:space="0" w:color="auto"/>
            </w:tcBorders>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Pr</w:t>
            </w:r>
            <w:proofErr w:type="spellEnd"/>
            <w:r>
              <w:t>(&gt;F)</w:t>
            </w:r>
          </w:p>
        </w:tc>
        <w:tc>
          <w:tcPr>
            <w:tcW w:w="464" w:type="dxa"/>
            <w:tcBorders>
              <w:top w:val="none" w:sz="0" w:space="0" w:color="auto"/>
              <w:bottom w:val="none" w:sz="0" w:space="0" w:color="auto"/>
            </w:tcBorders>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0331FB2" w14:textId="4DC3DB64" w:rsidR="00E11103" w:rsidRDefault="00E11103" w:rsidP="00E11103">
            <w:r>
              <w:t>month</w:t>
            </w:r>
          </w:p>
        </w:tc>
        <w:tc>
          <w:tcPr>
            <w:tcW w:w="1296" w:type="dxa"/>
            <w:tcBorders>
              <w:top w:val="none" w:sz="0" w:space="0" w:color="auto"/>
              <w:bottom w:val="none" w:sz="0" w:space="0" w:color="auto"/>
            </w:tcBorders>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Borders>
              <w:top w:val="none" w:sz="0" w:space="0" w:color="auto"/>
              <w:bottom w:val="none" w:sz="0" w:space="0" w:color="auto"/>
            </w:tcBorders>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Borders>
              <w:top w:val="none" w:sz="0" w:space="0" w:color="auto"/>
              <w:bottom w:val="none" w:sz="0" w:space="0" w:color="auto"/>
            </w:tcBorders>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Borders>
              <w:top w:val="none" w:sz="0" w:space="0" w:color="auto"/>
              <w:bottom w:val="none" w:sz="0" w:space="0" w:color="auto"/>
            </w:tcBorders>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Borders>
              <w:top w:val="none" w:sz="0" w:space="0" w:color="auto"/>
              <w:bottom w:val="none" w:sz="0" w:space="0" w:color="auto"/>
            </w:tcBorders>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proofErr w:type="spellStart"/>
            <w:r>
              <w:t>rep.num</w:t>
            </w:r>
            <w:proofErr w:type="spellEnd"/>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8560E11" w14:textId="77145BC1" w:rsidR="00E11103" w:rsidRDefault="00E11103" w:rsidP="00E11103">
            <w:r>
              <w:t>Residuals</w:t>
            </w:r>
          </w:p>
        </w:tc>
        <w:tc>
          <w:tcPr>
            <w:tcW w:w="1296" w:type="dxa"/>
            <w:tcBorders>
              <w:top w:val="none" w:sz="0" w:space="0" w:color="auto"/>
              <w:bottom w:val="none" w:sz="0" w:space="0" w:color="auto"/>
            </w:tcBorders>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Borders>
              <w:top w:val="none" w:sz="0" w:space="0" w:color="auto"/>
              <w:bottom w:val="none" w:sz="0" w:space="0" w:color="auto"/>
            </w:tcBorders>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Borders>
              <w:top w:val="none" w:sz="0" w:space="0" w:color="auto"/>
              <w:bottom w:val="none" w:sz="0" w:space="0" w:color="auto"/>
            </w:tcBorders>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Borders>
              <w:top w:val="none" w:sz="0" w:space="0" w:color="auto"/>
              <w:bottom w:val="none" w:sz="0" w:space="0" w:color="auto"/>
            </w:tcBorders>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Borders>
              <w:top w:val="none" w:sz="0" w:space="0" w:color="auto"/>
              <w:bottom w:val="none" w:sz="0" w:space="0" w:color="auto"/>
            </w:tcBorders>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D1CE378" w14:textId="77777777" w:rsidR="00E11103" w:rsidRDefault="00E11103" w:rsidP="00E11103"/>
        </w:tc>
        <w:tc>
          <w:tcPr>
            <w:tcW w:w="1296" w:type="dxa"/>
            <w:tcBorders>
              <w:top w:val="none" w:sz="0" w:space="0" w:color="auto"/>
              <w:bottom w:val="none" w:sz="0" w:space="0" w:color="auto"/>
            </w:tcBorders>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E11103" w14:paraId="5FF4653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w:t>
            </w:r>
            <w:proofErr w:type="gramStart"/>
            <w:r w:rsidRPr="00E11103">
              <w:rPr>
                <w:b w:val="0"/>
                <w:bCs w:val="0"/>
              </w:rPr>
              <w:t>Class  Mode</w:t>
            </w:r>
            <w:proofErr w:type="gramEnd"/>
            <w:r w:rsidRPr="00E11103">
              <w:rPr>
                <w:b w:val="0"/>
                <w:bCs w:val="0"/>
              </w:rPr>
              <w:t xml:space="preserve">   </w:t>
            </w:r>
          </w:p>
        </w:tc>
      </w:tr>
      <w:tr w:rsidR="00E11103" w14:paraId="444C6CBD"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3F527E" w14:textId="065C4C37" w:rsidR="00E11103" w:rsidRPr="00E11103" w:rsidRDefault="00E11103" w:rsidP="00E11103">
            <w:pPr>
              <w:jc w:val="right"/>
              <w:rPr>
                <w:rFonts w:eastAsia="Times New Roman" w:cs="Times New Roman"/>
                <w:b w:val="0"/>
                <w:bCs w:val="0"/>
              </w:rPr>
            </w:pPr>
            <w:proofErr w:type="spellStart"/>
            <w:r w:rsidRPr="00E11103">
              <w:rPr>
                <w:b w:val="0"/>
                <w:bCs w:val="0"/>
              </w:rPr>
              <w:t>aov.tab</w:t>
            </w:r>
            <w:proofErr w:type="spellEnd"/>
            <w:r w:rsidRPr="00E11103">
              <w:rPr>
                <w:b w:val="0"/>
                <w:bCs w:val="0"/>
              </w:rPr>
              <w:t xml:space="preserve">         6   </w:t>
            </w:r>
            <w:proofErr w:type="spellStart"/>
            <w:proofErr w:type="gramStart"/>
            <w:r w:rsidRPr="00E11103">
              <w:rPr>
                <w:b w:val="0"/>
                <w:bCs w:val="0"/>
              </w:rPr>
              <w:t>anova</w:t>
            </w:r>
            <w:proofErr w:type="spellEnd"/>
            <w:r w:rsidRPr="00E11103">
              <w:rPr>
                <w:b w:val="0"/>
                <w:bCs w:val="0"/>
              </w:rPr>
              <w:t xml:space="preserve">  list</w:t>
            </w:r>
            <w:proofErr w:type="gramEnd"/>
            <w:r w:rsidRPr="00E11103">
              <w:rPr>
                <w:b w:val="0"/>
                <w:bCs w:val="0"/>
              </w:rPr>
              <w:t xml:space="preserve">   </w:t>
            </w:r>
          </w:p>
        </w:tc>
      </w:tr>
      <w:tr w:rsidR="00E11103" w14:paraId="32600A72"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proofErr w:type="spellStart"/>
            <w:proofErr w:type="gramStart"/>
            <w:r w:rsidRPr="00E11103">
              <w:rPr>
                <w:b w:val="0"/>
                <w:bCs w:val="0"/>
              </w:rPr>
              <w:t>coef.sites</w:t>
            </w:r>
            <w:proofErr w:type="spellEnd"/>
            <w:proofErr w:type="gramEnd"/>
            <w:r w:rsidRPr="00E11103">
              <w:rPr>
                <w:b w:val="0"/>
                <w:bCs w:val="0"/>
              </w:rPr>
              <w:t xml:space="preserve">   3875   -none- numeric</w:t>
            </w:r>
          </w:p>
        </w:tc>
      </w:tr>
      <w:tr w:rsidR="00E11103" w14:paraId="51023F48"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9E53D1" w14:textId="1569A6B4" w:rsidR="00E11103" w:rsidRPr="00E11103" w:rsidRDefault="00E11103" w:rsidP="00E11103">
            <w:pPr>
              <w:jc w:val="right"/>
              <w:rPr>
                <w:rFonts w:eastAsia="Times New Roman" w:cs="Times New Roman"/>
                <w:b w:val="0"/>
                <w:bCs w:val="0"/>
              </w:rPr>
            </w:pPr>
            <w:proofErr w:type="spellStart"/>
            <w:proofErr w:type="gramStart"/>
            <w:r w:rsidRPr="00E11103">
              <w:rPr>
                <w:b w:val="0"/>
                <w:bCs w:val="0"/>
              </w:rPr>
              <w:t>f.perms</w:t>
            </w:r>
            <w:proofErr w:type="spellEnd"/>
            <w:proofErr w:type="gramEnd"/>
            <w:r w:rsidRPr="00E11103">
              <w:rPr>
                <w:b w:val="0"/>
                <w:bCs w:val="0"/>
              </w:rPr>
              <w:t xml:space="preserve">      2997   -none- numeric</w:t>
            </w:r>
          </w:p>
        </w:tc>
      </w:tr>
      <w:tr w:rsidR="00E11103" w14:paraId="3C7AB131"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proofErr w:type="spellStart"/>
            <w:proofErr w:type="gramStart"/>
            <w:r w:rsidRPr="00E11103">
              <w:rPr>
                <w:b w:val="0"/>
                <w:bCs w:val="0"/>
              </w:rPr>
              <w:t>model.matrix</w:t>
            </w:r>
            <w:proofErr w:type="spellEnd"/>
            <w:proofErr w:type="gramEnd"/>
            <w:r w:rsidRPr="00E11103">
              <w:rPr>
                <w:b w:val="0"/>
                <w:bCs w:val="0"/>
              </w:rPr>
              <w:t xml:space="preserve"> 3875   -none- numeric</w:t>
            </w:r>
          </w:p>
        </w:tc>
      </w:tr>
      <w:tr w:rsidR="00E11103" w14:paraId="11AC00C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49EC84B5" w14:textId="551B5E2D" w:rsidR="00E11103" w:rsidRPr="00E11103" w:rsidRDefault="00E11103" w:rsidP="00E11103">
            <w:pPr>
              <w:jc w:val="right"/>
              <w:rPr>
                <w:rFonts w:eastAsia="Times New Roman" w:cs="Times New Roman"/>
                <w:b w:val="0"/>
                <w:bCs w:val="0"/>
              </w:rPr>
            </w:pPr>
            <w:r w:rsidRPr="00E11103">
              <w:rPr>
                <w:b w:val="0"/>
                <w:bCs w:val="0"/>
              </w:rPr>
              <w:t xml:space="preserve">terms           3   </w:t>
            </w:r>
            <w:proofErr w:type="gramStart"/>
            <w:r w:rsidRPr="00E11103">
              <w:rPr>
                <w:b w:val="0"/>
                <w:bCs w:val="0"/>
              </w:rPr>
              <w:t>terms  call</w:t>
            </w:r>
            <w:proofErr w:type="gramEnd"/>
            <w:r w:rsidRPr="00E11103">
              <w:rPr>
                <w:b w:val="0"/>
                <w:bCs w:val="0"/>
              </w:rPr>
              <w:t xml:space="preserve">   </w:t>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17393F68" w14:textId="77777777" w:rsidR="00397FC0" w:rsidRDefault="00397FC0" w:rsidP="00397FC0"/>
    <w:p w14:paraId="6404E70D" w14:textId="5C02339F" w:rsidR="00F4333E" w:rsidRPr="00F4333E" w:rsidRDefault="003A5694" w:rsidP="00F4333E">
      <w:r w:rsidRPr="003A5694">
        <w:rPr>
          <w:b/>
        </w:rPr>
        <w:lastRenderedPageBreak/>
        <w:t>Algae:</w:t>
      </w:r>
      <w:r>
        <w:t xml:space="preserve"> </w:t>
      </w:r>
      <w:r w:rsidR="00F4333E">
        <w:t>There were significant differences in algal communities collected in different microhabitats at Liberty Island (</w:t>
      </w:r>
      <w:r w:rsidR="00F4333E">
        <w:fldChar w:fldCharType="begin"/>
      </w:r>
      <w:r w:rsidR="00F4333E">
        <w:instrText xml:space="preserve"> REF _Ref11409989 \h </w:instrText>
      </w:r>
      <w:r w:rsidR="00F4333E">
        <w:fldChar w:fldCharType="separate"/>
      </w:r>
      <w:r w:rsidR="00F4333E">
        <w:t xml:space="preserve">Table </w:t>
      </w:r>
      <w:r w:rsidR="00F4333E">
        <w:rPr>
          <w:noProof/>
        </w:rPr>
        <w:t>16</w:t>
      </w:r>
      <w:r w:rsidR="00F4333E">
        <w:fldChar w:fldCharType="end"/>
      </w:r>
      <w:r w:rsidR="00F4333E">
        <w:t>)</w:t>
      </w:r>
      <w:r w:rsidR="0013218D">
        <w:t xml:space="preserve">. </w:t>
      </w:r>
      <w:proofErr w:type="gramStart"/>
      <w:r w:rsidR="0013218D">
        <w:t>In particular, pelagic</w:t>
      </w:r>
      <w:proofErr w:type="gramEnd"/>
      <w:r w:rsidR="0013218D">
        <w:t xml:space="preserve">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proofErr w:type="spellStart"/>
      <w:r w:rsidR="0013218D" w:rsidRPr="003A5694">
        <w:rPr>
          <w:i/>
        </w:rPr>
        <w:t>Oedogonium</w:t>
      </w:r>
      <w:proofErr w:type="spellEnd"/>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There were surprisingly few taxa pulled out as indicator species. Only </w:t>
      </w:r>
      <w:r>
        <w:t>five</w:t>
      </w:r>
      <w:r w:rsidR="0013218D">
        <w:t xml:space="preserve"> taxa were indicated as being associated with open water, and </w:t>
      </w:r>
      <w:r>
        <w:t>two</w:t>
      </w:r>
      <w:r w:rsidR="0013218D">
        <w:t xml:space="preserve"> species with benthic</w:t>
      </w:r>
      <w:r>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t>We attempted to identify indicator species for SAV, EAV, and benthic samples separately, but none were selected until we combined the groups into to groupings: “Pelagic” and “Benthic/epiphytic”.</w:t>
      </w:r>
    </w:p>
    <w:p w14:paraId="5BA55110" w14:textId="654169E7" w:rsidR="0013218D" w:rsidRDefault="001D7151" w:rsidP="0013218D">
      <w:pPr>
        <w:pStyle w:val="Caption"/>
        <w:keepNext/>
      </w:pPr>
      <w:bookmarkStart w:id="103" w:name="_Ref11409989"/>
      <w:r w:rsidRPr="001D7151">
        <w:rPr>
          <w:b w:val="0"/>
          <w:bCs w:val="0"/>
          <w:smallCaps w:val="0"/>
        </w:rPr>
        <w:t xml:space="preserve"> </w:t>
      </w:r>
      <w:r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6F5148D" w:rsidR="0013218D" w:rsidRDefault="0013218D" w:rsidP="0013218D">
      <w:pPr>
        <w:pStyle w:val="Caption"/>
      </w:pPr>
      <w:bookmarkStart w:id="104" w:name="_Ref11410463"/>
      <w:r>
        <w:t xml:space="preserve">Figure </w:t>
      </w:r>
      <w:fldSimple w:instr=" SEQ Figure \* ARABIC ">
        <w:r>
          <w:rPr>
            <w:noProof/>
          </w:rPr>
          <w:t>24</w:t>
        </w:r>
      </w:fldSimple>
      <w:bookmarkEnd w:id="104"/>
      <w:r>
        <w:t xml:space="preserve"> - community composition of algal samples from different microhabitats in Liberty Island.</w:t>
      </w:r>
    </w:p>
    <w:p w14:paraId="0818C637" w14:textId="350C7CD8" w:rsidR="00F4333E" w:rsidRDefault="00F4333E" w:rsidP="00F4333E">
      <w:pPr>
        <w:pStyle w:val="Caption"/>
        <w:keepNext/>
      </w:pPr>
      <w:r>
        <w:lastRenderedPageBreak/>
        <w:t xml:space="preserve">Table </w:t>
      </w:r>
      <w:fldSimple w:instr=" SEQ Table \* ARABIC ">
        <w:r w:rsidR="007F7357">
          <w:rPr>
            <w:noProof/>
          </w:rPr>
          <w:t>17</w:t>
        </w:r>
      </w:fldSimple>
      <w:bookmarkEnd w:id="103"/>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3A5694">
            <w:pPr>
              <w:spacing w:after="0"/>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3A5694">
            <w:pPr>
              <w:spacing w:after="0"/>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3A5694">
            <w:pPr>
              <w:spacing w:after="0"/>
              <w:rPr>
                <w:rFonts w:ascii="Calibri" w:eastAsia="Times New Roman" w:hAnsi="Calibri"/>
              </w:rPr>
            </w:pPr>
            <w:proofErr w:type="spellStart"/>
            <w:r w:rsidRPr="00F4333E">
              <w:rPr>
                <w:rFonts w:ascii="Calibri" w:eastAsia="Times New Roman" w:hAnsi="Calibri"/>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3A5694">
            <w:pPr>
              <w:spacing w:after="0"/>
              <w:rPr>
                <w:rFonts w:ascii="Calibri" w:eastAsia="Times New Roman" w:hAnsi="Calibri"/>
              </w:rPr>
            </w:pPr>
            <w:proofErr w:type="spellStart"/>
            <w:r w:rsidRPr="00F4333E">
              <w:rPr>
                <w:rFonts w:ascii="Calibri" w:eastAsia="Times New Roman" w:hAnsi="Calibri"/>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3A5694">
            <w:pPr>
              <w:spacing w:after="0"/>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3A5694">
            <w:pPr>
              <w:spacing w:after="0"/>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3A5694">
            <w:pPr>
              <w:spacing w:after="0"/>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3A5694">
            <w:pPr>
              <w:spacing w:after="0"/>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3A5694">
            <w:pPr>
              <w:spacing w:after="0"/>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3A5694">
            <w:pPr>
              <w:spacing w:after="0"/>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3A5694">
            <w:pPr>
              <w:spacing w:after="0"/>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3A5694">
            <w:pPr>
              <w:spacing w:after="0"/>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3A5694">
            <w:pPr>
              <w:spacing w:after="0"/>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72957795" w:rsidR="00ED1142" w:rsidRDefault="000412DF" w:rsidP="000412DF">
      <w:pPr>
        <w:pStyle w:val="Caption"/>
      </w:pPr>
      <w:bookmarkStart w:id="105" w:name="_Ref11410122"/>
      <w:r>
        <w:t xml:space="preserve">Figure </w:t>
      </w:r>
      <w:fldSimple w:instr=" SEQ Figure \* ARABIC ">
        <w:r w:rsidR="0013218D">
          <w:rPr>
            <w:noProof/>
          </w:rPr>
          <w:t>25</w:t>
        </w:r>
      </w:fldSimple>
      <w:bookmarkEnd w:id="105"/>
      <w:r w:rsidR="003A5694">
        <w:t>.</w:t>
      </w:r>
      <w:r>
        <w:t xml:space="preserve"> NMDS plot of algal samples taken from different habitat types at Liberty Island. The sample </w:t>
      </w:r>
      <w:proofErr w:type="spellStart"/>
      <w:r>
        <w:t>labled</w:t>
      </w:r>
      <w:proofErr w:type="spellEnd"/>
      <w:r>
        <w:t xml:space="preserve"> “other” is a sample of </w:t>
      </w:r>
      <w:r w:rsidR="00F4333E">
        <w:t>filamentous</w:t>
      </w:r>
      <w:r>
        <w:t xml:space="preserve"> algae.</w:t>
      </w:r>
    </w:p>
    <w:p w14:paraId="21B18FCF" w14:textId="3653BB4D" w:rsidR="00F4333E" w:rsidRDefault="00F4333E" w:rsidP="00F4333E">
      <w:pPr>
        <w:pStyle w:val="Caption"/>
        <w:keepNext/>
      </w:pPr>
      <w:bookmarkStart w:id="106" w:name="_Ref11410553"/>
      <w:r>
        <w:lastRenderedPageBreak/>
        <w:t xml:space="preserve">Table </w:t>
      </w:r>
      <w:fldSimple w:instr=" SEQ Table \* ARABIC ">
        <w:r w:rsidR="007F7357">
          <w:rPr>
            <w:noProof/>
          </w:rPr>
          <w:t>18</w:t>
        </w:r>
      </w:fldSimple>
      <w:bookmarkEnd w:id="106"/>
      <w:r w:rsidR="003A5694">
        <w:t>.</w:t>
      </w:r>
      <w:r>
        <w:t xml:space="preserve"> Multilevel pattern analysis of invertebrate associations with wetlands of differing types. </w:t>
      </w:r>
      <w:r w:rsidR="003A5694">
        <w:t>A significant p value indicates the particular taxa was positively associated with a particular habitat type.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spacing w:after="0" w:line="240" w:lineRule="auto"/>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B06AD8">
            <w:pPr>
              <w:spacing w:after="0" w:line="240" w:lineRule="auto"/>
              <w:rPr>
                <w:rFonts w:ascii="Calibri" w:eastAsia="Times New Roman" w:hAnsi="Calibri" w:cs="Calibri"/>
                <w:i/>
                <w:color w:val="000000"/>
              </w:rPr>
            </w:pPr>
            <w:proofErr w:type="spellStart"/>
            <w:r>
              <w:rPr>
                <w:rFonts w:ascii="Calibri" w:eastAsia="Times New Roman" w:hAnsi="Calibri" w:cs="Calibri"/>
                <w:i/>
                <w:color w:val="000000"/>
              </w:rPr>
              <w:t>Monoraphidium</w:t>
            </w:r>
            <w:proofErr w:type="spellEnd"/>
          </w:p>
        </w:tc>
        <w:tc>
          <w:tcPr>
            <w:tcW w:w="960" w:type="dxa"/>
            <w:tcBorders>
              <w:left w:val="nil"/>
              <w:right w:val="nil"/>
            </w:tcBorders>
            <w:shd w:val="clear" w:color="auto" w:fill="auto"/>
            <w:noWrap/>
            <w:vAlign w:val="bottom"/>
          </w:tcPr>
          <w:p w14:paraId="2405D00D" w14:textId="69CB3EA9"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B06AD8">
            <w:pPr>
              <w:spacing w:after="0" w:line="240" w:lineRule="auto"/>
              <w:rPr>
                <w:rFonts w:ascii="Calibri" w:eastAsia="Times New Roman" w:hAnsi="Calibri" w:cs="Calibri"/>
                <w:i/>
                <w:color w:val="000000"/>
              </w:rPr>
            </w:pPr>
            <w:proofErr w:type="spellStart"/>
            <w:r>
              <w:rPr>
                <w:rFonts w:ascii="Calibri" w:eastAsia="Times New Roman" w:hAnsi="Calibri" w:cs="Calibri"/>
                <w:i/>
                <w:color w:val="000000"/>
              </w:rPr>
              <w:t>Cryptomonas</w:t>
            </w:r>
            <w:proofErr w:type="spellEnd"/>
          </w:p>
        </w:tc>
        <w:tc>
          <w:tcPr>
            <w:tcW w:w="960" w:type="dxa"/>
            <w:tcBorders>
              <w:left w:val="nil"/>
              <w:right w:val="nil"/>
            </w:tcBorders>
            <w:shd w:val="clear" w:color="auto" w:fill="auto"/>
            <w:noWrap/>
            <w:vAlign w:val="bottom"/>
          </w:tcPr>
          <w:p w14:paraId="33E1A1A6" w14:textId="269194F7"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spacing w:after="0" w:line="240" w:lineRule="auto"/>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spacing w:after="0" w:line="240" w:lineRule="auto"/>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spacing w:after="0" w:line="240" w:lineRule="auto"/>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B06AD8">
            <w:pPr>
              <w:spacing w:after="0" w:line="240" w:lineRule="auto"/>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B06AD8">
            <w:pPr>
              <w:spacing w:after="0" w:line="240" w:lineRule="auto"/>
              <w:rPr>
                <w:rFonts w:ascii="Lucida Console" w:eastAsia="Times New Roman" w:hAnsi="Lucida Console" w:cs="Calibri"/>
                <w:i/>
                <w:color w:val="000000"/>
                <w:sz w:val="20"/>
                <w:szCs w:val="20"/>
              </w:rPr>
            </w:pPr>
            <w:proofErr w:type="spellStart"/>
            <w:r>
              <w:rPr>
                <w:rFonts w:ascii="Lucida Console" w:eastAsia="Times New Roman" w:hAnsi="Lucida Console" w:cs="Calibri"/>
                <w:i/>
                <w:color w:val="000000"/>
                <w:sz w:val="20"/>
                <w:szCs w:val="20"/>
              </w:rPr>
              <w:t>Melosira</w:t>
            </w:r>
            <w:proofErr w:type="spellEnd"/>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107" w:name="_Toc12951181"/>
      <w:r>
        <w:t>Discussion</w:t>
      </w:r>
      <w:bookmarkEnd w:id="107"/>
    </w:p>
    <w:p w14:paraId="5F8C61DC" w14:textId="4AFF9352" w:rsidR="00CA03A2" w:rsidRDefault="00033D08" w:rsidP="00CA03A2">
      <w:r>
        <w:t>Vegetation monitoring within the four wetland sites demonstrated the prevalence of invasive species within the aquatic macrophyte community.</w:t>
      </w:r>
      <w:r w:rsidR="00CA03A2">
        <w:t xml:space="preserve"> </w:t>
      </w:r>
      <w:r w:rsidR="00CA03A2">
        <w:t xml:space="preserve">In general, SAV was associated with depths shallower than 2.5 m at the time of sampling (sampling occurred as close to high slack as possible). Shallow ponds and </w:t>
      </w:r>
      <w:proofErr w:type="spellStart"/>
      <w:r w:rsidR="00CA03A2">
        <w:t>non channelized</w:t>
      </w:r>
      <w:proofErr w:type="spellEnd"/>
      <w:r w:rsidR="00CA03A2">
        <w:t xml:space="preserve"> areas at the sites filled in with SAV and/or Ludwigia in the summer. Along deeper channels, SAV and Ludwigia was present along the edges where depths were shallower. </w:t>
      </w:r>
      <w:r w:rsidR="00CA03A2" w:rsidRPr="00CA03A2">
        <w:rPr>
          <w:highlight w:val="yellow"/>
        </w:rPr>
        <w:t>This likely results in reduced access to fringe habitat at tidal sites. At Prospect and Winter Islands, both future restoration sites, the non-native Ludwigia and SAV species are likely hindering water flow across the sites. At Liberty and Browns Islands, non-native species result in reduced flows, but only in restricted portions of the sites.</w:t>
      </w:r>
      <w:r w:rsidR="00CA03A2">
        <w:t xml:space="preserve"> </w:t>
      </w:r>
      <w:r>
        <w:t xml:space="preserve">Browns Island, which harbored the greatest percentage of native species, was predominately covered in non-native species for most of the year, </w:t>
      </w:r>
      <w:r w:rsidR="00864C76">
        <w:t>except for</w:t>
      </w:r>
      <w:r>
        <w:t xml:space="preserve"> August and October, when SAV biomass is nearing and at its peak. This was largely </w:t>
      </w:r>
      <w:r w:rsidR="00864C76">
        <w:t>due</w:t>
      </w:r>
      <w:r>
        <w:t xml:space="preserve"> to the presence of </w:t>
      </w:r>
      <w:r w:rsidRPr="00033D08">
        <w:rPr>
          <w:i/>
          <w:iCs/>
        </w:rPr>
        <w:t>Stuckenia pectinata</w:t>
      </w:r>
      <w:r>
        <w:t xml:space="preserve"> in the exterior portion of Browns Island, where patches of </w:t>
      </w:r>
      <w:r w:rsidRPr="00033D08">
        <w:rPr>
          <w:i/>
          <w:iCs/>
        </w:rPr>
        <w:t>S. pectinata</w:t>
      </w:r>
      <w:r>
        <w:t xml:space="preserve"> grow dense in summer, and thin in winter. In portions of the delta with lower salinity, </w:t>
      </w:r>
      <w:r w:rsidRPr="00033D08">
        <w:rPr>
          <w:i/>
          <w:iCs/>
        </w:rPr>
        <w:t xml:space="preserve">Egeria densa </w:t>
      </w:r>
      <w:r w:rsidR="00864C76">
        <w:t>can</w:t>
      </w:r>
      <w:r>
        <w:t xml:space="preserve"> outcompete </w:t>
      </w:r>
      <w:r w:rsidRPr="00033D08">
        <w:rPr>
          <w:i/>
          <w:iCs/>
        </w:rPr>
        <w:t>S. pectinata</w:t>
      </w:r>
      <w:r>
        <w:rPr>
          <w:i/>
          <w:iCs/>
        </w:rPr>
        <w:t xml:space="preserve"> (CITE). </w:t>
      </w:r>
      <w:r w:rsidR="00E31D4C">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CA03A2">
        <w:rPr>
          <w:highlight w:val="yellow"/>
        </w:rPr>
        <w:t xml:space="preserve">Vegetative communities over the </w:t>
      </w:r>
      <w:proofErr w:type="gramStart"/>
      <w:r w:rsidR="00CA03A2" w:rsidRPr="00CA03A2">
        <w:rPr>
          <w:highlight w:val="yellow"/>
        </w:rPr>
        <w:t>one year</w:t>
      </w:r>
      <w:proofErr w:type="gramEnd"/>
      <w:r w:rsidR="00CA03A2" w:rsidRPr="00CA03A2">
        <w:rPr>
          <w:highlight w:val="yellow"/>
        </w:rPr>
        <w:t xml:space="preserve"> study interval did not appear to change substantially, vegetation was reduced, but appeared to be returning in the following growing period. SAV communities differed between the Cache Slough and Confluence regions in the time concurrent sampling occurred.</w:t>
      </w:r>
      <w:r w:rsidR="00CA03A2">
        <w:t xml:space="preserve"> </w:t>
      </w:r>
      <w:r w:rsidR="00E31D4C">
        <w:t>Of note, the biomass of individual SAV rakes was not significantly correlated to the month of the year. Thi</w:t>
      </w:r>
      <w:r w:rsidR="002D79BA">
        <w:t>s might be falsely interpreted as t</w:t>
      </w:r>
      <w:r w:rsidR="00E31D4C">
        <w:t xml:space="preserve">o </w:t>
      </w:r>
      <w:r w:rsidR="00864C76">
        <w:t>imply</w:t>
      </w:r>
      <w:r w:rsidR="00E31D4C">
        <w:t xml:space="preserve"> that SAV biomass is not changing throughout the year, </w:t>
      </w:r>
      <w:r w:rsidR="00FA280F">
        <w:t>but that would be incorrect. O</w:t>
      </w:r>
      <w:r w:rsidR="00E31D4C">
        <w:t>n-the-</w:t>
      </w:r>
      <w:r w:rsidR="00864C76">
        <w:t>ground</w:t>
      </w:r>
      <w:r w:rsidR="00E31D4C">
        <w:t xml:space="preserve"> observations</w:t>
      </w:r>
      <w:r w:rsidR="00FA280F">
        <w:t xml:space="preserve"> are clear that</w:t>
      </w:r>
      <w:r w:rsidR="00E31D4C">
        <w:t xml:space="preserve"> SAV grows denser in the growing season, but SAV rakes are limited in their ability to pick up SAV when SAV is attached </w:t>
      </w:r>
      <w:r w:rsidR="00864C76">
        <w:t>to</w:t>
      </w:r>
      <w:r w:rsidR="00E31D4C">
        <w:t xml:space="preserve"> the rake. When a SAV rake is removed from the water, the weight of the macrophytes often </w:t>
      </w:r>
      <w:r w:rsidR="00E31D4C">
        <w:lastRenderedPageBreak/>
        <w:t xml:space="preserve">cause them to break off, resulting in the appearance of a maximum biomass for a sav rake. </w:t>
      </w:r>
      <w:r w:rsidR="00E31D4C" w:rsidRPr="00E31D4C">
        <w:rPr>
          <w:i/>
          <w:iCs/>
        </w:rPr>
        <w:t>E. densa</w:t>
      </w:r>
      <w:r w:rsidR="00E31D4C">
        <w:t xml:space="preserve">, for example, commonly forms such thick stands that less than half of the vegetation captured by a SAV rake makes it out of the water when </w:t>
      </w:r>
      <w:r w:rsidR="00864C76">
        <w:t>retrieved</w:t>
      </w:r>
      <w:r w:rsidR="00E31D4C">
        <w:t xml:space="preserve">, whereas species such as </w:t>
      </w:r>
      <w:r w:rsidR="00E31D4C" w:rsidRPr="00E31D4C">
        <w:rPr>
          <w:i/>
          <w:iCs/>
        </w:rPr>
        <w:t>S. pectinata</w:t>
      </w:r>
      <w:r w:rsidR="00E31D4C">
        <w:t xml:space="preserve"> are hardy enough that very little material breaks away when lifted out of the water (</w:t>
      </w:r>
      <w:r w:rsidR="00E31D4C" w:rsidRPr="00E31D4C">
        <w:rPr>
          <w:i/>
          <w:iCs/>
        </w:rPr>
        <w:t>personal observation</w:t>
      </w:r>
      <w:r w:rsidR="00E31D4C">
        <w:t>). The impact of the % Ludwigia w</w:t>
      </w:r>
      <w:r w:rsidR="00444AC9">
        <w:t>as</w:t>
      </w:r>
      <w:r w:rsidR="00E31D4C">
        <w:t xml:space="preserve"> significantly correlated with SAV rake biomass because of the ability for Ludwigia to shade SAV from above</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 First, as previously described, SAV rakes have an upper limit on the biomass of vegetation they can sample. Second, </w:t>
      </w:r>
      <w:r w:rsidR="00864C76">
        <w:t>there is not likely to be nutrient limitation for the growth of macrophytes in most of the Delta</w:t>
      </w:r>
      <w:r w:rsidR="00CA03A2">
        <w:t xml:space="preserve">. </w:t>
      </w:r>
      <w:r w:rsidR="00864C76">
        <w:t xml:space="preserve"> </w:t>
      </w:r>
      <w:r w:rsidR="00444AC9">
        <w:t xml:space="preserve">Of note, </w:t>
      </w:r>
      <w:r w:rsidR="00444AC9" w:rsidRPr="00444AC9">
        <w:rPr>
          <w:i/>
          <w:iCs/>
        </w:rPr>
        <w:t xml:space="preserve">S. pectinata </w:t>
      </w:r>
      <w:r w:rsidR="00444AC9">
        <w:t xml:space="preserve">within the Delta is of one genetic </w:t>
      </w:r>
      <w:proofErr w:type="gramStart"/>
      <w:r w:rsidR="00444AC9">
        <w:t>variant, but</w:t>
      </w:r>
      <w:proofErr w:type="gramEnd"/>
      <w:r w:rsidR="00444AC9">
        <w:t xml:space="preserve"> exhibits large morphological differences; </w:t>
      </w:r>
      <w:r w:rsidR="00444AC9" w:rsidRPr="00444AC9">
        <w:rPr>
          <w:i/>
          <w:iCs/>
        </w:rPr>
        <w:t>S. pectinata</w:t>
      </w:r>
      <w:r w:rsidR="00444AC9">
        <w:t xml:space="preserve"> around Browns Island is more robust, with thicker stems and leaves, than the </w:t>
      </w:r>
      <w:r w:rsidR="00444AC9" w:rsidRPr="00444AC9">
        <w:rPr>
          <w:i/>
          <w:iCs/>
        </w:rPr>
        <w:t>S. pectinata</w:t>
      </w:r>
      <w:r w:rsidR="00444AC9">
        <w:t xml:space="preserve"> which at Prospect Island which has fine leaves and stems. As it pertains to fish, these morphological differences may have a great impact on the potential for SAV to affect invertebrate production within Delta wetlands. </w:t>
      </w:r>
    </w:p>
    <w:p w14:paraId="014CBA94" w14:textId="13265DC0" w:rsidR="0013218D" w:rsidRDefault="0013218D" w:rsidP="0013218D"/>
    <w:p w14:paraId="0A0AE1C4" w14:textId="02DBCED1" w:rsidR="003B2CEE" w:rsidRPr="00444AC9" w:rsidRDefault="003B2CEE" w:rsidP="0013218D">
      <w:r>
        <w:t xml:space="preserve">Community composition at the four sites was significantly different as determined by a PERMANOVA which included location, month, and quadrat/replicate as factors.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w:t>
      </w:r>
      <w:proofErr w:type="spellStart"/>
      <w:r>
        <w:t>compotion</w:t>
      </w:r>
      <w:proofErr w:type="spellEnd"/>
      <w:r>
        <w:t xml:space="preserve"> does not require </w:t>
      </w:r>
      <w:r w:rsidR="00802F3D">
        <w:t>the</w:t>
      </w:r>
      <w:r>
        <w:t xml:space="preserve"> collect</w:t>
      </w:r>
      <w:r w:rsidR="00802F3D">
        <w:t>ion of replicates</w:t>
      </w:r>
      <w:r>
        <w:t xml:space="preserve"> within a </w:t>
      </w:r>
      <w:proofErr w:type="gramStart"/>
      <w:r>
        <w:t>randomly-selected</w:t>
      </w:r>
      <w:proofErr w:type="gramEnd"/>
      <w:r>
        <w:t xml:space="preserve"> quadrat. That may be a result of </w:t>
      </w:r>
      <w:proofErr w:type="gramStart"/>
      <w:r>
        <w:t>a number of</w:t>
      </w:r>
      <w:proofErr w:type="gramEnd"/>
      <w:r>
        <w:t xml:space="preserve"> unknown factors, including water year type, and for that reason, continued sampling of two replicates per quadrat will continue. </w:t>
      </w:r>
    </w:p>
    <w:p w14:paraId="43FDA98B" w14:textId="2448897B" w:rsidR="003A5694" w:rsidRDefault="003A5694" w:rsidP="003A5694">
      <w:pPr>
        <w:pStyle w:val="Heading2"/>
      </w:pPr>
      <w:r>
        <w:t>Algae</w:t>
      </w:r>
    </w:p>
    <w:p w14:paraId="21004053" w14:textId="375B489E" w:rsidR="00640759" w:rsidRDefault="00640759" w:rsidP="00640759">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2D77381A" w14:textId="0DCEF9BF" w:rsidR="00640759" w:rsidRDefault="006941B4" w:rsidP="007F7357">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t xml:space="preserve"> (</w:t>
      </w:r>
      <w:r w:rsidR="00640759">
        <w:fldChar w:fldCharType="begin"/>
      </w:r>
      <w:r w:rsidR="00640759">
        <w:instrText xml:space="preserve"> REF _Ref11410122 \h </w:instrText>
      </w:r>
      <w:r w:rsidR="003A5694">
        <w:instrText xml:space="preserve"> \* MERGEFORMAT </w:instrText>
      </w:r>
      <w:r w:rsidR="00640759">
        <w:fldChar w:fldCharType="separate"/>
      </w:r>
      <w:r w:rsidR="00640759">
        <w:t xml:space="preserve">Figure </w:t>
      </w:r>
      <w:r w:rsidR="00640759">
        <w:rPr>
          <w:noProof/>
        </w:rPr>
        <w:t>25</w:t>
      </w:r>
      <w:r w:rsidR="00640759">
        <w:fldChar w:fldCharType="end"/>
      </w:r>
      <w:r w:rsidR="00640759">
        <w:t>)</w:t>
      </w:r>
      <w:r>
        <w:t xml:space="preserve">. There were also few species identified as “indicators” for </w:t>
      </w:r>
      <w:r w:rsidR="00651EE8">
        <w:t>of pelagic versus benthic/epiphytic habitats</w:t>
      </w:r>
      <w:r>
        <w:t xml:space="preserve">. </w:t>
      </w:r>
      <w:r w:rsidR="00484658">
        <w:t xml:space="preserve">Of the indicator species that were identified, </w:t>
      </w:r>
      <w:r w:rsidR="00484658" w:rsidRPr="00640759">
        <w:rPr>
          <w:i/>
        </w:rPr>
        <w:t>Cyclotella</w:t>
      </w:r>
      <w:r w:rsidR="00484658">
        <w:t xml:space="preserve"> is a centric diatom</w:t>
      </w:r>
      <w:r w:rsidR="00FF6A4D">
        <w:t xml:space="preserve"> considered to be good zooplankton food and historically common in the LSZ </w:t>
      </w:r>
      <w:r w:rsidR="00FF6A4D">
        <w:fldChar w:fldCharType="begin"/>
      </w:r>
      <w:r w:rsidR="00FF6A4D">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fldChar w:fldCharType="separate"/>
      </w:r>
      <w:r w:rsidR="00FF6A4D">
        <w:rPr>
          <w:noProof/>
        </w:rPr>
        <w:t>(Lehman 2000)</w:t>
      </w:r>
      <w:r w:rsidR="00FF6A4D">
        <w:fldChar w:fldCharType="end"/>
      </w:r>
      <w:r w:rsidR="00484658">
        <w:t xml:space="preserve">. </w:t>
      </w:r>
      <w:proofErr w:type="spellStart"/>
      <w:r w:rsidR="00484658" w:rsidRPr="00640759">
        <w:rPr>
          <w:i/>
        </w:rPr>
        <w:t>Teleaulax</w:t>
      </w:r>
      <w:proofErr w:type="spellEnd"/>
      <w:r w:rsidR="00484658">
        <w:t xml:space="preserve"> is a generalist </w:t>
      </w:r>
      <w:proofErr w:type="spellStart"/>
      <w:r w:rsidR="00484658">
        <w:t>mixotorophic</w:t>
      </w:r>
      <w:proofErr w:type="spellEnd"/>
      <w:r w:rsidR="00484658">
        <w:t xml:space="preserve"> </w:t>
      </w:r>
      <w:proofErr w:type="spellStart"/>
      <w:r w:rsidR="00484658">
        <w:t>cryptophyte</w:t>
      </w:r>
      <w:proofErr w:type="spellEnd"/>
      <w:r w:rsidR="00484658">
        <w:t xml:space="preserve"> that can withstand varying salinities, light availability, and temperatures </w:t>
      </w:r>
      <w:r w:rsidR="00484658">
        <w:fldChar w:fldCharType="begin"/>
      </w:r>
      <w:r w:rsidR="00484658">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fldChar w:fldCharType="separate"/>
      </w:r>
      <w:r w:rsidR="00484658">
        <w:rPr>
          <w:noProof/>
        </w:rPr>
        <w:t>(Cloern and Dufford 2005)</w:t>
      </w:r>
      <w:r w:rsidR="00484658">
        <w:fldChar w:fldCharType="end"/>
      </w:r>
      <w:r w:rsidR="00484658">
        <w:t xml:space="preserve">. </w:t>
      </w:r>
      <w:proofErr w:type="spellStart"/>
      <w:r w:rsidR="000660AD" w:rsidRPr="00640759">
        <w:rPr>
          <w:i/>
        </w:rPr>
        <w:t>Monoraphidium</w:t>
      </w:r>
      <w:proofErr w:type="spellEnd"/>
      <w:r w:rsidR="000660AD">
        <w:t xml:space="preserve"> is a green algae found to be abundant in the central Delta and considered to be good zooplankton food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w:t>
      </w:r>
      <w:proofErr w:type="spellStart"/>
      <w:r w:rsidR="000660AD" w:rsidRPr="000660AD">
        <w:rPr>
          <w:i/>
        </w:rPr>
        <w:t>Cryptomonas</w:t>
      </w:r>
      <w:proofErr w:type="spellEnd"/>
      <w:r w:rsidR="000660AD">
        <w:t xml:space="preserve"> is a small </w:t>
      </w:r>
      <w:proofErr w:type="spellStart"/>
      <w:r w:rsidR="000660AD">
        <w:t>cryptophyte</w:t>
      </w:r>
      <w:proofErr w:type="spellEnd"/>
      <w:r w:rsidR="000660AD">
        <w:t xml:space="preserve"> considered to be highly nutritious </w:t>
      </w:r>
      <w:r w:rsidR="000660AD">
        <w:fldChar w:fldCharType="begin"/>
      </w:r>
      <w:r w:rsidR="005E1164">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fldChar w:fldCharType="separate"/>
      </w:r>
      <w:r w:rsidR="005E1164">
        <w:rPr>
          <w:noProof/>
        </w:rPr>
        <w:t>(Burns et al. 2011)</w:t>
      </w:r>
      <w:r w:rsidR="000660AD">
        <w:fldChar w:fldCharType="end"/>
      </w:r>
      <w:r w:rsidR="000660AD">
        <w:t xml:space="preserve">, but rarely consumed by zooplankton </w:t>
      </w:r>
      <w:r w:rsidR="000660AD">
        <w:fldChar w:fldCharType="begin"/>
      </w:r>
      <w:r w:rsidR="000660AD">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fldChar w:fldCharType="separate"/>
      </w:r>
      <w:r w:rsidR="000660AD">
        <w:rPr>
          <w:noProof/>
        </w:rPr>
        <w:t>(Kimmerer et al. 2018a)</w:t>
      </w:r>
      <w:r w:rsidR="000660AD">
        <w:fldChar w:fldCharType="end"/>
      </w:r>
      <w:r w:rsidR="000660AD">
        <w:t xml:space="preserve"> and found to be associated with the toxic </w:t>
      </w:r>
      <w:r w:rsidR="000660AD">
        <w:lastRenderedPageBreak/>
        <w:t xml:space="preserve">cyanobacteria </w:t>
      </w:r>
      <w:r w:rsidR="00640759" w:rsidRPr="00640759">
        <w:rPr>
          <w:i/>
        </w:rPr>
        <w:t>Microcystis</w:t>
      </w:r>
      <w:r w:rsidR="000660AD">
        <w:t xml:space="preserve">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though no </w:t>
      </w:r>
      <w:r w:rsidR="00640759" w:rsidRPr="00640759">
        <w:rPr>
          <w:i/>
        </w:rPr>
        <w:t>Microcystis</w:t>
      </w:r>
      <w:r w:rsidR="000660AD" w:rsidRPr="00640759">
        <w:rPr>
          <w:i/>
        </w:rPr>
        <w:t xml:space="preserve"> </w:t>
      </w:r>
      <w:r w:rsidR="000660AD">
        <w:t xml:space="preserve">was found in these samples. </w:t>
      </w:r>
      <w:proofErr w:type="spellStart"/>
      <w:r w:rsidR="00484658" w:rsidRPr="00640759">
        <w:rPr>
          <w:i/>
        </w:rPr>
        <w:t>Achanathidium</w:t>
      </w:r>
      <w:proofErr w:type="spellEnd"/>
      <w:r w:rsidR="00484658" w:rsidRPr="00640759">
        <w:rPr>
          <w:i/>
        </w:rPr>
        <w:t xml:space="preserve"> </w:t>
      </w:r>
      <w:r w:rsidR="00484658">
        <w:t xml:space="preserve">is a </w:t>
      </w:r>
      <w:r w:rsidR="001E2D56">
        <w:t xml:space="preserve">genus of </w:t>
      </w:r>
      <w:r w:rsidR="00484658">
        <w:t>pennate diatom</w:t>
      </w:r>
      <w:r w:rsidR="001E2D56">
        <w:t>s that are more often benthic than pelagic</w:t>
      </w:r>
      <w:r w:rsidR="00F93F92">
        <w:t xml:space="preserve"> </w:t>
      </w:r>
      <w:r w:rsidR="00F93F92">
        <w:fldChar w:fldCharType="begin"/>
      </w:r>
      <w:r w:rsidR="00F93F92">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fldChar w:fldCharType="separate"/>
      </w:r>
      <w:r w:rsidR="00F93F92">
        <w:rPr>
          <w:noProof/>
        </w:rPr>
        <w:t>(Potapova and Hamilton 2007)</w:t>
      </w:r>
      <w:r w:rsidR="00F93F92">
        <w:fldChar w:fldCharType="end"/>
      </w:r>
      <w:r w:rsidR="001E2D56">
        <w:t xml:space="preserve">, so it was somewhat surprising to </w:t>
      </w:r>
      <w:r w:rsidR="00F93F92">
        <w:t xml:space="preserve">see it associated with the “pelagic” samples. </w:t>
      </w:r>
      <w:r w:rsidR="00651EE8">
        <w:t>This may have been an</w:t>
      </w:r>
      <w:r w:rsidR="00F93F92">
        <w:t xml:space="preserve"> artifact of our low sample </w:t>
      </w:r>
      <w:proofErr w:type="gramStart"/>
      <w:r w:rsidR="00F93F92">
        <w:t>size</w:t>
      </w:r>
      <w:r w:rsidR="00651EE8">
        <w:t>, or</w:t>
      </w:r>
      <w:proofErr w:type="gramEnd"/>
      <w:r w:rsidR="00651EE8">
        <w:t xml:space="preserve"> may be due to the high wind-wave </w:t>
      </w:r>
      <w:proofErr w:type="spellStart"/>
      <w:r w:rsidR="00651EE8">
        <w:t>resuspention</w:t>
      </w:r>
      <w:proofErr w:type="spellEnd"/>
      <w:r w:rsidR="00651EE8">
        <w:t xml:space="preserve"> of benthic sediments common on Liberty Island</w:t>
      </w:r>
      <w:r w:rsidR="00F93F92">
        <w:t xml:space="preserve">.  </w:t>
      </w:r>
      <w:r w:rsidR="00651EE8">
        <w:t xml:space="preserve">The indicators for benthic/epiphytic habitats were </w:t>
      </w:r>
      <w:proofErr w:type="spellStart"/>
      <w:r w:rsidR="00651EE8" w:rsidRPr="00640759">
        <w:rPr>
          <w:i/>
        </w:rPr>
        <w:t>Melosira</w:t>
      </w:r>
      <w:proofErr w:type="spellEnd"/>
      <w:r w:rsidR="00651EE8">
        <w:t>, a chain-forming centric diatom, and</w:t>
      </w:r>
      <w:r w:rsidR="00172AA1">
        <w:t xml:space="preserve"> </w:t>
      </w:r>
      <w:r w:rsidR="00172AA1" w:rsidRPr="00640759">
        <w:rPr>
          <w:i/>
        </w:rPr>
        <w:t>Oscillatoria,</w:t>
      </w:r>
      <w:r w:rsidR="00172AA1">
        <w:t xml:space="preserve"> a chain-forming cyanobacteria that can produce toxins </w:t>
      </w:r>
      <w:r w:rsidR="00172AA1">
        <w:fldChar w:fldCharType="begin"/>
      </w:r>
      <w:r w:rsidR="00172AA1">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fldChar w:fldCharType="separate"/>
      </w:r>
      <w:r w:rsidR="00172AA1">
        <w:rPr>
          <w:noProof/>
        </w:rPr>
        <w:t>(Paerl and Otten 2013)</w:t>
      </w:r>
      <w:r w:rsidR="00172AA1">
        <w:fldChar w:fldCharType="end"/>
      </w:r>
      <w:r w:rsidR="00172AA1">
        <w:t xml:space="preserve">. </w:t>
      </w:r>
    </w:p>
    <w:p w14:paraId="6A842E33" w14:textId="7A23DA4D" w:rsidR="00484658" w:rsidRPr="00640759" w:rsidRDefault="00640759" w:rsidP="007F7357">
      <w:r>
        <w:t>We repeated our sampling of microhabitats in 2019 at a difference site (Little Honker Bay</w:t>
      </w:r>
      <w:proofErr w:type="gramStart"/>
      <w:r>
        <w:t>), and</w:t>
      </w:r>
      <w:proofErr w:type="gramEnd"/>
      <w:r>
        <w:t xml:space="preserve"> will re-sample some of these sites in 2020. With an increased sample size at a wider variety of sites, we may be able to make inferences as to differences in epibenthic versus pelagic contributions to phytoplankton at various wetland sites. </w:t>
      </w:r>
    </w:p>
    <w:p w14:paraId="7F9C8EBC" w14:textId="5AF0C8A2" w:rsidR="00FF4058" w:rsidRDefault="00E170EA" w:rsidP="007F7357">
      <w:pPr>
        <w:pStyle w:val="Heading1"/>
        <w:spacing w:before="0"/>
      </w:pPr>
      <w:bookmarkStart w:id="108" w:name="_Toc12951182"/>
      <w:commentRangeStart w:id="109"/>
      <w:r w:rsidRPr="00E170EA">
        <w:t>Endangered Species Act Take</w:t>
      </w:r>
      <w:commentRangeEnd w:id="109"/>
      <w:r w:rsidR="002C06F6">
        <w:rPr>
          <w:rStyle w:val="CommentReference"/>
          <w:rFonts w:asciiTheme="minorHAnsi" w:eastAsiaTheme="minorEastAsia" w:hAnsiTheme="minorHAnsi" w:cstheme="minorBidi"/>
          <w:b/>
          <w:bCs/>
          <w:color w:val="auto"/>
        </w:rPr>
        <w:commentReference w:id="109"/>
      </w:r>
      <w:bookmarkEnd w:id="108"/>
    </w:p>
    <w:p w14:paraId="624DE2FD" w14:textId="77777777" w:rsidR="007F7357" w:rsidRPr="007F7357" w:rsidRDefault="007F7357" w:rsidP="007F7357"/>
    <w:p w14:paraId="0901F849" w14:textId="4D73CDF2" w:rsidR="007F7357" w:rsidRPr="007F7357" w:rsidRDefault="007F7357" w:rsidP="007F7357">
      <w:pPr>
        <w:pStyle w:val="Caption"/>
        <w:keepNext/>
      </w:pPr>
      <w:r>
        <w:t xml:space="preserve">Table </w:t>
      </w:r>
      <w:fldSimple w:instr=" SEQ Table \* ARABIC ">
        <w:r>
          <w:rPr>
            <w:noProof/>
          </w:rPr>
          <w:t>19</w:t>
        </w:r>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D64CDF">
            <w:pPr>
              <w:pStyle w:val="Body"/>
              <w:spacing w:after="0" w:line="240" w:lineRule="auto"/>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90" w:type="dxa"/>
            <w:tcBorders>
              <w:top w:val="single" w:sz="4" w:space="0" w:color="auto"/>
              <w:bottom w:val="single" w:sz="4" w:space="0" w:color="auto"/>
            </w:tcBorders>
            <w:vAlign w:val="center"/>
          </w:tcPr>
          <w:p w14:paraId="6018104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5E39DB">
            <w:pPr>
              <w:pStyle w:val="Body"/>
              <w:spacing w:after="0" w:line="240" w:lineRule="auto"/>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4066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E01A4F">
            <w:pPr>
              <w:pStyle w:val="Body"/>
              <w:spacing w:after="0" w:line="240" w:lineRule="auto"/>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6C69C5">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327F28">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10" w:name="_Toc433352596"/>
      <w:r>
        <w:br w:type="page"/>
      </w:r>
    </w:p>
    <w:p w14:paraId="495BD4DC" w14:textId="0284CCE3" w:rsidR="00C0435E" w:rsidRDefault="00A27634" w:rsidP="006A0C1B">
      <w:pPr>
        <w:pStyle w:val="Heading1"/>
      </w:pPr>
      <w:bookmarkStart w:id="111" w:name="_Toc12951183"/>
      <w:r w:rsidRPr="008414E0">
        <w:lastRenderedPageBreak/>
        <w:t>References</w:t>
      </w:r>
      <w:bookmarkEnd w:id="110"/>
      <w:bookmarkEnd w:id="111"/>
    </w:p>
    <w:p w14:paraId="57787468" w14:textId="77777777" w:rsidR="001751B9" w:rsidRPr="001751B9" w:rsidRDefault="00C0435E" w:rsidP="001751B9">
      <w:pPr>
        <w:pStyle w:val="EndNoteBibliography"/>
        <w:spacing w:after="0"/>
        <w:ind w:left="720" w:hanging="720"/>
      </w:pPr>
      <w:r>
        <w:fldChar w:fldCharType="begin"/>
      </w:r>
      <w:r>
        <w:instrText xml:space="preserve"> ADDIN EN.REFLIST </w:instrText>
      </w:r>
      <w:r>
        <w:fldChar w:fldCharType="separate"/>
      </w:r>
      <w:r w:rsidR="001751B9" w:rsidRPr="001751B9">
        <w:t xml:space="preserve">Ahearn, D. S., J. H. Viers, J. F. Mount, and R. A. Dahlgren. 2006. Priming the productivity pump: flood pulse driven trends in suspended algal biomass distribution across a restored floodplain. Freshwater Biology 51:1417-1433. </w:t>
      </w:r>
    </w:p>
    <w:p w14:paraId="384A67EA" w14:textId="77777777" w:rsidR="001751B9" w:rsidRPr="001751B9" w:rsidRDefault="001751B9" w:rsidP="001751B9">
      <w:pPr>
        <w:pStyle w:val="EndNoteBibliography"/>
        <w:spacing w:after="0"/>
        <w:ind w:left="720" w:hanging="720"/>
      </w:pPr>
      <w:r w:rsidRPr="001751B9">
        <w:t>American Public Health Association (APHA). 2017. Standard methods for the examination of water and wastewater, 23 edition. American Public Health Association, American Water Works Association, and Water Environment Federation.</w:t>
      </w:r>
    </w:p>
    <w:p w14:paraId="34248526" w14:textId="081983A8" w:rsidR="001751B9" w:rsidRPr="001751B9" w:rsidRDefault="001751B9" w:rsidP="001751B9">
      <w:pPr>
        <w:pStyle w:val="EndNoteBibliography"/>
        <w:spacing w:after="0"/>
        <w:ind w:left="720" w:hanging="720"/>
      </w:pPr>
      <w:r w:rsidRPr="001751B9">
        <w:t xml:space="preserve">Bates, D., M. Maechler, B. Bolker, and S. Walker. 2016. lme4: Linear Mixed-Effects Models using 'Eigen' and S4. The Comprehensive R Archive Network (CRAN). </w:t>
      </w:r>
      <w:hyperlink r:id="rId166" w:history="1">
        <w:r w:rsidRPr="001751B9">
          <w:rPr>
            <w:rStyle w:val="Hyperlink"/>
          </w:rPr>
          <w:t>https://github.com/lme4/lme4/</w:t>
        </w:r>
      </w:hyperlink>
      <w:r w:rsidRPr="001751B9">
        <w:t xml:space="preserve"> </w:t>
      </w:r>
      <w:hyperlink r:id="rId167" w:history="1">
        <w:r w:rsidRPr="001751B9">
          <w:rPr>
            <w:rStyle w:val="Hyperlink"/>
          </w:rPr>
          <w:t>http://lme4.r-forge.r-project.org</w:t>
        </w:r>
      </w:hyperlink>
    </w:p>
    <w:p w14:paraId="632981D4" w14:textId="77777777" w:rsidR="001751B9" w:rsidRPr="001751B9" w:rsidRDefault="001751B9" w:rsidP="001751B9">
      <w:pPr>
        <w:pStyle w:val="EndNoteBibliography"/>
        <w:spacing w:after="0"/>
        <w:ind w:left="720" w:hanging="720"/>
      </w:pPr>
      <w:r w:rsidRPr="001751B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7F11A5D0" w14:textId="77777777" w:rsidR="001751B9" w:rsidRPr="001751B9" w:rsidRDefault="001751B9" w:rsidP="001751B9">
      <w:pPr>
        <w:pStyle w:val="EndNoteBibliography"/>
        <w:spacing w:after="0"/>
        <w:ind w:left="720" w:hanging="720"/>
      </w:pPr>
      <w:r w:rsidRPr="001751B9">
        <w:t>Bennett, W. A., and J. R. Burau. 2015. Riders on the Storm: Selective Tidal Movements Facilitate the Spawning Migration of Threatened Delta Smelt in the San Francisco Estuary. Estuaries and Coasts 38(3):826-835. 10.1007/s12237-014-9877-3</w:t>
      </w:r>
    </w:p>
    <w:p w14:paraId="25B8E084" w14:textId="77777777" w:rsidR="001751B9" w:rsidRPr="001751B9" w:rsidRDefault="001751B9" w:rsidP="001751B9">
      <w:pPr>
        <w:pStyle w:val="EndNoteBibliography"/>
        <w:spacing w:after="0"/>
        <w:ind w:left="720" w:hanging="720"/>
      </w:pPr>
      <w:r w:rsidRPr="001751B9">
        <w:t xml:space="preserve">Bollens, S. M., J. Breckenridge, J. R. Cordell, C. Simenstad, and O. Kalata. 2014. Zooplankton of tidal marsh channels in relation to environmental variables in the upper San Francisco Estuary. Aquatic Biology 21:205-219. </w:t>
      </w:r>
    </w:p>
    <w:p w14:paraId="3D6D0359" w14:textId="77777777" w:rsidR="001751B9" w:rsidRPr="001751B9" w:rsidRDefault="001751B9" w:rsidP="001751B9">
      <w:pPr>
        <w:pStyle w:val="EndNoteBibliography"/>
        <w:spacing w:after="0"/>
        <w:ind w:left="720" w:hanging="720"/>
      </w:pPr>
      <w:r w:rsidRPr="001751B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418EE11C" w14:textId="77777777" w:rsidR="001751B9" w:rsidRPr="001751B9" w:rsidRDefault="001751B9" w:rsidP="001751B9">
      <w:pPr>
        <w:pStyle w:val="EndNoteBibliography"/>
        <w:spacing w:after="0"/>
        <w:ind w:left="720" w:hanging="720"/>
      </w:pPr>
      <w:r w:rsidRPr="001751B9">
        <w:t xml:space="preserve">Bouley, P., and W. J. Kimmerer. 2006. Ecology of a highly abundant, introduced cyclopoid copepod in a temperate estuary. Marine Ecology Progress Series 324:219-228. </w:t>
      </w:r>
    </w:p>
    <w:p w14:paraId="1FC34B9E" w14:textId="77777777" w:rsidR="001751B9" w:rsidRPr="001751B9" w:rsidRDefault="001751B9" w:rsidP="001751B9">
      <w:pPr>
        <w:pStyle w:val="EndNoteBibliography"/>
        <w:spacing w:after="0"/>
        <w:ind w:left="720" w:hanging="720"/>
      </w:pPr>
      <w:r w:rsidRPr="001751B9">
        <w:t>Boyer, K., E. Borgnis, J. Miller, J. Moderan, and M. Patten. 2013. Habitat Values of Native SAV (</w:t>
      </w:r>
      <w:r w:rsidRPr="001751B9">
        <w:rPr>
          <w:i/>
        </w:rPr>
        <w:t>Stukenia spp</w:t>
      </w:r>
      <w:r w:rsidRPr="001751B9">
        <w:t xml:space="preserve">.) in the Low Salinity Zone of San Francisco Estuary, Final Project Report. Delta Stewardship Council, Sacramento, CA. </w:t>
      </w:r>
    </w:p>
    <w:p w14:paraId="75C6B317" w14:textId="77777777" w:rsidR="001751B9" w:rsidRPr="001751B9" w:rsidRDefault="001751B9" w:rsidP="001751B9">
      <w:pPr>
        <w:pStyle w:val="EndNoteBibliography"/>
        <w:spacing w:after="0"/>
        <w:ind w:left="720" w:hanging="720"/>
      </w:pPr>
      <w:r w:rsidRPr="001751B9">
        <w:t>Brandes, P. L., and J. S. McLain. 2000. Juvenile Chinook salmon abundance, distribution, and survival in the Sacramento-San Joaquin Estuary. Citeseer.</w:t>
      </w:r>
    </w:p>
    <w:p w14:paraId="78704BD3" w14:textId="77777777" w:rsidR="001751B9" w:rsidRPr="001751B9" w:rsidRDefault="001751B9" w:rsidP="001751B9">
      <w:pPr>
        <w:pStyle w:val="EndNoteBibliography"/>
        <w:spacing w:after="0"/>
        <w:ind w:left="720" w:hanging="720"/>
      </w:pPr>
      <w:r w:rsidRPr="001751B9">
        <w:t xml:space="preserve">Brown, L. R. 2003. Will tidal wetland restoration enhance populations of native fishes? San Francisco Estuary and Watershed Science 1(1):43 pages. </w:t>
      </w:r>
    </w:p>
    <w:p w14:paraId="7EAF45B8" w14:textId="77777777" w:rsidR="001751B9" w:rsidRPr="001751B9" w:rsidRDefault="001751B9" w:rsidP="001751B9">
      <w:pPr>
        <w:pStyle w:val="EndNoteBibliography"/>
        <w:spacing w:after="0"/>
        <w:ind w:left="720" w:hanging="720"/>
      </w:pPr>
      <w:r w:rsidRPr="001751B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5958DE4B" w14:textId="77777777" w:rsidR="001751B9" w:rsidRPr="001751B9" w:rsidRDefault="001751B9" w:rsidP="001751B9">
      <w:pPr>
        <w:pStyle w:val="EndNoteBibliography"/>
        <w:spacing w:after="0"/>
        <w:ind w:left="720" w:hanging="720"/>
      </w:pPr>
      <w:r w:rsidRPr="001751B9">
        <w:t xml:space="preserve">Brown, L. R., W. Kimmerer, J. L. Conrad, S. Lesmeister, and A. Mueller–Solger. 2016. Food webs of the Delta, Suisun Bay, and Suisun Marsh: an update on current understanding and possibilities for management. San Francisco Estuary and Watershed Science 14(3). </w:t>
      </w:r>
    </w:p>
    <w:p w14:paraId="4FA24CBF" w14:textId="77777777" w:rsidR="001751B9" w:rsidRPr="001751B9" w:rsidRDefault="001751B9" w:rsidP="001751B9">
      <w:pPr>
        <w:pStyle w:val="EndNoteBibliography"/>
        <w:spacing w:after="0"/>
        <w:ind w:left="720" w:hanging="720"/>
      </w:pPr>
      <w:r w:rsidRPr="001751B9">
        <w:t>Burns, C. W., M. T. Brett, and M. Schallenberg. 2011. A comparison of the trophic transfer of fatty acids in freshwater plankton by cladocerans and calanoid copepods. Freshwater Biology 56(5):889-903. doi:10.1111/j.1365-2427.2010.02534.x</w:t>
      </w:r>
    </w:p>
    <w:p w14:paraId="08D0C83B" w14:textId="77777777" w:rsidR="001751B9" w:rsidRPr="001751B9" w:rsidRDefault="001751B9" w:rsidP="001751B9">
      <w:pPr>
        <w:pStyle w:val="EndNoteBibliography"/>
        <w:spacing w:after="0"/>
        <w:ind w:left="720" w:hanging="720"/>
      </w:pPr>
      <w:r w:rsidRPr="001751B9">
        <w:t xml:space="preserve">Busby, M. S., and R. A. Barnhart. 1995. Potential food sources and feeding ecology of juvenile fall chinook salmon in California's Mattole River lagoon. California Fish and Game 81(4):133-146. </w:t>
      </w:r>
    </w:p>
    <w:p w14:paraId="795B27D6" w14:textId="57EBE55F" w:rsidR="001751B9" w:rsidRPr="001751B9" w:rsidRDefault="001751B9" w:rsidP="001751B9">
      <w:pPr>
        <w:pStyle w:val="EndNoteBibliography"/>
        <w:spacing w:after="0"/>
        <w:ind w:left="720" w:hanging="720"/>
      </w:pPr>
      <w:r w:rsidRPr="001751B9">
        <w:lastRenderedPageBreak/>
        <w:t xml:space="preserve">Cáceres, M. D., and F. Jansen. 2016. Package: indicspecies. Studying the statistical relationship between species and groups of sites. The Comprehensive R Archive Network (CRAN). </w:t>
      </w:r>
      <w:hyperlink r:id="rId168" w:history="1">
        <w:r w:rsidRPr="001751B9">
          <w:rPr>
            <w:rStyle w:val="Hyperlink"/>
          </w:rPr>
          <w:t>https://cran.r-project.org/package=indicspecies</w:t>
        </w:r>
      </w:hyperlink>
    </w:p>
    <w:p w14:paraId="0AFD2893" w14:textId="77777777" w:rsidR="001751B9" w:rsidRPr="001751B9" w:rsidRDefault="001751B9" w:rsidP="001751B9">
      <w:pPr>
        <w:pStyle w:val="EndNoteBibliography"/>
        <w:spacing w:after="0"/>
        <w:ind w:left="720" w:hanging="720"/>
      </w:pPr>
      <w:r w:rsidRPr="001751B9">
        <w:t xml:space="preserve">Canuel, E. A., J. E. Cloern, D. B. Ringelberg, J. B. Guckert, and G. H. Rau. 1995. Molecular and Isotopic Tracers Used to Examine Sources of Organic Matter and its Incorporation Into the Food Webs of San Francisco Bay. Limnology and Oceanography 40(1):67-81. </w:t>
      </w:r>
    </w:p>
    <w:p w14:paraId="52159E91" w14:textId="77777777" w:rsidR="001751B9" w:rsidRPr="001751B9" w:rsidRDefault="001751B9" w:rsidP="001751B9">
      <w:pPr>
        <w:pStyle w:val="EndNoteBibliography"/>
        <w:spacing w:after="0"/>
        <w:ind w:left="720" w:hanging="720"/>
      </w:pPr>
      <w:r w:rsidRPr="001751B9">
        <w:t xml:space="preserve">Cloern, J. E., and R. Dufford. 2005. Phytoplankton community ecology: principles applied in San Francisco Bay. Marine Ecology Progress Series 285:11-28. </w:t>
      </w:r>
    </w:p>
    <w:p w14:paraId="345E3983" w14:textId="77777777" w:rsidR="001751B9" w:rsidRPr="001751B9" w:rsidRDefault="001751B9" w:rsidP="001751B9">
      <w:pPr>
        <w:pStyle w:val="EndNoteBibliography"/>
        <w:spacing w:after="0"/>
        <w:ind w:left="720" w:hanging="720"/>
      </w:pPr>
      <w:r w:rsidRPr="001751B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68141732" w14:textId="77777777" w:rsidR="001751B9" w:rsidRPr="001751B9" w:rsidRDefault="001751B9" w:rsidP="001751B9">
      <w:pPr>
        <w:pStyle w:val="EndNoteBibliography"/>
        <w:spacing w:after="0"/>
        <w:ind w:left="720" w:hanging="720"/>
      </w:pPr>
      <w:r w:rsidRPr="001751B9">
        <w:t xml:space="preserve">Contreras, D., R. Hartman, and S. Sherman. 2017. Pilot Study Phase II: Results from 2016 gear evaluation in the North Delta. California Department of Fish and Wildlife, Fish Restoration Program, Stockton, CA. </w:t>
      </w:r>
    </w:p>
    <w:p w14:paraId="43AF1229" w14:textId="77777777" w:rsidR="001751B9" w:rsidRPr="001751B9" w:rsidRDefault="001751B9" w:rsidP="001751B9">
      <w:pPr>
        <w:pStyle w:val="EndNoteBibliography"/>
        <w:spacing w:after="0"/>
        <w:ind w:left="720" w:hanging="720"/>
      </w:pPr>
      <w:r w:rsidRPr="001751B9">
        <w:t xml:space="preserve">Contreras, D., R. Hartman, and S. Sherman. 2018. Sampling fish and invertebrate resources in tidal wetlands of the Sacramento-San Joaquin Delta: Report on Phase III Pilot Monitoring, 2017. California Department of Fish and Wildlife, Stockton, CA. </w:t>
      </w:r>
    </w:p>
    <w:p w14:paraId="6DEEC5EF" w14:textId="77777777" w:rsidR="001751B9" w:rsidRPr="001751B9" w:rsidRDefault="001751B9" w:rsidP="001751B9">
      <w:pPr>
        <w:pStyle w:val="EndNoteBibliography"/>
        <w:spacing w:after="0"/>
        <w:ind w:left="720" w:hanging="720"/>
      </w:pPr>
      <w:r w:rsidRPr="001751B9">
        <w:t xml:space="preserve">Contreras, D., R. Hartman, S. Sherman, A. Furler, and A. Low. 2016. Pilot study phase I: Results from 2015 gear methodology trials in the North Delta. California Department of FIsh and Wildlife, Fish Restoration Program, Stockton, CA. </w:t>
      </w:r>
    </w:p>
    <w:p w14:paraId="5F86C987" w14:textId="77777777" w:rsidR="001751B9" w:rsidRPr="001751B9" w:rsidRDefault="001751B9" w:rsidP="001751B9">
      <w:pPr>
        <w:pStyle w:val="EndNoteBibliography"/>
        <w:spacing w:after="0"/>
        <w:ind w:left="720" w:hanging="720"/>
      </w:pPr>
      <w:r w:rsidRPr="001751B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8310739" w14:textId="77777777" w:rsidR="001751B9" w:rsidRPr="001751B9" w:rsidRDefault="001751B9" w:rsidP="001751B9">
      <w:pPr>
        <w:pStyle w:val="EndNoteBibliography"/>
        <w:spacing w:after="0"/>
        <w:ind w:left="720" w:hanging="720"/>
      </w:pPr>
      <w:r w:rsidRPr="001751B9">
        <w:t>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10.1007/s12237-016-0091-3</w:t>
      </w:r>
    </w:p>
    <w:p w14:paraId="4D110E30" w14:textId="77777777" w:rsidR="001751B9" w:rsidRPr="001751B9" w:rsidRDefault="001751B9" w:rsidP="001751B9">
      <w:pPr>
        <w:pStyle w:val="EndNoteBibliography"/>
        <w:spacing w:after="0"/>
        <w:ind w:left="720" w:hanging="720"/>
      </w:pPr>
      <w:r w:rsidRPr="001751B9">
        <w:t xml:space="preserve">David, A. T., C. A. Simenstad, J. R. Cordell, J. D. TOft, C. S. Ellings, A. Gray, and H. B. Berge. 2016b. Wetland loss, juvenile salmon foraging performance, and density dependence in Pacific Northwest estuaries. Estuaries and Coasts 39:767-780. </w:t>
      </w:r>
    </w:p>
    <w:p w14:paraId="699D6E35" w14:textId="77777777" w:rsidR="001751B9" w:rsidRPr="001751B9" w:rsidRDefault="001751B9" w:rsidP="001751B9">
      <w:pPr>
        <w:pStyle w:val="EndNoteBibliography"/>
        <w:spacing w:after="0"/>
        <w:ind w:left="720" w:hanging="720"/>
      </w:pPr>
      <w:r w:rsidRPr="001751B9">
        <w:t>Downing, B. D., B. A. Bergamaschi, C. Kendall, T. E. C. Kraus, K. J. Dennis, J. A. Carter, and T. S. Von Dessonneck. 2016. Using Continuous Underway Isotope Measurements To Map Water Residence Time in Hydrodynamically Complex Tidal Environments. Environmental Science &amp; Technology 50(24):13387-13396. 10.1021/acs.est.6b05745</w:t>
      </w:r>
    </w:p>
    <w:p w14:paraId="41722305" w14:textId="77777777" w:rsidR="001751B9" w:rsidRPr="001751B9" w:rsidRDefault="001751B9" w:rsidP="001751B9">
      <w:pPr>
        <w:pStyle w:val="EndNoteBibliography"/>
        <w:spacing w:after="0"/>
        <w:ind w:left="720" w:hanging="720"/>
      </w:pPr>
      <w:r w:rsidRPr="001751B9">
        <w:t xml:space="preserve">Duffy, E. J., D. A. Beauchamp, R. M. Sweeting, R. J. Beamish, and J. S. Brennan. 2010. Ontogenetic diet shifts of juvenile Chinook salmon in nearshore and offshore habitats of Puget Sound. Transactions of the American Fisheries Society 139(3):803-823. </w:t>
      </w:r>
    </w:p>
    <w:p w14:paraId="798F4F36" w14:textId="77777777" w:rsidR="001751B9" w:rsidRPr="001751B9" w:rsidRDefault="001751B9" w:rsidP="001751B9">
      <w:pPr>
        <w:pStyle w:val="EndNoteBibliography"/>
        <w:spacing w:after="0"/>
        <w:ind w:left="720" w:hanging="720"/>
      </w:pPr>
      <w:r w:rsidRPr="001751B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78D580E2" w14:textId="77777777" w:rsidR="001751B9" w:rsidRPr="001751B9" w:rsidRDefault="001751B9" w:rsidP="001751B9">
      <w:pPr>
        <w:pStyle w:val="EndNoteBibliography"/>
        <w:spacing w:after="0"/>
        <w:ind w:left="720" w:hanging="720"/>
      </w:pPr>
      <w:r w:rsidRPr="001751B9">
        <w:t>Goertler, P., K. Jones, J. Cordell, B. Schreier, and T. Sommer. 2018. Effects of Extreme Hydrologic Regimes on Juvenile Chinook Salmon Prey Resources and Diet Composition in a Large River Floodplain. Transactions of the American Fisheries Society 147(2):287-299. doi:10.1002/tafs.10028</w:t>
      </w:r>
    </w:p>
    <w:p w14:paraId="1945A0A4" w14:textId="77777777" w:rsidR="001751B9" w:rsidRPr="001751B9" w:rsidRDefault="001751B9" w:rsidP="001751B9">
      <w:pPr>
        <w:pStyle w:val="EndNoteBibliography"/>
        <w:spacing w:after="0"/>
        <w:ind w:left="720" w:hanging="720"/>
      </w:pPr>
      <w:r w:rsidRPr="001751B9">
        <w:lastRenderedPageBreak/>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3FF85D1F" w14:textId="77777777" w:rsidR="001751B9" w:rsidRPr="001751B9" w:rsidRDefault="001751B9" w:rsidP="001751B9">
      <w:pPr>
        <w:pStyle w:val="EndNoteBibliography"/>
        <w:spacing w:after="0"/>
        <w:ind w:left="720" w:hanging="720"/>
      </w:pPr>
      <w:r w:rsidRPr="001751B9">
        <w:t xml:space="preserve">Gray, A., C. A. Simenstad, D. L. Bottom, and T. J. Cornwell. 2002. Contrasting functional performance of juvenile salmon habitat in recovering wetlands of the Salmon River estuary, Oregon, U.S.A. Restoration Ecology 10(3):514-526. </w:t>
      </w:r>
    </w:p>
    <w:p w14:paraId="1BE3477F" w14:textId="77777777" w:rsidR="001751B9" w:rsidRPr="001751B9" w:rsidRDefault="001751B9" w:rsidP="001751B9">
      <w:pPr>
        <w:pStyle w:val="EndNoteBibliography"/>
        <w:spacing w:after="0"/>
        <w:ind w:left="720" w:hanging="720"/>
      </w:pPr>
      <w:r w:rsidRPr="001751B9">
        <w:t>Grimaldo, L., F. Feyrer, J. Burns, and D. Maniscalco. 2017. Sampling Uncharted Waters: Examining Rearing Habitat of Larval Longfin Smelt (</w:t>
      </w:r>
      <w:r w:rsidRPr="001751B9">
        <w:rPr>
          <w:i/>
        </w:rPr>
        <w:t>Spirinchus thaleichthys</w:t>
      </w:r>
      <w:r w:rsidRPr="001751B9">
        <w:t xml:space="preserve">) in the Upper San Francisco Estuary. Estuaries and Coasts:1-14. </w:t>
      </w:r>
    </w:p>
    <w:p w14:paraId="1C8EA71E" w14:textId="77777777" w:rsidR="001751B9" w:rsidRPr="001751B9" w:rsidRDefault="001751B9" w:rsidP="001751B9">
      <w:pPr>
        <w:pStyle w:val="EndNoteBibliography"/>
        <w:spacing w:after="0"/>
        <w:ind w:left="720" w:hanging="720"/>
      </w:pPr>
      <w:r w:rsidRPr="001751B9">
        <w:t>Hammock, B. G., R. Hartman, S. B. Slater, A. Hennessy, and S. J. Teh. 2019. Tidal Wetlands Associated with Foraging Success of Delta Smelt. Estuaries and Coasts. 10.1007/s12237-019-00521-5</w:t>
      </w:r>
    </w:p>
    <w:p w14:paraId="0B0CA010" w14:textId="77777777" w:rsidR="001751B9" w:rsidRPr="001751B9" w:rsidRDefault="001751B9" w:rsidP="001751B9">
      <w:pPr>
        <w:pStyle w:val="EndNoteBibliography"/>
        <w:spacing w:after="0"/>
        <w:ind w:left="720" w:hanging="720"/>
      </w:pPr>
      <w:r w:rsidRPr="001751B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54EDA313" w14:textId="77777777" w:rsidR="001751B9" w:rsidRPr="001751B9" w:rsidRDefault="001751B9" w:rsidP="001751B9">
      <w:pPr>
        <w:pStyle w:val="EndNoteBibliography"/>
        <w:spacing w:after="0"/>
        <w:ind w:left="720" w:hanging="720"/>
      </w:pPr>
      <w:r w:rsidRPr="001751B9">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497B3059" w14:textId="77777777" w:rsidR="001751B9" w:rsidRPr="001751B9" w:rsidRDefault="001751B9" w:rsidP="001751B9">
      <w:pPr>
        <w:pStyle w:val="EndNoteBibliography"/>
        <w:spacing w:after="0"/>
        <w:ind w:left="720" w:hanging="720"/>
      </w:pPr>
      <w:r w:rsidRPr="001751B9">
        <w:t xml:space="preserve">Hennessy, A. 2009. Zooplankton Meta Data. IEP Bay-Delta Monitoring and Analysis Section, Department of Water Resources, Sacramento, CA. </w:t>
      </w:r>
    </w:p>
    <w:p w14:paraId="4A1C20D6" w14:textId="77777777" w:rsidR="001751B9" w:rsidRPr="001751B9" w:rsidRDefault="001751B9" w:rsidP="001751B9">
      <w:pPr>
        <w:pStyle w:val="EndNoteBibliography"/>
        <w:spacing w:after="0"/>
        <w:ind w:left="720" w:hanging="720"/>
      </w:pPr>
      <w:r w:rsidRPr="001751B9">
        <w:t xml:space="preserve">Hennessy, A., and T. Enderlein. 2013. Zooplankton monitoring 2011. IEP Newsletter 26(1):23-30. </w:t>
      </w:r>
    </w:p>
    <w:p w14:paraId="5A65B875" w14:textId="77777777" w:rsidR="001751B9" w:rsidRPr="001751B9" w:rsidRDefault="001751B9" w:rsidP="001751B9">
      <w:pPr>
        <w:pStyle w:val="EndNoteBibliography"/>
        <w:spacing w:after="0"/>
        <w:ind w:left="720" w:hanging="720"/>
      </w:pPr>
      <w:r w:rsidRPr="001751B9">
        <w:t xml:space="preserve">Herbold, B., D. M. Baltz, L. Brown, R. Grossinger, W. Kimmerer, P. Lehman, C. S. Simenstad, C. Wilcox, and M. Nobriga. 2014. The role of tidal marsh restoration in fish management in the San Francisco Estuary. San Francisco Estuary and Watershed Science 12(1). </w:t>
      </w:r>
    </w:p>
    <w:p w14:paraId="117B9749" w14:textId="77777777" w:rsidR="001751B9" w:rsidRPr="001751B9" w:rsidRDefault="001751B9" w:rsidP="001751B9">
      <w:pPr>
        <w:pStyle w:val="EndNoteBibliography"/>
        <w:spacing w:after="0"/>
        <w:ind w:left="720" w:hanging="720"/>
      </w:pPr>
      <w:r w:rsidRPr="001751B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p>
    <w:p w14:paraId="1834BAA7" w14:textId="77777777" w:rsidR="001751B9" w:rsidRPr="001751B9" w:rsidRDefault="001751B9" w:rsidP="001751B9">
      <w:pPr>
        <w:pStyle w:val="EndNoteBibliography"/>
        <w:spacing w:after="0"/>
        <w:ind w:left="720" w:hanging="720"/>
      </w:pPr>
      <w:r w:rsidRPr="001751B9">
        <w:t xml:space="preserve">IEP Tidal Wetland Monitoring Project Work Team (PWT). 2017. Tidal wetland monitoring framework for the upper San Francisco Estuary: Standard Operating Procedures. </w:t>
      </w:r>
    </w:p>
    <w:p w14:paraId="2CCB75F8" w14:textId="77777777" w:rsidR="001751B9" w:rsidRPr="001751B9" w:rsidRDefault="001751B9" w:rsidP="001751B9">
      <w:pPr>
        <w:pStyle w:val="EndNoteBibliography"/>
        <w:spacing w:after="0"/>
        <w:ind w:left="720" w:hanging="720"/>
      </w:pPr>
      <w:r w:rsidRPr="001751B9">
        <w:t xml:space="preserve">Jassby, A. 2008. Phytoplankton in the upper San Francisco Estuary: recent biomass trends, their causes and their trophic significance. San Francisco Estuary and Watershed Science 6(1):24 pages. </w:t>
      </w:r>
    </w:p>
    <w:p w14:paraId="0B6CF5A4" w14:textId="77777777" w:rsidR="001751B9" w:rsidRPr="001751B9" w:rsidRDefault="001751B9" w:rsidP="001751B9">
      <w:pPr>
        <w:pStyle w:val="EndNoteBibliography"/>
        <w:spacing w:after="0"/>
        <w:ind w:left="720" w:hanging="720"/>
      </w:pPr>
      <w:r w:rsidRPr="001751B9">
        <w:t>Katz, J. V. E., C. Jeffres, J. L. Conrad, T. R. Sommer, J. Martinez, S. Brumbaugh, N. Corline, and P. B. Moyle. 2017. Floodplain farm fields provide novel rearing habitat for Chinook salmon. Plos ONE 12(6):e0177409. 10.1371/journal.pone.0177409</w:t>
      </w:r>
    </w:p>
    <w:p w14:paraId="50874782" w14:textId="77777777" w:rsidR="001751B9" w:rsidRPr="001751B9" w:rsidRDefault="001751B9" w:rsidP="001751B9">
      <w:pPr>
        <w:pStyle w:val="EndNoteBibliography"/>
        <w:spacing w:after="0"/>
        <w:ind w:left="720" w:hanging="720"/>
      </w:pPr>
      <w:r w:rsidRPr="001751B9">
        <w:t>Kimmerer, W., T. R. Ignoffo, B. Bemowski, J. Modéran, A. Holmes, and B. Bergamaschi. 2018a. Zooplankton Dynamics in the Cache Slough Complex of the Upper San Francisco Estuary. San Francisco Estuary and Watershed Science 16(3). 10.15447/sfews.2018v16iss3art4</w:t>
      </w:r>
    </w:p>
    <w:p w14:paraId="6CF3C16A" w14:textId="77777777" w:rsidR="001751B9" w:rsidRPr="001751B9" w:rsidRDefault="001751B9" w:rsidP="001751B9">
      <w:pPr>
        <w:pStyle w:val="EndNoteBibliography"/>
        <w:spacing w:after="0"/>
        <w:ind w:left="720" w:hanging="720"/>
      </w:pPr>
      <w:r w:rsidRPr="001751B9">
        <w:t xml:space="preserve">Kimmerer, W. J. 2002. Effects of freshwater flow on abundance of estuarine organisms: physical effects or trophic linkages? Marine Ecology Progress Series 243:39-55. </w:t>
      </w:r>
    </w:p>
    <w:p w14:paraId="3A714490" w14:textId="77777777" w:rsidR="001751B9" w:rsidRPr="001751B9" w:rsidRDefault="001751B9" w:rsidP="001751B9">
      <w:pPr>
        <w:pStyle w:val="EndNoteBibliography"/>
        <w:spacing w:after="0"/>
        <w:ind w:left="720" w:hanging="720"/>
      </w:pPr>
      <w:r w:rsidRPr="001751B9">
        <w:t xml:space="preserve">Kimmerer, W. J., J. R. Burau, and W. A. Bennett. 1998. Tidally oriented vertical migration and position maintenance of zooplankton in a temperate estuary. Limnology &amp; Oceanography 43(7):1697-1709. </w:t>
      </w:r>
    </w:p>
    <w:p w14:paraId="17E2EDB8" w14:textId="77777777" w:rsidR="001751B9" w:rsidRPr="001751B9" w:rsidRDefault="001751B9" w:rsidP="001751B9">
      <w:pPr>
        <w:pStyle w:val="EndNoteBibliography"/>
        <w:spacing w:after="0"/>
        <w:ind w:left="720" w:hanging="720"/>
      </w:pPr>
      <w:r w:rsidRPr="001751B9">
        <w:t xml:space="preserve">Kimmerer, W. J., T. R. Ignoffo, K. R. Kayfetz, and A. M. Slaughter. 2018b. Effects of freshwater flow and phytoplankton biomass on growth, reproduction, and spatial subsidies of the estuarine copepod </w:t>
      </w:r>
      <w:r w:rsidRPr="001751B9">
        <w:rPr>
          <w:i/>
        </w:rPr>
        <w:t>Pseudodiaptomus forbesi</w:t>
      </w:r>
      <w:r w:rsidRPr="001751B9">
        <w:t>. Hydrobiologia 807(1):113-130. 10.1007/s10750-017-3385-y</w:t>
      </w:r>
    </w:p>
    <w:p w14:paraId="12A2232D" w14:textId="690292E8" w:rsidR="001751B9" w:rsidRPr="001751B9" w:rsidRDefault="001751B9" w:rsidP="001751B9">
      <w:pPr>
        <w:pStyle w:val="EndNoteBibliography"/>
        <w:spacing w:after="0"/>
        <w:ind w:left="720" w:hanging="720"/>
      </w:pPr>
      <w:r w:rsidRPr="001751B9">
        <w:lastRenderedPageBreak/>
        <w:t xml:space="preserve">Kimmerer, W. J., and L. Lougee. 2015. Bivalve grazing causes substantial mortality to an estuarine copepod population. Journal of Experimental Marine Biology and Ecology 473:53-63. </w:t>
      </w:r>
      <w:hyperlink r:id="rId169" w:history="1">
        <w:r w:rsidRPr="001751B9">
          <w:rPr>
            <w:rStyle w:val="Hyperlink"/>
          </w:rPr>
          <w:t>http://dx.doi.org/10.1016/j.jembe.2015.08.005</w:t>
        </w:r>
      </w:hyperlink>
    </w:p>
    <w:p w14:paraId="61BA0B64" w14:textId="77777777" w:rsidR="001751B9" w:rsidRPr="001751B9" w:rsidRDefault="001751B9" w:rsidP="001751B9">
      <w:pPr>
        <w:pStyle w:val="EndNoteBibliography"/>
        <w:spacing w:after="0"/>
        <w:ind w:left="720" w:hanging="720"/>
      </w:pPr>
      <w:r w:rsidRPr="001751B9">
        <w:t xml:space="preserve">Kimmerer, W. J., and J. K. Thompson. 2014. Phytoplankton growth balanced by clam and zooplankton grazing and net transport into the low-salinity zone of the San Francisco Estuary. Estuaries and Coasts:1-17. </w:t>
      </w:r>
    </w:p>
    <w:p w14:paraId="55F216D0" w14:textId="77777777" w:rsidR="001751B9" w:rsidRPr="001751B9" w:rsidRDefault="001751B9" w:rsidP="001751B9">
      <w:pPr>
        <w:pStyle w:val="EndNoteBibliography"/>
        <w:spacing w:after="0"/>
        <w:ind w:left="720" w:hanging="720"/>
      </w:pPr>
      <w:r w:rsidRPr="001751B9">
        <w:t xml:space="preserve">Lehman, P., S. Teh, G. Boyer, M. Nobriga, E. Bass, and C. Hogle. 2010. Initial impacts of </w:t>
      </w:r>
      <w:r w:rsidRPr="001751B9">
        <w:rPr>
          <w:i/>
        </w:rPr>
        <w:t>Microcystis aeruginosa</w:t>
      </w:r>
      <w:r w:rsidRPr="001751B9">
        <w:t xml:space="preserve"> blooms on the aquatic food web in the San Francisco Estuary. Hydrobiologia 637(1):229-248. </w:t>
      </w:r>
    </w:p>
    <w:p w14:paraId="67DA7B90" w14:textId="77777777" w:rsidR="001751B9" w:rsidRPr="001751B9" w:rsidRDefault="001751B9" w:rsidP="001751B9">
      <w:pPr>
        <w:pStyle w:val="EndNoteBibliography"/>
        <w:spacing w:after="0"/>
        <w:ind w:left="720" w:hanging="720"/>
      </w:pPr>
      <w:r w:rsidRPr="001751B9">
        <w:t xml:space="preserve">Lehman, P. W. 2000. Phytoplankton biomass, cell diameter, and species composition in the low salinity zone of northern San Francisco Bay Estuary. Estuaries 23(2):216-230. </w:t>
      </w:r>
    </w:p>
    <w:p w14:paraId="0BB96D84" w14:textId="77777777" w:rsidR="001751B9" w:rsidRPr="001751B9" w:rsidRDefault="001751B9" w:rsidP="001751B9">
      <w:pPr>
        <w:pStyle w:val="EndNoteBibliography"/>
        <w:spacing w:after="0"/>
        <w:ind w:left="720" w:hanging="720"/>
      </w:pPr>
      <w:r w:rsidRPr="001751B9">
        <w:t>Lehman, P. W., S. Mayr, L. Liu, and A. Tang. 2015. Tidal day organic and inorganic material flux of ponds in the Liberty Island freshwater tidal wetland. Springer Plus 4:273. DOI 10.1186/s40064-015-1068-6</w:t>
      </w:r>
    </w:p>
    <w:p w14:paraId="3797367A" w14:textId="77777777" w:rsidR="001751B9" w:rsidRPr="001751B9" w:rsidRDefault="001751B9" w:rsidP="001751B9">
      <w:pPr>
        <w:pStyle w:val="EndNoteBibliography"/>
        <w:spacing w:after="0"/>
        <w:ind w:left="720" w:hanging="720"/>
      </w:pPr>
      <w:r w:rsidRPr="001751B9">
        <w:t>Lucas, L. V., and J. K. Thompson. 2012. Changing restoration rules: Exotic bivalves interact with residence time and depth to control phytoplankton productivity. Ecosphere 3(12):art117. 10.1890/es12-00251.1</w:t>
      </w:r>
    </w:p>
    <w:p w14:paraId="58E8E9FE" w14:textId="77777777" w:rsidR="001751B9" w:rsidRPr="001751B9" w:rsidRDefault="001751B9" w:rsidP="001751B9">
      <w:pPr>
        <w:pStyle w:val="EndNoteBibliography"/>
        <w:spacing w:after="0"/>
        <w:ind w:left="720" w:hanging="720"/>
      </w:pPr>
      <w:r w:rsidRPr="001751B9">
        <w:t xml:space="preserve">Maier, G. O., and C. A. Simenstad. 2009. The role of marsh-derived macrodetritus to the food webs of juvenile Chinook salmon in a large altered estuary. Estuaries and Coasts 32(5):984-998. </w:t>
      </w:r>
    </w:p>
    <w:p w14:paraId="3A22A65B" w14:textId="303637BB" w:rsidR="001751B9" w:rsidRPr="001751B9" w:rsidRDefault="001751B9" w:rsidP="001751B9">
      <w:pPr>
        <w:pStyle w:val="EndNoteBibliography"/>
        <w:spacing w:after="0"/>
        <w:ind w:left="720" w:hanging="720"/>
      </w:pPr>
      <w:r w:rsidRPr="001751B9">
        <w:t xml:space="preserve">Marineau, E. D., M. J. Perryman, S. Lawler, R. Hartman, and P. D. Pratt. 2019. Management of invasive Water Hyacinth as Both a Nuisance Weed and Invertebrate Habitat. San Francisco Estuary and Watershed Science 17(2):1-19. </w:t>
      </w:r>
      <w:hyperlink r:id="rId170" w:history="1">
        <w:r w:rsidRPr="001751B9">
          <w:rPr>
            <w:rStyle w:val="Hyperlink"/>
          </w:rPr>
          <w:t>https://doi.org/10.15447/sfews.2019v17iss5</w:t>
        </w:r>
      </w:hyperlink>
    </w:p>
    <w:p w14:paraId="10EE6973" w14:textId="77777777" w:rsidR="001751B9" w:rsidRPr="001751B9" w:rsidRDefault="001751B9" w:rsidP="001751B9">
      <w:pPr>
        <w:pStyle w:val="EndNoteBibliography"/>
        <w:spacing w:after="0"/>
        <w:ind w:left="720" w:hanging="720"/>
      </w:pPr>
      <w:r w:rsidRPr="001751B9">
        <w:t xml:space="preserve">McLain, J., and G. Castillo. 2009. Nearshore areas used by fry Chinook Salmon, </w:t>
      </w:r>
      <w:r w:rsidRPr="001751B9">
        <w:rPr>
          <w:i/>
        </w:rPr>
        <w:t>Oncorhynchus tshawytscha</w:t>
      </w:r>
      <w:r w:rsidRPr="001751B9">
        <w:t xml:space="preserve">, in the northwestern Sacramento–San Joaquin Delta, California. San Francisco Estuary and Watershed Science 7(2). </w:t>
      </w:r>
    </w:p>
    <w:p w14:paraId="532913CA" w14:textId="77777777" w:rsidR="001751B9" w:rsidRPr="001751B9" w:rsidRDefault="001751B9" w:rsidP="001751B9">
      <w:pPr>
        <w:pStyle w:val="EndNoteBibliography"/>
        <w:spacing w:after="0"/>
        <w:ind w:left="720" w:hanging="720"/>
      </w:pPr>
      <w:r w:rsidRPr="001751B9">
        <w:t>Michel, C. J., A. J. Ammann, S. T. Lindley, P. T. Sandstrom, E. D. Chapman, M. J. Thomas, G. P. Singer, A. P. Klimley, and R. B. MacFarlane. 2015. Chinook salmon outmigration survival in wet and dry years in California’s Sacramento River. Canadian Journal of Fisheries and Aquatic Sciences 72(11):1749-1759. 10.1139/cjfas-2014-0528</w:t>
      </w:r>
    </w:p>
    <w:p w14:paraId="6C7BCDF3" w14:textId="77777777" w:rsidR="001751B9" w:rsidRPr="001751B9" w:rsidRDefault="001751B9" w:rsidP="001751B9">
      <w:pPr>
        <w:pStyle w:val="EndNoteBibliography"/>
        <w:spacing w:after="0"/>
        <w:ind w:left="720" w:hanging="720"/>
      </w:pPr>
      <w:r w:rsidRPr="001751B9">
        <w:t xml:space="preserve">Moyle, P. B., A. D. Manfree, and P. L. Fiedler. 2013. The Future of Suisun Marsh as Mitigation Habitat. San Francisco Estuary and Watershed Science 11(3). </w:t>
      </w:r>
    </w:p>
    <w:p w14:paraId="589AF496" w14:textId="77777777" w:rsidR="001751B9" w:rsidRPr="001751B9" w:rsidRDefault="001751B9" w:rsidP="001751B9">
      <w:pPr>
        <w:pStyle w:val="EndNoteBibliography"/>
        <w:spacing w:after="0"/>
        <w:ind w:left="720" w:hanging="720"/>
      </w:pPr>
      <w:r w:rsidRPr="001751B9">
        <w:t>Moyle, P. B., A. D. Manfree, and P. L. Fiedler. 2014. Suisun Marsh: Ecological History and Possible Futures. Univ of California Press, Berkeley, CA.</w:t>
      </w:r>
    </w:p>
    <w:p w14:paraId="0EAB5571" w14:textId="77777777" w:rsidR="001751B9" w:rsidRPr="001751B9" w:rsidRDefault="001751B9" w:rsidP="001751B9">
      <w:pPr>
        <w:pStyle w:val="EndNoteBibliography"/>
        <w:spacing w:after="0"/>
        <w:ind w:left="720" w:hanging="720"/>
      </w:pPr>
      <w:r w:rsidRPr="001751B9">
        <w:t>Muller-Solger, A. B., A. D. Jassby, and D. C. Muller-Navarra. 2002. Nutritional quality of food resources for zooplankton (</w:t>
      </w:r>
      <w:r w:rsidRPr="001751B9">
        <w:rPr>
          <w:i/>
        </w:rPr>
        <w:t>Daphnia</w:t>
      </w:r>
      <w:r w:rsidRPr="001751B9">
        <w:t xml:space="preserve">) in a tidal freshwater system (Sacramento-San Joaquin River Delta). Limnology and Oceanography 47(5):1468-1476. </w:t>
      </w:r>
    </w:p>
    <w:p w14:paraId="0FF00942" w14:textId="77777777" w:rsidR="001751B9" w:rsidRPr="001751B9" w:rsidRDefault="001751B9" w:rsidP="001751B9">
      <w:pPr>
        <w:pStyle w:val="EndNoteBibliography"/>
        <w:spacing w:after="0"/>
        <w:ind w:left="720" w:hanging="720"/>
      </w:pPr>
      <w:r w:rsidRPr="001751B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2401FB1E" w14:textId="77777777" w:rsidR="001751B9" w:rsidRPr="001751B9" w:rsidRDefault="001751B9" w:rsidP="001751B9">
      <w:pPr>
        <w:pStyle w:val="EndNoteBibliography"/>
        <w:spacing w:after="0"/>
        <w:ind w:left="720" w:hanging="720"/>
      </w:pPr>
      <w:r w:rsidRPr="001751B9">
        <w:t xml:space="preserve">Oksanen, J., F. G. Blanchet, R. Kindt, P. Legendre, P. R. Minchin, R. B. O'Hara, G. L. Simpson, and P. Solymos. 2016. Community Ecology Package "vegan". Comprehensive R Archive Network (CRAN). </w:t>
      </w:r>
    </w:p>
    <w:p w14:paraId="7FCB8439" w14:textId="77777777" w:rsidR="001751B9" w:rsidRPr="001751B9" w:rsidRDefault="001751B9" w:rsidP="001751B9">
      <w:pPr>
        <w:pStyle w:val="EndNoteBibliography"/>
        <w:spacing w:after="0"/>
        <w:ind w:left="720" w:hanging="720"/>
      </w:pPr>
      <w:r w:rsidRPr="001751B9">
        <w:t xml:space="preserve">Orsi, J. J. 1995. Food habits of several abundant zooplankton species in the Sacramento-San Joaquin estuary. Interagency Ecological Program for the Sacramento-San Joaquin Estuary (IEP), Stockton, CA. </w:t>
      </w:r>
    </w:p>
    <w:p w14:paraId="1DCC5ED8" w14:textId="77777777" w:rsidR="001751B9" w:rsidRPr="001751B9" w:rsidRDefault="001751B9" w:rsidP="001751B9">
      <w:pPr>
        <w:pStyle w:val="EndNoteBibliography"/>
        <w:spacing w:after="0"/>
        <w:ind w:left="720" w:hanging="720"/>
      </w:pPr>
      <w:r w:rsidRPr="001751B9">
        <w:t>Paerl, H. W., and T. G. Otten. 2013. Harmful Cyanobacterial Blooms: Causes, Consequences, and Controls. Microbial ecology 65(4):995-1010. 10.1007/s00248-012-0159-y</w:t>
      </w:r>
    </w:p>
    <w:p w14:paraId="074177A4" w14:textId="77777777" w:rsidR="001751B9" w:rsidRPr="001751B9" w:rsidRDefault="001751B9" w:rsidP="001751B9">
      <w:pPr>
        <w:pStyle w:val="EndNoteBibliography"/>
        <w:spacing w:after="0"/>
        <w:ind w:left="720" w:hanging="720"/>
      </w:pPr>
      <w:r w:rsidRPr="001751B9">
        <w:lastRenderedPageBreak/>
        <w:t xml:space="preserve">Potapova, M., and P. B. Hamilton. 2007. Morphological and ecological variation within the Achnanthidium minutissimum (Bacillariophyceae) species complex 1. Journal of phycology 43(3):561-575. </w:t>
      </w:r>
    </w:p>
    <w:p w14:paraId="3BD1BDA4" w14:textId="77777777" w:rsidR="001751B9" w:rsidRPr="001751B9" w:rsidRDefault="001751B9" w:rsidP="001751B9">
      <w:pPr>
        <w:pStyle w:val="EndNoteBibliography"/>
        <w:spacing w:after="0"/>
        <w:ind w:left="720" w:hanging="720"/>
      </w:pPr>
      <w:r w:rsidRPr="001751B9">
        <w:t xml:space="preserve">Schroeter, R. E., T. A. O'Rear, M. J. Young, and P. B. Moyle. 2015. The aquatic trophic ecology of Suisun Marsh, San Francisco Estuary, California, during autumn in a wet year. San Francisco Estuary and Watershed Science 13(3). </w:t>
      </w:r>
    </w:p>
    <w:p w14:paraId="58258389" w14:textId="77777777" w:rsidR="001751B9" w:rsidRPr="001751B9" w:rsidRDefault="001751B9" w:rsidP="001751B9">
      <w:pPr>
        <w:pStyle w:val="EndNoteBibliography"/>
        <w:spacing w:after="0"/>
        <w:ind w:left="720" w:hanging="720"/>
      </w:pPr>
      <w:r w:rsidRPr="001751B9">
        <w:t>Sherman, S., R. Hartman, and D. Contreras, editors. 2017. Effects of Tidal Wetland Restoration on Fish: A Suite of Conceptual Models. Department of Water Resources, Sacramento, CA.</w:t>
      </w:r>
    </w:p>
    <w:p w14:paraId="5C9F9094" w14:textId="77777777" w:rsidR="001751B9" w:rsidRPr="001751B9" w:rsidRDefault="001751B9" w:rsidP="001751B9">
      <w:pPr>
        <w:pStyle w:val="EndNoteBibliography"/>
        <w:spacing w:after="0"/>
        <w:ind w:left="720" w:hanging="720"/>
      </w:pPr>
      <w:r w:rsidRPr="001751B9">
        <w:t>Shreffler, D. K., C. A. Simenstad, and R. M. Thom. 1992. Foraging by juvenile salmon in a restored estuarine wetland. Estuaries 15(2):204. 10.2307/1352693</w:t>
      </w:r>
    </w:p>
    <w:p w14:paraId="20D7E1B4" w14:textId="27FCA9A2" w:rsidR="001751B9" w:rsidRPr="001751B9" w:rsidRDefault="001751B9" w:rsidP="001751B9">
      <w:pPr>
        <w:pStyle w:val="EndNoteBibliography"/>
        <w:spacing w:after="0"/>
        <w:ind w:left="720" w:hanging="720"/>
      </w:pPr>
      <w:r w:rsidRPr="001751B9">
        <w:t xml:space="preserve">Simenstad, C. A., and J. R. Cordell. 2000. Ecological assessment criteria for restoring anadromous salmonid habitat in Pacific Northwest estuaries. Ecological Engineering 15(3–4):283-302. </w:t>
      </w:r>
      <w:hyperlink r:id="rId171" w:history="1">
        <w:r w:rsidRPr="001751B9">
          <w:rPr>
            <w:rStyle w:val="Hyperlink"/>
          </w:rPr>
          <w:t>http://dx.doi.org/10.1016/S0925-8574(00)00082-3</w:t>
        </w:r>
      </w:hyperlink>
    </w:p>
    <w:p w14:paraId="1685B634" w14:textId="77777777" w:rsidR="001751B9" w:rsidRPr="001751B9" w:rsidRDefault="001751B9" w:rsidP="001751B9">
      <w:pPr>
        <w:pStyle w:val="EndNoteBibliography"/>
        <w:spacing w:after="0"/>
        <w:ind w:left="720" w:hanging="720"/>
      </w:pPr>
      <w:r w:rsidRPr="001751B9">
        <w:t xml:space="preserve">Slater, S. B., and R. D. Baxter. 2014. Diet, prey selection and body condition of age-0 Delta Smelt, </w:t>
      </w:r>
      <w:r w:rsidRPr="001751B9">
        <w:rPr>
          <w:i/>
        </w:rPr>
        <w:t>Hypomesus transpacificus</w:t>
      </w:r>
      <w:r w:rsidRPr="001751B9">
        <w:t xml:space="preserve">, in the upper San Francisco Estuary. San Francisco Estuary and Watershed Science 14(4). </w:t>
      </w:r>
    </w:p>
    <w:p w14:paraId="5A1D87B9" w14:textId="77777777" w:rsidR="001751B9" w:rsidRPr="001751B9" w:rsidRDefault="001751B9" w:rsidP="001751B9">
      <w:pPr>
        <w:pStyle w:val="EndNoteBibliography"/>
        <w:spacing w:after="0"/>
        <w:ind w:left="720" w:hanging="720"/>
      </w:pPr>
      <w:r w:rsidRPr="001751B9">
        <w:t xml:space="preserve">Sobczak, W. V., J. E. Cloern, A. D. Jassby, B. E. Cole, T. S. Schraga, and A. Arnsberg. 2005. Detritus fuels ecosystem metabolism but not metazoan food webs in San Francisco Estuary's freshwater Delta. Estuaries 28(1):122-135. </w:t>
      </w:r>
    </w:p>
    <w:p w14:paraId="39F91668" w14:textId="77777777" w:rsidR="001751B9" w:rsidRPr="001751B9" w:rsidRDefault="001751B9" w:rsidP="001751B9">
      <w:pPr>
        <w:pStyle w:val="EndNoteBibliography"/>
        <w:spacing w:after="0"/>
        <w:ind w:left="720" w:hanging="720"/>
      </w:pPr>
      <w:r w:rsidRPr="001751B9">
        <w:t xml:space="preserve">Sobczak, W. V., J. E. Cloern, A. D. Jassby, and A. B. Muller-Solger. 2002. Bioavailability of organic matter in a highly disturbed estuary: The role of detrital and algal resources. Proceedings of the National Academy of Sciences 99(12):8101-8105. </w:t>
      </w:r>
    </w:p>
    <w:p w14:paraId="7EF7531F" w14:textId="77777777" w:rsidR="001751B9" w:rsidRPr="001751B9" w:rsidRDefault="001751B9" w:rsidP="001751B9">
      <w:pPr>
        <w:pStyle w:val="EndNoteBibliography"/>
        <w:spacing w:after="0"/>
        <w:ind w:left="720" w:hanging="720"/>
      </w:pPr>
      <w:r w:rsidRPr="001751B9">
        <w:t xml:space="preserve">Sommer, T., and F. Mejia. 2013. A place to call home: a synthesis of Delta Smelt habitat in the upper San Francisco Estuary. San Francisco Estuary and Watershed Science 11(2):25 pages. </w:t>
      </w:r>
    </w:p>
    <w:p w14:paraId="46120B6A" w14:textId="77777777" w:rsidR="001751B9" w:rsidRPr="001751B9" w:rsidRDefault="001751B9" w:rsidP="001751B9">
      <w:pPr>
        <w:pStyle w:val="EndNoteBibliography"/>
        <w:spacing w:after="0"/>
        <w:ind w:left="720" w:hanging="720"/>
      </w:pPr>
      <w:r w:rsidRPr="001751B9">
        <w:t xml:space="preserve">Sommer, T., K. Reece, F. Mejia, and M. Nobriga. 2009. Delta smelt life-history contingents: a possible upstream rearing strategy. IEP Newsletter 22(1):11-13. </w:t>
      </w:r>
    </w:p>
    <w:p w14:paraId="068F5054" w14:textId="77777777" w:rsidR="001751B9" w:rsidRPr="001751B9" w:rsidRDefault="001751B9" w:rsidP="001751B9">
      <w:pPr>
        <w:pStyle w:val="EndNoteBibliography"/>
        <w:spacing w:after="0"/>
        <w:ind w:left="720" w:hanging="720"/>
      </w:pPr>
      <w:r w:rsidRPr="001751B9">
        <w:t xml:space="preserve">Sommer, T. R., W. C. Harrell, A. M. Solger, B. Tom, and W. Kimmerer. 2004. Effects of flow variation on channel and floodplain biota and habitats of the Sacramento River, California, USA. Aquatic Conservation 14(3):247-261. </w:t>
      </w:r>
    </w:p>
    <w:p w14:paraId="46F7FA25" w14:textId="77777777" w:rsidR="001751B9" w:rsidRPr="001751B9" w:rsidRDefault="001751B9" w:rsidP="001751B9">
      <w:pPr>
        <w:pStyle w:val="EndNoteBibliography"/>
        <w:spacing w:after="0"/>
        <w:ind w:left="720" w:hanging="720"/>
      </w:pPr>
      <w:r w:rsidRPr="001751B9">
        <w:t xml:space="preserve">Sommer, T. R., M. L. Nobriga, W. C. Harrell, W. Batham, and W. J. Kimmerer. 2001. Floodplain rearing of juvenile chinook salmon: Evidence of enhanced growth and survival. Canadian Journal of Fisheries and Aquatic Sciences 58(2):325-333. </w:t>
      </w:r>
    </w:p>
    <w:p w14:paraId="0096197A" w14:textId="77777777" w:rsidR="001751B9" w:rsidRPr="001751B9" w:rsidRDefault="001751B9" w:rsidP="001751B9">
      <w:pPr>
        <w:pStyle w:val="EndNoteBibliography"/>
        <w:spacing w:after="0"/>
        <w:ind w:left="720" w:hanging="720"/>
      </w:pPr>
      <w:r w:rsidRPr="001751B9">
        <w:t>Strong, S. E. 2015. Dissolved inorganic nitrogen and chlorophyll-a at a restored site in Suisun Marsh. San Francisco State University.</w:t>
      </w:r>
    </w:p>
    <w:p w14:paraId="49E26CBE" w14:textId="77777777" w:rsidR="001751B9" w:rsidRPr="001751B9" w:rsidRDefault="001751B9" w:rsidP="001751B9">
      <w:pPr>
        <w:pStyle w:val="EndNoteBibliography"/>
        <w:spacing w:after="0"/>
        <w:ind w:left="720" w:hanging="720"/>
      </w:pPr>
      <w:r w:rsidRPr="001751B9">
        <w:t>Thompson, B., J. A. Ranasinghe, S. Lowe, A. Melwani, and S. B. Weisberg. 2013. Benthic macrofaunal assemblages of the San Francisco Estuary and Delta, USA. Environmental Monitoring and Assessment 185(3):2281-2295. 10.1007/s10661-012-2708-8</w:t>
      </w:r>
    </w:p>
    <w:p w14:paraId="32E38FED" w14:textId="77777777" w:rsidR="001751B9" w:rsidRPr="001751B9" w:rsidRDefault="001751B9" w:rsidP="001751B9">
      <w:pPr>
        <w:pStyle w:val="EndNoteBibliography"/>
        <w:spacing w:after="0"/>
        <w:ind w:left="720" w:hanging="720"/>
      </w:pPr>
      <w:r w:rsidRPr="001751B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398394ED" w14:textId="77777777" w:rsidR="001751B9" w:rsidRPr="001751B9" w:rsidRDefault="001751B9" w:rsidP="001751B9">
      <w:pPr>
        <w:pStyle w:val="EndNoteBibliography"/>
        <w:spacing w:after="0"/>
        <w:ind w:left="720" w:hanging="720"/>
      </w:pPr>
      <w:r w:rsidRPr="001751B9">
        <w:t xml:space="preserve">Turner, A. M., and J. C. Trexler. 1997. Sampling aquatic invertebrates from marshes: evaluating the options. Journal of the North American Benthological Society 16(3):694-709. </w:t>
      </w:r>
    </w:p>
    <w:p w14:paraId="5C9AF74D" w14:textId="77777777" w:rsidR="001751B9" w:rsidRPr="001751B9" w:rsidRDefault="001751B9" w:rsidP="001751B9">
      <w:pPr>
        <w:pStyle w:val="EndNoteBibliography"/>
        <w:spacing w:after="0"/>
        <w:ind w:left="720" w:hanging="720"/>
      </w:pPr>
      <w:r w:rsidRPr="001751B9">
        <w:t>Utermöhl, H. 1958. Methods of collecting plankton for various purposes are discussed. SIL Communications, 1953-1996 9(1):1-38. 10.1080/05384680.1958.11904091</w:t>
      </w:r>
    </w:p>
    <w:p w14:paraId="7D7B0CC9" w14:textId="77777777" w:rsidR="001751B9" w:rsidRPr="001751B9" w:rsidRDefault="001751B9" w:rsidP="001751B9">
      <w:pPr>
        <w:pStyle w:val="EndNoteBibliography"/>
        <w:spacing w:after="0"/>
        <w:ind w:left="720" w:hanging="720"/>
      </w:pPr>
      <w:r w:rsidRPr="001751B9">
        <w:t xml:space="preserve">Wells, E. 2015. IEP Environmental Monitoring Program Benthos Metadata. C. D. o. W. Resources, editor. Division of Environmental Services, Bay-Delta Monitoring and Analysis Section, West Sacramento, CA. </w:t>
      </w:r>
    </w:p>
    <w:p w14:paraId="42C914AD" w14:textId="28390B62" w:rsidR="001751B9" w:rsidRPr="001751B9" w:rsidRDefault="001751B9" w:rsidP="001751B9">
      <w:pPr>
        <w:pStyle w:val="EndNoteBibliography"/>
        <w:spacing w:after="0"/>
        <w:ind w:left="720" w:hanging="720"/>
      </w:pPr>
      <w:r w:rsidRPr="001751B9">
        <w:lastRenderedPageBreak/>
        <w:t xml:space="preserve">Whitley, S. N., and S. M. Bollens. 2014. Fish assemblages across a vegetation gradient in a restoring tidal freshwater wetland: diets and potential for resource competition. Environmental Biology of Fishes 97(6):659-674. </w:t>
      </w:r>
      <w:hyperlink r:id="rId172" w:history="1">
        <w:r w:rsidRPr="001751B9">
          <w:rPr>
            <w:rStyle w:val="Hyperlink"/>
          </w:rPr>
          <w:t>http://dx.doi.org/10.1007/s10641-013-0168-9</w:t>
        </w:r>
      </w:hyperlink>
    </w:p>
    <w:p w14:paraId="2FF04409" w14:textId="77777777" w:rsidR="001751B9" w:rsidRPr="001751B9" w:rsidRDefault="001751B9" w:rsidP="001751B9">
      <w:pPr>
        <w:pStyle w:val="EndNoteBibliography"/>
        <w:spacing w:after="0"/>
        <w:ind w:left="720" w:hanging="720"/>
      </w:pPr>
      <w:r w:rsidRPr="001751B9">
        <w:t xml:space="preserve">Williams, J. G. 2012. Juvenile Chinook Salmon (Oncorhynchus tshawytscha) in and Around the San Francisco Estuary. San Francisco Estuary and Watershed Science 10(3). </w:t>
      </w:r>
    </w:p>
    <w:p w14:paraId="0DD2D7BD" w14:textId="77777777" w:rsidR="001751B9" w:rsidRPr="001751B9" w:rsidRDefault="001751B9" w:rsidP="001751B9">
      <w:pPr>
        <w:pStyle w:val="EndNoteBibliography"/>
        <w:spacing w:after="0"/>
        <w:ind w:left="720" w:hanging="720"/>
      </w:pPr>
      <w:r w:rsidRPr="001751B9">
        <w:t xml:space="preserve">Winder, M., and A. D. Jassby. 2011. Shifts in zooplankton community structure: implications for food web processes in the upper San Francisco Estuary. Estuaries and Coasts 34(4):675-690. </w:t>
      </w:r>
    </w:p>
    <w:p w14:paraId="7D8A5D38" w14:textId="77777777" w:rsidR="001751B9" w:rsidRPr="001751B9" w:rsidRDefault="001751B9" w:rsidP="001751B9">
      <w:pPr>
        <w:pStyle w:val="EndNoteBibliography"/>
        <w:spacing w:after="0"/>
        <w:ind w:left="720" w:hanging="720"/>
      </w:pPr>
      <w:r w:rsidRPr="001751B9">
        <w:t xml:space="preserve">Wong, A. 2012. Bryte Chemical Laboratory Quality Assurance Manual. C. D. o. W. Resources, editor. State of California, The Resources Agency, West Sacramento, CA. </w:t>
      </w:r>
    </w:p>
    <w:p w14:paraId="5B11E428" w14:textId="77777777" w:rsidR="001751B9" w:rsidRPr="001751B9" w:rsidRDefault="001751B9" w:rsidP="001751B9">
      <w:pPr>
        <w:pStyle w:val="EndNoteBibliography"/>
        <w:spacing w:after="0"/>
        <w:ind w:left="720" w:hanging="720"/>
      </w:pPr>
      <w:r w:rsidRPr="001751B9">
        <w:t xml:space="preserve">Yoshiyama, R. M., F. W. Fisher, and P. B. Moyle. 1998. Historical abundance and decline of Chinook salmon in the Central Valley region of California. North American Journal of Fisheries Management 18(3):487-521. </w:t>
      </w:r>
    </w:p>
    <w:p w14:paraId="35623BF1" w14:textId="77777777" w:rsidR="001751B9" w:rsidRPr="001751B9" w:rsidRDefault="001751B9" w:rsidP="001751B9">
      <w:pPr>
        <w:pStyle w:val="EndNoteBibliography"/>
        <w:ind w:left="720" w:hanging="720"/>
      </w:pPr>
      <w:r w:rsidRPr="001751B9">
        <w:t xml:space="preserve">Young, M. J., J. L. Conrad, A. J. Bibian, and A. Sih. 2018. The Effect of Submersed Aquatic Vegetation on Invertebrates Important in Diets of Juvenile Largemouth Bass, </w:t>
      </w:r>
      <w:r w:rsidRPr="001751B9">
        <w:rPr>
          <w:i/>
        </w:rPr>
        <w:t>Micropterus salmoides</w:t>
      </w:r>
      <w:r w:rsidRPr="001751B9">
        <w:t xml:space="preserve">. San Francisco Estuary and Watershed Science 16(2). </w:t>
      </w:r>
    </w:p>
    <w:p w14:paraId="2E3C346B" w14:textId="11B3AF8C" w:rsidR="00C0435E" w:rsidRDefault="00C0435E" w:rsidP="00C0435E">
      <w:r>
        <w:fldChar w:fldCharType="end"/>
      </w:r>
    </w:p>
    <w:p w14:paraId="4A2CB6B5" w14:textId="2CD233A0"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Hartman, Rosemary@Wildlife" w:date="2019-04-17T03:56:00Z" w:initials="HR">
    <w:p w14:paraId="22213E99" w14:textId="4AB73A57" w:rsidR="004762C9" w:rsidRDefault="004762C9">
      <w:pPr>
        <w:pStyle w:val="CommentText"/>
      </w:pPr>
      <w:r>
        <w:rPr>
          <w:rStyle w:val="CommentReference"/>
        </w:rPr>
        <w:annotationRef/>
      </w:r>
      <w:r>
        <w:t>need to revise once analysis is complete</w:t>
      </w:r>
    </w:p>
  </w:comment>
  <w:comment w:id="30" w:author="Hartman, Rosemary@Wildlife [2]" w:date="2019-05-21T12:43:00Z" w:initials="HR">
    <w:p w14:paraId="4E7798F0" w14:textId="6BF3C99F" w:rsidR="004762C9" w:rsidRDefault="004762C9">
      <w:pPr>
        <w:pStyle w:val="CommentText"/>
      </w:pPr>
      <w:r>
        <w:rPr>
          <w:rStyle w:val="CommentReference"/>
        </w:rPr>
        <w:annotationRef/>
      </w:r>
      <w:r>
        <w:t>cite workplan</w:t>
      </w:r>
    </w:p>
  </w:comment>
  <w:comment w:id="67" w:author="Ellis, Daniel@Wildlife" w:date="2019-07-03T09:35:00Z" w:initials="ED">
    <w:p w14:paraId="7D83BC61" w14:textId="377EE13C" w:rsidR="004762C9" w:rsidRDefault="004762C9">
      <w:pPr>
        <w:pStyle w:val="CommentText"/>
      </w:pPr>
      <w:r>
        <w:rPr>
          <w:rStyle w:val="CommentReference"/>
        </w:rPr>
        <w:annotationRef/>
      </w:r>
      <w:r>
        <w:t>I found myself saying the same things as you did for zooplankton, I think we should clump the “what we did” part but keep the intros separate</w:t>
      </w:r>
    </w:p>
  </w:comment>
  <w:comment w:id="69" w:author="Hartman, Rosemary@Wildlife [2]" w:date="2019-05-17T14:02:00Z" w:initials="HR">
    <w:p w14:paraId="1EFF8305" w14:textId="74330520" w:rsidR="004762C9" w:rsidRDefault="004762C9">
      <w:pPr>
        <w:pStyle w:val="CommentText"/>
      </w:pPr>
      <w:r>
        <w:rPr>
          <w:rStyle w:val="CommentReference"/>
        </w:rPr>
        <w:annotationRef/>
      </w:r>
      <w:r>
        <w:t>Stacy and I discussed leaving this out for now, writing it up when we have all the data</w:t>
      </w:r>
    </w:p>
  </w:comment>
  <w:comment w:id="73" w:author="Hartman, Rosemary@DWR" w:date="2019-07-02T10:01:00Z" w:initials="HR">
    <w:p w14:paraId="49366015" w14:textId="26C32B65" w:rsidR="004762C9" w:rsidRDefault="004762C9">
      <w:pPr>
        <w:pStyle w:val="CommentText"/>
      </w:pPr>
      <w:r>
        <w:rPr>
          <w:rStyle w:val="CommentReference"/>
        </w:rPr>
        <w:annotationRef/>
      </w:r>
      <w:r>
        <w:t>Describe fish surveys</w:t>
      </w:r>
    </w:p>
  </w:comment>
  <w:comment w:id="75" w:author="Ellis, Daniel@Wildlife" w:date="2019-07-03T09:59:00Z" w:initials="ED">
    <w:p w14:paraId="52A84788" w14:textId="4D962F68" w:rsidR="004762C9" w:rsidRDefault="004762C9">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76" w:author="Hartman, Rosemary@DWR" w:date="2019-07-02T10:01:00Z" w:initials="HR">
    <w:p w14:paraId="286494F0" w14:textId="34E959C2" w:rsidR="004762C9" w:rsidRDefault="004762C9">
      <w:pPr>
        <w:pStyle w:val="CommentText"/>
      </w:pPr>
      <w:r>
        <w:rPr>
          <w:rStyle w:val="CommentReference"/>
        </w:rPr>
        <w:annotationRef/>
      </w:r>
      <w:r>
        <w:t>Dave to fill in fish surveys</w:t>
      </w:r>
    </w:p>
  </w:comment>
  <w:comment w:id="80" w:author="Hartman, Rosemary@DWR" w:date="2019-07-02T09:34:00Z" w:initials="HR">
    <w:p w14:paraId="572A3D2C" w14:textId="2FB2C78C" w:rsidR="004762C9" w:rsidRDefault="004762C9">
      <w:pPr>
        <w:pStyle w:val="CommentText"/>
      </w:pPr>
      <w:r>
        <w:rPr>
          <w:rStyle w:val="CommentReference"/>
        </w:rPr>
        <w:annotationRef/>
      </w:r>
      <w:r>
        <w:t>Dan – please edit based on your analyses</w:t>
      </w:r>
    </w:p>
  </w:comment>
  <w:comment w:id="81" w:author="Ellis, Daniel@Wildlife" w:date="2019-07-03T10:37:00Z" w:initials="ED">
    <w:p w14:paraId="551E53D0" w14:textId="307FB405" w:rsidR="004762C9" w:rsidRDefault="004762C9">
      <w:pPr>
        <w:pStyle w:val="CommentText"/>
      </w:pPr>
      <w:r>
        <w:rPr>
          <w:rStyle w:val="CommentReference"/>
        </w:rPr>
        <w:annotationRef/>
      </w:r>
      <w:proofErr w:type="spellStart"/>
      <w:r>
        <w:t>Id</w:t>
      </w:r>
      <w:proofErr w:type="spellEnd"/>
      <w:r>
        <w:t xml:space="preserve"> think we are better off leaving this out of an annual report in favor of a report </w:t>
      </w:r>
      <w:proofErr w:type="gramStart"/>
      <w:r>
        <w:t>later on</w:t>
      </w:r>
      <w:proofErr w:type="gramEnd"/>
      <w:r>
        <w:t xml:space="preserve"> to synthesize results. Do you think that’ll be ok?</w:t>
      </w:r>
    </w:p>
  </w:comment>
  <w:comment w:id="85" w:author="Ellis, Daniel@Wildlife" w:date="2019-07-12T10:11:00Z" w:initials="ED">
    <w:p w14:paraId="06C2B0D7" w14:textId="39A6E55D" w:rsidR="004762C9" w:rsidRDefault="004762C9" w:rsidP="0099061E">
      <w:pPr>
        <w:pStyle w:val="CommentText"/>
      </w:pPr>
      <w:r>
        <w:rPr>
          <w:rStyle w:val="CommentReference"/>
        </w:rPr>
        <w:annotationRef/>
      </w:r>
      <w:r>
        <w:t xml:space="preserve">This question really links the nutrient and phytoplankton datasets in a way that we did not thoroughly test. My first take from what we did see in phytoplankton makes me think my assessment is correct. But should we be attempting to flesh this out more fully?  I recall Rosie having made a set of plots with some red lines included as thresholds below which nutrients might be limited- I could re-do the plots with nutrient concentrations vs time to include those cited thresholds. That might be the easiest way to demonstrate whether we crossed thresholds without too much extra analyses. </w:t>
      </w:r>
      <w:r w:rsidR="005A3F0B">
        <w:t>This is also more complicated than a single annual document can dig in to. Drawing a line for selected constituent and drawing attention to known ratios is probably the most we can realistically attempt to do every year in these reports.</w:t>
      </w:r>
    </w:p>
  </w:comment>
  <w:comment w:id="92" w:author="Ellis, Daniel@Wildlife" w:date="2019-06-11T13:41:00Z" w:initials="ED">
    <w:p w14:paraId="32118711" w14:textId="77777777" w:rsidR="001823BA" w:rsidRDefault="001823BA" w:rsidP="001823BA">
      <w:pPr>
        <w:pStyle w:val="CommentText"/>
      </w:pPr>
      <w:r>
        <w:rPr>
          <w:rStyle w:val="CommentReference"/>
        </w:rPr>
        <w:annotationRef/>
      </w:r>
      <w:r>
        <w:t>import citations using endnote</w:t>
      </w:r>
    </w:p>
  </w:comment>
  <w:comment w:id="94" w:author="Ellis, Daniel@Wildlife" w:date="2019-06-11T13:43:00Z" w:initials="ED">
    <w:p w14:paraId="65775D75" w14:textId="77777777" w:rsidR="001823BA" w:rsidRDefault="001823BA" w:rsidP="001823BA">
      <w:pPr>
        <w:pStyle w:val="CommentText"/>
      </w:pPr>
      <w:r>
        <w:rPr>
          <w:rStyle w:val="CommentReference"/>
        </w:rPr>
        <w:annotationRef/>
      </w:r>
      <w:r>
        <w:t>update</w:t>
      </w:r>
    </w:p>
  </w:comment>
  <w:comment w:id="99" w:author="Ellis, Daniel@Wildlife" w:date="2019-07-15T11:41:00Z" w:initials="ED">
    <w:p w14:paraId="015C324C" w14:textId="3A2F287D" w:rsidR="00F817B0" w:rsidRDefault="00F817B0">
      <w:pPr>
        <w:pStyle w:val="CommentText"/>
      </w:pPr>
      <w:r>
        <w:rPr>
          <w:rStyle w:val="CommentReference"/>
        </w:rPr>
        <w:annotationRef/>
      </w:r>
      <w:r>
        <w:t>Should I make some nmds plots as well?</w:t>
      </w:r>
    </w:p>
  </w:comment>
  <w:comment w:id="109" w:author="Hartman, Rosemary@Wildlife" w:date="2019-01-29T07:01:00Z" w:initials="HR">
    <w:p w14:paraId="7CE71C1E" w14:textId="77CD3CF4" w:rsidR="004762C9" w:rsidRDefault="004762C9">
      <w:pPr>
        <w:pStyle w:val="CommentText"/>
      </w:pPr>
      <w:r>
        <w:rPr>
          <w:rStyle w:val="CommentReference"/>
        </w:rPr>
        <w:annotationRef/>
      </w:r>
      <w:r>
        <w:t>We should probably 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13E99" w15:done="0"/>
  <w15:commentEx w15:paraId="4E7798F0" w15:done="0"/>
  <w15:commentEx w15:paraId="7D83BC61" w15:done="0"/>
  <w15:commentEx w15:paraId="1EFF8305" w15:done="0"/>
  <w15:commentEx w15:paraId="49366015" w15:done="0"/>
  <w15:commentEx w15:paraId="52A84788" w15:done="0"/>
  <w15:commentEx w15:paraId="286494F0" w15:done="0"/>
  <w15:commentEx w15:paraId="572A3D2C" w15:done="0"/>
  <w15:commentEx w15:paraId="551E53D0" w15:done="0"/>
  <w15:commentEx w15:paraId="06C2B0D7" w15:done="0"/>
  <w15:commentEx w15:paraId="32118711" w15:done="0"/>
  <w15:commentEx w15:paraId="65775D75" w15:done="0"/>
  <w15:commentEx w15:paraId="015C324C"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13E99" w16cid:durableId="20612289"/>
  <w16cid:commentId w16cid:paraId="4E7798F0" w16cid:durableId="208E70EA"/>
  <w16cid:commentId w16cid:paraId="7D83BC61" w16cid:durableId="20C6F550"/>
  <w16cid:commentId w16cid:paraId="1EFF8305" w16cid:durableId="20893D77"/>
  <w16cid:commentId w16cid:paraId="49366015" w16cid:durableId="20C5A9E2"/>
  <w16cid:commentId w16cid:paraId="52A84788" w16cid:durableId="20C6FB0C"/>
  <w16cid:commentId w16cid:paraId="286494F0" w16cid:durableId="20C5A9EF"/>
  <w16cid:commentId w16cid:paraId="572A3D2C" w16cid:durableId="20C5A3A9"/>
  <w16cid:commentId w16cid:paraId="551E53D0" w16cid:durableId="20C703D4"/>
  <w16cid:commentId w16cid:paraId="06C2B0D7" w16cid:durableId="20D2DB46"/>
  <w16cid:commentId w16cid:paraId="32118711" w16cid:durableId="20C6F13E"/>
  <w16cid:commentId w16cid:paraId="65775D75" w16cid:durableId="20C6F144"/>
  <w16cid:commentId w16cid:paraId="015C324C" w16cid:durableId="20D6E505"/>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14CCD" w14:textId="77777777" w:rsidR="00ED70E1" w:rsidRDefault="00ED70E1">
      <w:pPr>
        <w:spacing w:after="0" w:line="240" w:lineRule="auto"/>
      </w:pPr>
      <w:r>
        <w:separator/>
      </w:r>
    </w:p>
  </w:endnote>
  <w:endnote w:type="continuationSeparator" w:id="0">
    <w:p w14:paraId="0266751B" w14:textId="77777777" w:rsidR="00ED70E1" w:rsidRDefault="00ED70E1">
      <w:pPr>
        <w:spacing w:after="0" w:line="240" w:lineRule="auto"/>
      </w:pPr>
      <w:r>
        <w:continuationSeparator/>
      </w:r>
    </w:p>
  </w:endnote>
  <w:endnote w:type="continuationNotice" w:id="1">
    <w:p w14:paraId="3F4B7755" w14:textId="77777777" w:rsidR="00ED70E1" w:rsidRDefault="00ED70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A9119" w14:textId="77777777" w:rsidR="004762C9" w:rsidRDefault="004762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4762C9" w:rsidRDefault="004762C9">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94713" w14:textId="77777777" w:rsidR="004762C9" w:rsidRDefault="004762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8AA1CC" w14:textId="77777777" w:rsidR="00ED70E1" w:rsidRDefault="00ED70E1">
      <w:pPr>
        <w:spacing w:after="0" w:line="240" w:lineRule="auto"/>
      </w:pPr>
      <w:r>
        <w:separator/>
      </w:r>
    </w:p>
  </w:footnote>
  <w:footnote w:type="continuationSeparator" w:id="0">
    <w:p w14:paraId="23D12382" w14:textId="77777777" w:rsidR="00ED70E1" w:rsidRDefault="00ED70E1">
      <w:pPr>
        <w:spacing w:after="0" w:line="240" w:lineRule="auto"/>
      </w:pPr>
      <w:r>
        <w:continuationSeparator/>
      </w:r>
    </w:p>
  </w:footnote>
  <w:footnote w:type="continuationNotice" w:id="1">
    <w:p w14:paraId="60DD2EDF" w14:textId="77777777" w:rsidR="00ED70E1" w:rsidRDefault="00ED70E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7AA03" w14:textId="77777777" w:rsidR="004762C9" w:rsidRDefault="004762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4762C9" w:rsidRDefault="004762C9">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3B79C" w14:textId="77777777" w:rsidR="004762C9" w:rsidRDefault="004762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6"/>
  </w:num>
  <w:num w:numId="3">
    <w:abstractNumId w:val="14"/>
  </w:num>
  <w:num w:numId="4">
    <w:abstractNumId w:val="17"/>
  </w:num>
  <w:num w:numId="5">
    <w:abstractNumId w:val="10"/>
  </w:num>
  <w:num w:numId="6">
    <w:abstractNumId w:val="13"/>
  </w:num>
  <w:num w:numId="7">
    <w:abstractNumId w:val="11"/>
  </w:num>
  <w:num w:numId="8">
    <w:abstractNumId w:val="9"/>
  </w:num>
  <w:num w:numId="9">
    <w:abstractNumId w:val="3"/>
  </w:num>
  <w:num w:numId="10">
    <w:abstractNumId w:val="5"/>
  </w:num>
  <w:num w:numId="11">
    <w:abstractNumId w:val="0"/>
  </w:num>
  <w:num w:numId="12">
    <w:abstractNumId w:val="20"/>
  </w:num>
  <w:num w:numId="13">
    <w:abstractNumId w:val="18"/>
  </w:num>
  <w:num w:numId="14">
    <w:abstractNumId w:val="2"/>
  </w:num>
  <w:num w:numId="15">
    <w:abstractNumId w:val="21"/>
  </w:num>
  <w:num w:numId="16">
    <w:abstractNumId w:val="6"/>
  </w:num>
  <w:num w:numId="17">
    <w:abstractNumId w:val="4"/>
  </w:num>
  <w:num w:numId="18">
    <w:abstractNumId w:val="19"/>
  </w:num>
  <w:num w:numId="19">
    <w:abstractNumId w:val="12"/>
  </w:num>
  <w:num w:numId="20">
    <w:abstractNumId w:val="7"/>
  </w:num>
  <w:num w:numId="21">
    <w:abstractNumId w:val="8"/>
  </w:num>
  <w:num w:numId="22">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Ellis, Daniel@Wildlife">
    <w15:presenceInfo w15:providerId="AD" w15:userId="S::Daniel.Ellis@Wildlife.ca.gov::b07a757f-c701-4074-966e-a7cb308cabba"/>
  </w15:person>
  <w15:person w15:author="Hartman, Rosemary@DWR">
    <w15:presenceInfo w15:providerId="AD" w15:userId="S-1-5-21-1801674531-1979792683-2146972089-85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193&lt;/item&gt;&lt;item&gt;311&lt;/item&gt;&lt;item&gt;312&lt;/item&gt;&lt;item&gt;539&lt;/item&gt;&lt;item&gt;591&lt;/item&gt;&lt;item&gt;726&lt;/item&gt;&lt;item&gt;954&lt;/item&gt;&lt;item&gt;958&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125&lt;/item&gt;&lt;item&gt;2144&lt;/item&gt;&lt;item&gt;2255&lt;/item&gt;&lt;item&gt;2276&lt;/item&gt;&lt;item&gt;2318&lt;/item&gt;&lt;item&gt;2346&lt;/item&gt;&lt;item&gt;2358&lt;/item&gt;&lt;item&gt;2374&lt;/item&gt;&lt;item&gt;2375&lt;/item&gt;&lt;item&gt;2425&lt;/item&gt;&lt;item&gt;2468&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record-ids&gt;&lt;/item&gt;&lt;/Libraries&gt;"/>
  </w:docVars>
  <w:rsids>
    <w:rsidRoot w:val="00A27634"/>
    <w:rsid w:val="00001495"/>
    <w:rsid w:val="0000345F"/>
    <w:rsid w:val="00003BD0"/>
    <w:rsid w:val="0000444B"/>
    <w:rsid w:val="00004BCF"/>
    <w:rsid w:val="00005B97"/>
    <w:rsid w:val="00015DEC"/>
    <w:rsid w:val="00016554"/>
    <w:rsid w:val="00026582"/>
    <w:rsid w:val="00026900"/>
    <w:rsid w:val="00033D08"/>
    <w:rsid w:val="0003440B"/>
    <w:rsid w:val="0003468F"/>
    <w:rsid w:val="000348A0"/>
    <w:rsid w:val="00035F20"/>
    <w:rsid w:val="00036197"/>
    <w:rsid w:val="00036FB2"/>
    <w:rsid w:val="000412DF"/>
    <w:rsid w:val="000430F8"/>
    <w:rsid w:val="00047A18"/>
    <w:rsid w:val="000513A6"/>
    <w:rsid w:val="00051A5E"/>
    <w:rsid w:val="000527ED"/>
    <w:rsid w:val="00054E44"/>
    <w:rsid w:val="00056F69"/>
    <w:rsid w:val="00061A8C"/>
    <w:rsid w:val="0006202E"/>
    <w:rsid w:val="0006310E"/>
    <w:rsid w:val="000660AD"/>
    <w:rsid w:val="00067FA7"/>
    <w:rsid w:val="00073C04"/>
    <w:rsid w:val="000841F2"/>
    <w:rsid w:val="0008458E"/>
    <w:rsid w:val="000942D3"/>
    <w:rsid w:val="00096F9D"/>
    <w:rsid w:val="000975B5"/>
    <w:rsid w:val="000B36FB"/>
    <w:rsid w:val="000C107C"/>
    <w:rsid w:val="000C2268"/>
    <w:rsid w:val="000C7824"/>
    <w:rsid w:val="000D4384"/>
    <w:rsid w:val="000D4856"/>
    <w:rsid w:val="000E485F"/>
    <w:rsid w:val="000E5379"/>
    <w:rsid w:val="000E59B2"/>
    <w:rsid w:val="000E5EBA"/>
    <w:rsid w:val="000E6EA9"/>
    <w:rsid w:val="000E7293"/>
    <w:rsid w:val="000F18C7"/>
    <w:rsid w:val="000F1ED8"/>
    <w:rsid w:val="000F3D71"/>
    <w:rsid w:val="00100AD3"/>
    <w:rsid w:val="00104106"/>
    <w:rsid w:val="00106179"/>
    <w:rsid w:val="00114A86"/>
    <w:rsid w:val="001164F9"/>
    <w:rsid w:val="00120B83"/>
    <w:rsid w:val="001236BC"/>
    <w:rsid w:val="00124E3B"/>
    <w:rsid w:val="00127F21"/>
    <w:rsid w:val="0013218D"/>
    <w:rsid w:val="00132847"/>
    <w:rsid w:val="00132D2D"/>
    <w:rsid w:val="0013436E"/>
    <w:rsid w:val="00141368"/>
    <w:rsid w:val="00142331"/>
    <w:rsid w:val="001430AF"/>
    <w:rsid w:val="0014369B"/>
    <w:rsid w:val="00146E36"/>
    <w:rsid w:val="00150919"/>
    <w:rsid w:val="001616E3"/>
    <w:rsid w:val="00162653"/>
    <w:rsid w:val="00167699"/>
    <w:rsid w:val="00170BE3"/>
    <w:rsid w:val="00170CCB"/>
    <w:rsid w:val="00172AA1"/>
    <w:rsid w:val="00172DD8"/>
    <w:rsid w:val="00172F2D"/>
    <w:rsid w:val="0017460B"/>
    <w:rsid w:val="001751B9"/>
    <w:rsid w:val="0017586D"/>
    <w:rsid w:val="0017738C"/>
    <w:rsid w:val="001823BA"/>
    <w:rsid w:val="00184CEF"/>
    <w:rsid w:val="00186201"/>
    <w:rsid w:val="0018706D"/>
    <w:rsid w:val="001943C5"/>
    <w:rsid w:val="001960A1"/>
    <w:rsid w:val="001961AE"/>
    <w:rsid w:val="001A0AF9"/>
    <w:rsid w:val="001A0F50"/>
    <w:rsid w:val="001A24E6"/>
    <w:rsid w:val="001A2FC1"/>
    <w:rsid w:val="001A3270"/>
    <w:rsid w:val="001A4439"/>
    <w:rsid w:val="001A4BBD"/>
    <w:rsid w:val="001B03AB"/>
    <w:rsid w:val="001B0C15"/>
    <w:rsid w:val="001B1483"/>
    <w:rsid w:val="001B51ED"/>
    <w:rsid w:val="001B60A9"/>
    <w:rsid w:val="001C168D"/>
    <w:rsid w:val="001C2E0E"/>
    <w:rsid w:val="001C5D0C"/>
    <w:rsid w:val="001D1274"/>
    <w:rsid w:val="001D1D33"/>
    <w:rsid w:val="001D2C3E"/>
    <w:rsid w:val="001D370D"/>
    <w:rsid w:val="001D3CBA"/>
    <w:rsid w:val="001D5C10"/>
    <w:rsid w:val="001D6995"/>
    <w:rsid w:val="001D7151"/>
    <w:rsid w:val="001E1ABD"/>
    <w:rsid w:val="001E2057"/>
    <w:rsid w:val="001E2D56"/>
    <w:rsid w:val="001E35E5"/>
    <w:rsid w:val="001E4797"/>
    <w:rsid w:val="001E4B5E"/>
    <w:rsid w:val="001E5A92"/>
    <w:rsid w:val="001F13AC"/>
    <w:rsid w:val="001F1882"/>
    <w:rsid w:val="001F1AAA"/>
    <w:rsid w:val="001F449C"/>
    <w:rsid w:val="001F637D"/>
    <w:rsid w:val="001F76EF"/>
    <w:rsid w:val="0020456D"/>
    <w:rsid w:val="00204F4E"/>
    <w:rsid w:val="00204F99"/>
    <w:rsid w:val="002060D8"/>
    <w:rsid w:val="00206AD3"/>
    <w:rsid w:val="00207BFB"/>
    <w:rsid w:val="002109AE"/>
    <w:rsid w:val="00211B4F"/>
    <w:rsid w:val="00212473"/>
    <w:rsid w:val="00212E01"/>
    <w:rsid w:val="00216949"/>
    <w:rsid w:val="002200DE"/>
    <w:rsid w:val="0023062C"/>
    <w:rsid w:val="00232E24"/>
    <w:rsid w:val="002335A5"/>
    <w:rsid w:val="002339DB"/>
    <w:rsid w:val="002348BE"/>
    <w:rsid w:val="00245BD5"/>
    <w:rsid w:val="00245C7B"/>
    <w:rsid w:val="00250D14"/>
    <w:rsid w:val="002510D9"/>
    <w:rsid w:val="00253860"/>
    <w:rsid w:val="00257C96"/>
    <w:rsid w:val="00260EBB"/>
    <w:rsid w:val="00262370"/>
    <w:rsid w:val="002636F9"/>
    <w:rsid w:val="0026600B"/>
    <w:rsid w:val="00274852"/>
    <w:rsid w:val="002769AD"/>
    <w:rsid w:val="0028049E"/>
    <w:rsid w:val="0028137B"/>
    <w:rsid w:val="00286EA2"/>
    <w:rsid w:val="00287B46"/>
    <w:rsid w:val="00291F0F"/>
    <w:rsid w:val="00292645"/>
    <w:rsid w:val="002A331B"/>
    <w:rsid w:val="002A335B"/>
    <w:rsid w:val="002A3D09"/>
    <w:rsid w:val="002A7FD9"/>
    <w:rsid w:val="002B3FE6"/>
    <w:rsid w:val="002B6D03"/>
    <w:rsid w:val="002C06F6"/>
    <w:rsid w:val="002C33A7"/>
    <w:rsid w:val="002C502A"/>
    <w:rsid w:val="002C50FB"/>
    <w:rsid w:val="002D47EB"/>
    <w:rsid w:val="002D79BA"/>
    <w:rsid w:val="002E4068"/>
    <w:rsid w:val="002E5AD6"/>
    <w:rsid w:val="002E5DBC"/>
    <w:rsid w:val="002F4FF9"/>
    <w:rsid w:val="002F5B54"/>
    <w:rsid w:val="002F79C9"/>
    <w:rsid w:val="003002E0"/>
    <w:rsid w:val="0030387B"/>
    <w:rsid w:val="003109B0"/>
    <w:rsid w:val="00313829"/>
    <w:rsid w:val="00313CBC"/>
    <w:rsid w:val="00315E56"/>
    <w:rsid w:val="00324FC0"/>
    <w:rsid w:val="003256C0"/>
    <w:rsid w:val="00326FB7"/>
    <w:rsid w:val="00327C04"/>
    <w:rsid w:val="00327F28"/>
    <w:rsid w:val="0033566F"/>
    <w:rsid w:val="0034055B"/>
    <w:rsid w:val="0034467E"/>
    <w:rsid w:val="00346409"/>
    <w:rsid w:val="00352473"/>
    <w:rsid w:val="003524DA"/>
    <w:rsid w:val="003528D0"/>
    <w:rsid w:val="00360460"/>
    <w:rsid w:val="00362121"/>
    <w:rsid w:val="003637A8"/>
    <w:rsid w:val="00364CE1"/>
    <w:rsid w:val="003706A9"/>
    <w:rsid w:val="00371248"/>
    <w:rsid w:val="003757FC"/>
    <w:rsid w:val="0038025A"/>
    <w:rsid w:val="00382AE5"/>
    <w:rsid w:val="00383111"/>
    <w:rsid w:val="003876FF"/>
    <w:rsid w:val="00387CAC"/>
    <w:rsid w:val="003918A8"/>
    <w:rsid w:val="00392F26"/>
    <w:rsid w:val="003942B0"/>
    <w:rsid w:val="003950FE"/>
    <w:rsid w:val="0039678E"/>
    <w:rsid w:val="0039682F"/>
    <w:rsid w:val="003975AF"/>
    <w:rsid w:val="00397FC0"/>
    <w:rsid w:val="003A23C3"/>
    <w:rsid w:val="003A5694"/>
    <w:rsid w:val="003A5F56"/>
    <w:rsid w:val="003B0171"/>
    <w:rsid w:val="003B0E2F"/>
    <w:rsid w:val="003B0E58"/>
    <w:rsid w:val="003B1921"/>
    <w:rsid w:val="003B2A28"/>
    <w:rsid w:val="003B2CEE"/>
    <w:rsid w:val="003C49C9"/>
    <w:rsid w:val="003C700C"/>
    <w:rsid w:val="003D3ED7"/>
    <w:rsid w:val="003D759C"/>
    <w:rsid w:val="003E2169"/>
    <w:rsid w:val="003E59FA"/>
    <w:rsid w:val="003E5E98"/>
    <w:rsid w:val="003E66BD"/>
    <w:rsid w:val="003E7640"/>
    <w:rsid w:val="003E7E47"/>
    <w:rsid w:val="003F11AB"/>
    <w:rsid w:val="003F1B2E"/>
    <w:rsid w:val="003F2F0C"/>
    <w:rsid w:val="003F4720"/>
    <w:rsid w:val="003F4E36"/>
    <w:rsid w:val="003F5902"/>
    <w:rsid w:val="0040136D"/>
    <w:rsid w:val="0040392C"/>
    <w:rsid w:val="00404C29"/>
    <w:rsid w:val="00410070"/>
    <w:rsid w:val="0041028A"/>
    <w:rsid w:val="004113AF"/>
    <w:rsid w:val="004149C7"/>
    <w:rsid w:val="00420E1B"/>
    <w:rsid w:val="00422A64"/>
    <w:rsid w:val="00424239"/>
    <w:rsid w:val="00424578"/>
    <w:rsid w:val="004248AD"/>
    <w:rsid w:val="00430874"/>
    <w:rsid w:val="00431253"/>
    <w:rsid w:val="00432102"/>
    <w:rsid w:val="004350F2"/>
    <w:rsid w:val="00435AD2"/>
    <w:rsid w:val="004367A0"/>
    <w:rsid w:val="00437363"/>
    <w:rsid w:val="00442ADA"/>
    <w:rsid w:val="00444AC9"/>
    <w:rsid w:val="004469B2"/>
    <w:rsid w:val="00454DF1"/>
    <w:rsid w:val="00456936"/>
    <w:rsid w:val="00457A81"/>
    <w:rsid w:val="00463B5C"/>
    <w:rsid w:val="00464071"/>
    <w:rsid w:val="0046706B"/>
    <w:rsid w:val="00470F5F"/>
    <w:rsid w:val="00471D53"/>
    <w:rsid w:val="004736AD"/>
    <w:rsid w:val="00474F86"/>
    <w:rsid w:val="004762C9"/>
    <w:rsid w:val="004814A8"/>
    <w:rsid w:val="00482734"/>
    <w:rsid w:val="004827A9"/>
    <w:rsid w:val="00483E85"/>
    <w:rsid w:val="004841D5"/>
    <w:rsid w:val="00484658"/>
    <w:rsid w:val="00486002"/>
    <w:rsid w:val="00486ACF"/>
    <w:rsid w:val="00486F77"/>
    <w:rsid w:val="00493082"/>
    <w:rsid w:val="00494A26"/>
    <w:rsid w:val="004953DE"/>
    <w:rsid w:val="00495ADF"/>
    <w:rsid w:val="004A17D6"/>
    <w:rsid w:val="004A65AC"/>
    <w:rsid w:val="004B10DD"/>
    <w:rsid w:val="004B324D"/>
    <w:rsid w:val="004B4160"/>
    <w:rsid w:val="004B582B"/>
    <w:rsid w:val="004B76C4"/>
    <w:rsid w:val="004C182E"/>
    <w:rsid w:val="004C330A"/>
    <w:rsid w:val="004C4562"/>
    <w:rsid w:val="004C4EF3"/>
    <w:rsid w:val="004C5977"/>
    <w:rsid w:val="004C7A01"/>
    <w:rsid w:val="004D1BE2"/>
    <w:rsid w:val="004D27AA"/>
    <w:rsid w:val="004D3A89"/>
    <w:rsid w:val="004D3B90"/>
    <w:rsid w:val="004D3CF7"/>
    <w:rsid w:val="004D4E2D"/>
    <w:rsid w:val="004E039D"/>
    <w:rsid w:val="004E1D7F"/>
    <w:rsid w:val="004E4ABF"/>
    <w:rsid w:val="004E4F1C"/>
    <w:rsid w:val="004F244C"/>
    <w:rsid w:val="004F290C"/>
    <w:rsid w:val="004F2DA8"/>
    <w:rsid w:val="004F7B85"/>
    <w:rsid w:val="00500686"/>
    <w:rsid w:val="00503C98"/>
    <w:rsid w:val="005055E3"/>
    <w:rsid w:val="00507CA8"/>
    <w:rsid w:val="00511A5F"/>
    <w:rsid w:val="00512875"/>
    <w:rsid w:val="00520FA9"/>
    <w:rsid w:val="00522550"/>
    <w:rsid w:val="00525349"/>
    <w:rsid w:val="00533955"/>
    <w:rsid w:val="00537C2F"/>
    <w:rsid w:val="00540E3A"/>
    <w:rsid w:val="00547330"/>
    <w:rsid w:val="0055298E"/>
    <w:rsid w:val="0055315D"/>
    <w:rsid w:val="00554225"/>
    <w:rsid w:val="00555DDC"/>
    <w:rsid w:val="00560E17"/>
    <w:rsid w:val="00562959"/>
    <w:rsid w:val="00565FC5"/>
    <w:rsid w:val="0056639C"/>
    <w:rsid w:val="00571CA1"/>
    <w:rsid w:val="00573E63"/>
    <w:rsid w:val="00575204"/>
    <w:rsid w:val="0057549B"/>
    <w:rsid w:val="0057666D"/>
    <w:rsid w:val="00576DF4"/>
    <w:rsid w:val="0058066E"/>
    <w:rsid w:val="0058312C"/>
    <w:rsid w:val="0058402F"/>
    <w:rsid w:val="00585DA2"/>
    <w:rsid w:val="00591229"/>
    <w:rsid w:val="00593797"/>
    <w:rsid w:val="0059462B"/>
    <w:rsid w:val="00597CB6"/>
    <w:rsid w:val="005A0E70"/>
    <w:rsid w:val="005A379A"/>
    <w:rsid w:val="005A3F0B"/>
    <w:rsid w:val="005A5255"/>
    <w:rsid w:val="005A7D52"/>
    <w:rsid w:val="005B02A2"/>
    <w:rsid w:val="005B346D"/>
    <w:rsid w:val="005B76BE"/>
    <w:rsid w:val="005C7121"/>
    <w:rsid w:val="005D190D"/>
    <w:rsid w:val="005D1C64"/>
    <w:rsid w:val="005D1CA3"/>
    <w:rsid w:val="005D3FBD"/>
    <w:rsid w:val="005D4E46"/>
    <w:rsid w:val="005D6199"/>
    <w:rsid w:val="005E1164"/>
    <w:rsid w:val="005E1E4E"/>
    <w:rsid w:val="005E2672"/>
    <w:rsid w:val="005E2AF7"/>
    <w:rsid w:val="005E39DB"/>
    <w:rsid w:val="005E4FAC"/>
    <w:rsid w:val="005E7D1D"/>
    <w:rsid w:val="005F58B9"/>
    <w:rsid w:val="005F5F7E"/>
    <w:rsid w:val="00602601"/>
    <w:rsid w:val="00611F38"/>
    <w:rsid w:val="00612342"/>
    <w:rsid w:val="00612DE0"/>
    <w:rsid w:val="006147BF"/>
    <w:rsid w:val="0063341B"/>
    <w:rsid w:val="006355DC"/>
    <w:rsid w:val="006362A6"/>
    <w:rsid w:val="006363B9"/>
    <w:rsid w:val="00640759"/>
    <w:rsid w:val="0064488F"/>
    <w:rsid w:val="0065066F"/>
    <w:rsid w:val="00650A58"/>
    <w:rsid w:val="00651EE8"/>
    <w:rsid w:val="00654037"/>
    <w:rsid w:val="00661D85"/>
    <w:rsid w:val="006649CD"/>
    <w:rsid w:val="00665B97"/>
    <w:rsid w:val="0067147F"/>
    <w:rsid w:val="00671C37"/>
    <w:rsid w:val="006733D0"/>
    <w:rsid w:val="00674BAC"/>
    <w:rsid w:val="00675EEA"/>
    <w:rsid w:val="0067793C"/>
    <w:rsid w:val="006843BD"/>
    <w:rsid w:val="00685815"/>
    <w:rsid w:val="00690A74"/>
    <w:rsid w:val="0069141D"/>
    <w:rsid w:val="00692B83"/>
    <w:rsid w:val="006941B4"/>
    <w:rsid w:val="006947B3"/>
    <w:rsid w:val="00697C79"/>
    <w:rsid w:val="006A0472"/>
    <w:rsid w:val="006A0AC7"/>
    <w:rsid w:val="006A0C1B"/>
    <w:rsid w:val="006A15AE"/>
    <w:rsid w:val="006A26B0"/>
    <w:rsid w:val="006A2ADF"/>
    <w:rsid w:val="006A491A"/>
    <w:rsid w:val="006A6983"/>
    <w:rsid w:val="006B05FB"/>
    <w:rsid w:val="006B096A"/>
    <w:rsid w:val="006B0D73"/>
    <w:rsid w:val="006B1764"/>
    <w:rsid w:val="006B264F"/>
    <w:rsid w:val="006B30EF"/>
    <w:rsid w:val="006B4E05"/>
    <w:rsid w:val="006C1914"/>
    <w:rsid w:val="006C3A32"/>
    <w:rsid w:val="006C4833"/>
    <w:rsid w:val="006C4891"/>
    <w:rsid w:val="006C69C5"/>
    <w:rsid w:val="006D0D0D"/>
    <w:rsid w:val="006D18D2"/>
    <w:rsid w:val="006D1AE5"/>
    <w:rsid w:val="006D1BFF"/>
    <w:rsid w:val="006D21DA"/>
    <w:rsid w:val="006D3B16"/>
    <w:rsid w:val="006D601C"/>
    <w:rsid w:val="006D6D1F"/>
    <w:rsid w:val="006E6AD6"/>
    <w:rsid w:val="006E7DD5"/>
    <w:rsid w:val="006F19A7"/>
    <w:rsid w:val="006F2BCC"/>
    <w:rsid w:val="006F462F"/>
    <w:rsid w:val="00704F51"/>
    <w:rsid w:val="00714AC3"/>
    <w:rsid w:val="00715B71"/>
    <w:rsid w:val="00715FAD"/>
    <w:rsid w:val="0072131E"/>
    <w:rsid w:val="007263FB"/>
    <w:rsid w:val="00730E98"/>
    <w:rsid w:val="0073160C"/>
    <w:rsid w:val="00731F96"/>
    <w:rsid w:val="00733A19"/>
    <w:rsid w:val="0073653E"/>
    <w:rsid w:val="00737EC8"/>
    <w:rsid w:val="0074128D"/>
    <w:rsid w:val="007504C4"/>
    <w:rsid w:val="0075364B"/>
    <w:rsid w:val="00754E6E"/>
    <w:rsid w:val="00755F1B"/>
    <w:rsid w:val="00762728"/>
    <w:rsid w:val="00762B5E"/>
    <w:rsid w:val="00762D15"/>
    <w:rsid w:val="00764767"/>
    <w:rsid w:val="00782BCA"/>
    <w:rsid w:val="00783150"/>
    <w:rsid w:val="00786C05"/>
    <w:rsid w:val="00787C63"/>
    <w:rsid w:val="007955EE"/>
    <w:rsid w:val="007A16C8"/>
    <w:rsid w:val="007A6743"/>
    <w:rsid w:val="007A7657"/>
    <w:rsid w:val="007B0944"/>
    <w:rsid w:val="007B0AB4"/>
    <w:rsid w:val="007B3E71"/>
    <w:rsid w:val="007B7824"/>
    <w:rsid w:val="007C100D"/>
    <w:rsid w:val="007C4A1E"/>
    <w:rsid w:val="007C7DED"/>
    <w:rsid w:val="007D0365"/>
    <w:rsid w:val="007D162A"/>
    <w:rsid w:val="007D7049"/>
    <w:rsid w:val="007E08D9"/>
    <w:rsid w:val="007E0F9F"/>
    <w:rsid w:val="007E2AF9"/>
    <w:rsid w:val="007E42F8"/>
    <w:rsid w:val="007E49B8"/>
    <w:rsid w:val="007F0B91"/>
    <w:rsid w:val="007F3629"/>
    <w:rsid w:val="007F4697"/>
    <w:rsid w:val="007F7357"/>
    <w:rsid w:val="007F73EA"/>
    <w:rsid w:val="00802F3D"/>
    <w:rsid w:val="00813443"/>
    <w:rsid w:val="00815963"/>
    <w:rsid w:val="00834E6A"/>
    <w:rsid w:val="00835089"/>
    <w:rsid w:val="00840D88"/>
    <w:rsid w:val="008414E0"/>
    <w:rsid w:val="00841DE9"/>
    <w:rsid w:val="00850091"/>
    <w:rsid w:val="0085051D"/>
    <w:rsid w:val="00850B89"/>
    <w:rsid w:val="00854EA1"/>
    <w:rsid w:val="00855BCB"/>
    <w:rsid w:val="008560F5"/>
    <w:rsid w:val="00862879"/>
    <w:rsid w:val="00862C42"/>
    <w:rsid w:val="00863277"/>
    <w:rsid w:val="00864C76"/>
    <w:rsid w:val="00865FBA"/>
    <w:rsid w:val="00871032"/>
    <w:rsid w:val="008714A5"/>
    <w:rsid w:val="00872CDA"/>
    <w:rsid w:val="00874D33"/>
    <w:rsid w:val="0087549A"/>
    <w:rsid w:val="008825FD"/>
    <w:rsid w:val="0089482B"/>
    <w:rsid w:val="00895938"/>
    <w:rsid w:val="0089699F"/>
    <w:rsid w:val="008A394D"/>
    <w:rsid w:val="008B037D"/>
    <w:rsid w:val="008B0736"/>
    <w:rsid w:val="008C0EB6"/>
    <w:rsid w:val="008C14E8"/>
    <w:rsid w:val="008C670C"/>
    <w:rsid w:val="008C6987"/>
    <w:rsid w:val="008D1CC8"/>
    <w:rsid w:val="008D4483"/>
    <w:rsid w:val="008D4C4D"/>
    <w:rsid w:val="008D5578"/>
    <w:rsid w:val="008D61F7"/>
    <w:rsid w:val="008D6E83"/>
    <w:rsid w:val="008D72B7"/>
    <w:rsid w:val="008E08AB"/>
    <w:rsid w:val="008E3C79"/>
    <w:rsid w:val="008E6A18"/>
    <w:rsid w:val="008F3AF9"/>
    <w:rsid w:val="008F3FC2"/>
    <w:rsid w:val="008F4689"/>
    <w:rsid w:val="008F4F65"/>
    <w:rsid w:val="00901A77"/>
    <w:rsid w:val="0090423E"/>
    <w:rsid w:val="00904542"/>
    <w:rsid w:val="00906616"/>
    <w:rsid w:val="0091397C"/>
    <w:rsid w:val="00927467"/>
    <w:rsid w:val="009278C2"/>
    <w:rsid w:val="00930546"/>
    <w:rsid w:val="0093400B"/>
    <w:rsid w:val="009351B2"/>
    <w:rsid w:val="0094066F"/>
    <w:rsid w:val="00945F05"/>
    <w:rsid w:val="00946CAB"/>
    <w:rsid w:val="009516EF"/>
    <w:rsid w:val="009574D9"/>
    <w:rsid w:val="00957700"/>
    <w:rsid w:val="00957E15"/>
    <w:rsid w:val="00960BB5"/>
    <w:rsid w:val="009655E0"/>
    <w:rsid w:val="00971C93"/>
    <w:rsid w:val="00976A91"/>
    <w:rsid w:val="009862C7"/>
    <w:rsid w:val="00986682"/>
    <w:rsid w:val="00987A07"/>
    <w:rsid w:val="0099061E"/>
    <w:rsid w:val="00992978"/>
    <w:rsid w:val="00996CE3"/>
    <w:rsid w:val="009A4B4A"/>
    <w:rsid w:val="009A6900"/>
    <w:rsid w:val="009A7F58"/>
    <w:rsid w:val="009B3CE0"/>
    <w:rsid w:val="009B432D"/>
    <w:rsid w:val="009B67E9"/>
    <w:rsid w:val="009B6E15"/>
    <w:rsid w:val="009C0E07"/>
    <w:rsid w:val="009C51C6"/>
    <w:rsid w:val="009E6BA2"/>
    <w:rsid w:val="009E736F"/>
    <w:rsid w:val="009E7682"/>
    <w:rsid w:val="009F05B4"/>
    <w:rsid w:val="009F6D45"/>
    <w:rsid w:val="009F7207"/>
    <w:rsid w:val="009F731B"/>
    <w:rsid w:val="00A01AC6"/>
    <w:rsid w:val="00A02055"/>
    <w:rsid w:val="00A036B3"/>
    <w:rsid w:val="00A04FDC"/>
    <w:rsid w:val="00A05EC9"/>
    <w:rsid w:val="00A0716C"/>
    <w:rsid w:val="00A223DF"/>
    <w:rsid w:val="00A22DED"/>
    <w:rsid w:val="00A234BD"/>
    <w:rsid w:val="00A242AF"/>
    <w:rsid w:val="00A27634"/>
    <w:rsid w:val="00A31570"/>
    <w:rsid w:val="00A32501"/>
    <w:rsid w:val="00A328C4"/>
    <w:rsid w:val="00A32F35"/>
    <w:rsid w:val="00A33A6F"/>
    <w:rsid w:val="00A343F1"/>
    <w:rsid w:val="00A35AA4"/>
    <w:rsid w:val="00A4319A"/>
    <w:rsid w:val="00A433A1"/>
    <w:rsid w:val="00A44062"/>
    <w:rsid w:val="00A44E2E"/>
    <w:rsid w:val="00A45309"/>
    <w:rsid w:val="00A46213"/>
    <w:rsid w:val="00A46C19"/>
    <w:rsid w:val="00A5019B"/>
    <w:rsid w:val="00A505D6"/>
    <w:rsid w:val="00A5441F"/>
    <w:rsid w:val="00A54786"/>
    <w:rsid w:val="00A56FAB"/>
    <w:rsid w:val="00A618C7"/>
    <w:rsid w:val="00A6359E"/>
    <w:rsid w:val="00A63E69"/>
    <w:rsid w:val="00A8039A"/>
    <w:rsid w:val="00A82E6B"/>
    <w:rsid w:val="00A87B3D"/>
    <w:rsid w:val="00A91192"/>
    <w:rsid w:val="00A93BE3"/>
    <w:rsid w:val="00A972F4"/>
    <w:rsid w:val="00A97FDB"/>
    <w:rsid w:val="00AA0F60"/>
    <w:rsid w:val="00AA5C94"/>
    <w:rsid w:val="00AB1066"/>
    <w:rsid w:val="00AB69C5"/>
    <w:rsid w:val="00AB79EC"/>
    <w:rsid w:val="00AC03DB"/>
    <w:rsid w:val="00AC17D9"/>
    <w:rsid w:val="00AC3222"/>
    <w:rsid w:val="00AC38F8"/>
    <w:rsid w:val="00AC6E6F"/>
    <w:rsid w:val="00AD1F90"/>
    <w:rsid w:val="00AD2CD2"/>
    <w:rsid w:val="00AD3920"/>
    <w:rsid w:val="00AD392D"/>
    <w:rsid w:val="00AD55F2"/>
    <w:rsid w:val="00AE09A7"/>
    <w:rsid w:val="00AE15AA"/>
    <w:rsid w:val="00AE56D7"/>
    <w:rsid w:val="00AE73E7"/>
    <w:rsid w:val="00AF499C"/>
    <w:rsid w:val="00AF5F82"/>
    <w:rsid w:val="00AF6179"/>
    <w:rsid w:val="00AF65EB"/>
    <w:rsid w:val="00AF66AD"/>
    <w:rsid w:val="00AF6965"/>
    <w:rsid w:val="00B00ECD"/>
    <w:rsid w:val="00B022AD"/>
    <w:rsid w:val="00B03A1A"/>
    <w:rsid w:val="00B058C7"/>
    <w:rsid w:val="00B06AC9"/>
    <w:rsid w:val="00B06AD8"/>
    <w:rsid w:val="00B12634"/>
    <w:rsid w:val="00B14E38"/>
    <w:rsid w:val="00B23F34"/>
    <w:rsid w:val="00B264BD"/>
    <w:rsid w:val="00B26EC0"/>
    <w:rsid w:val="00B40B03"/>
    <w:rsid w:val="00B52CB8"/>
    <w:rsid w:val="00B5455D"/>
    <w:rsid w:val="00B55DFC"/>
    <w:rsid w:val="00B618F3"/>
    <w:rsid w:val="00B65EF5"/>
    <w:rsid w:val="00B676C1"/>
    <w:rsid w:val="00B724FB"/>
    <w:rsid w:val="00B73149"/>
    <w:rsid w:val="00B80D07"/>
    <w:rsid w:val="00B82835"/>
    <w:rsid w:val="00B83705"/>
    <w:rsid w:val="00B9143F"/>
    <w:rsid w:val="00B94AE1"/>
    <w:rsid w:val="00B951E7"/>
    <w:rsid w:val="00B97869"/>
    <w:rsid w:val="00BA1949"/>
    <w:rsid w:val="00BA55B3"/>
    <w:rsid w:val="00BA59B9"/>
    <w:rsid w:val="00BA6F40"/>
    <w:rsid w:val="00BA7ABF"/>
    <w:rsid w:val="00BB2573"/>
    <w:rsid w:val="00BB6260"/>
    <w:rsid w:val="00BB6695"/>
    <w:rsid w:val="00BB6C0B"/>
    <w:rsid w:val="00BB7B26"/>
    <w:rsid w:val="00BB7C0B"/>
    <w:rsid w:val="00BC1016"/>
    <w:rsid w:val="00BC61F2"/>
    <w:rsid w:val="00BD0C21"/>
    <w:rsid w:val="00BD356A"/>
    <w:rsid w:val="00BD3675"/>
    <w:rsid w:val="00BE1134"/>
    <w:rsid w:val="00BE22A0"/>
    <w:rsid w:val="00BE3E52"/>
    <w:rsid w:val="00BE5423"/>
    <w:rsid w:val="00BE54D8"/>
    <w:rsid w:val="00BE6773"/>
    <w:rsid w:val="00BE76F9"/>
    <w:rsid w:val="00BF2BCE"/>
    <w:rsid w:val="00BF525A"/>
    <w:rsid w:val="00C0435E"/>
    <w:rsid w:val="00C12D39"/>
    <w:rsid w:val="00C1542A"/>
    <w:rsid w:val="00C154E5"/>
    <w:rsid w:val="00C16D0F"/>
    <w:rsid w:val="00C17C55"/>
    <w:rsid w:val="00C212F8"/>
    <w:rsid w:val="00C21500"/>
    <w:rsid w:val="00C22785"/>
    <w:rsid w:val="00C30862"/>
    <w:rsid w:val="00C35865"/>
    <w:rsid w:val="00C36333"/>
    <w:rsid w:val="00C36800"/>
    <w:rsid w:val="00C36E09"/>
    <w:rsid w:val="00C370CB"/>
    <w:rsid w:val="00C37A53"/>
    <w:rsid w:val="00C4375D"/>
    <w:rsid w:val="00C46A54"/>
    <w:rsid w:val="00C509FE"/>
    <w:rsid w:val="00C555C8"/>
    <w:rsid w:val="00C61CE3"/>
    <w:rsid w:val="00C62362"/>
    <w:rsid w:val="00C62A45"/>
    <w:rsid w:val="00C63028"/>
    <w:rsid w:val="00C64D88"/>
    <w:rsid w:val="00C7455B"/>
    <w:rsid w:val="00C76385"/>
    <w:rsid w:val="00C801BD"/>
    <w:rsid w:val="00C8078E"/>
    <w:rsid w:val="00C830BF"/>
    <w:rsid w:val="00C9653E"/>
    <w:rsid w:val="00CA03A2"/>
    <w:rsid w:val="00CA3B47"/>
    <w:rsid w:val="00CA6297"/>
    <w:rsid w:val="00CB0333"/>
    <w:rsid w:val="00CB491D"/>
    <w:rsid w:val="00CB49D1"/>
    <w:rsid w:val="00CC248D"/>
    <w:rsid w:val="00CC30DD"/>
    <w:rsid w:val="00CC5BB1"/>
    <w:rsid w:val="00CD15C1"/>
    <w:rsid w:val="00CD48A1"/>
    <w:rsid w:val="00CD6D68"/>
    <w:rsid w:val="00CE0A83"/>
    <w:rsid w:val="00CE1F75"/>
    <w:rsid w:val="00CE266D"/>
    <w:rsid w:val="00CE3CE5"/>
    <w:rsid w:val="00CF1C15"/>
    <w:rsid w:val="00CF2BBE"/>
    <w:rsid w:val="00CF4045"/>
    <w:rsid w:val="00CF6AD6"/>
    <w:rsid w:val="00D04648"/>
    <w:rsid w:val="00D0513C"/>
    <w:rsid w:val="00D11944"/>
    <w:rsid w:val="00D170F2"/>
    <w:rsid w:val="00D174ED"/>
    <w:rsid w:val="00D179BC"/>
    <w:rsid w:val="00D2471F"/>
    <w:rsid w:val="00D25A40"/>
    <w:rsid w:val="00D27543"/>
    <w:rsid w:val="00D30241"/>
    <w:rsid w:val="00D35978"/>
    <w:rsid w:val="00D3651D"/>
    <w:rsid w:val="00D36868"/>
    <w:rsid w:val="00D37BD2"/>
    <w:rsid w:val="00D43B05"/>
    <w:rsid w:val="00D47CED"/>
    <w:rsid w:val="00D50842"/>
    <w:rsid w:val="00D53C64"/>
    <w:rsid w:val="00D57030"/>
    <w:rsid w:val="00D608CA"/>
    <w:rsid w:val="00D62DD4"/>
    <w:rsid w:val="00D64CDF"/>
    <w:rsid w:val="00D65F3D"/>
    <w:rsid w:val="00D75FC7"/>
    <w:rsid w:val="00D7623E"/>
    <w:rsid w:val="00D77360"/>
    <w:rsid w:val="00D83FCF"/>
    <w:rsid w:val="00D861E7"/>
    <w:rsid w:val="00D86F8F"/>
    <w:rsid w:val="00D92F7D"/>
    <w:rsid w:val="00D94ED6"/>
    <w:rsid w:val="00D957A6"/>
    <w:rsid w:val="00D95B10"/>
    <w:rsid w:val="00DA2D41"/>
    <w:rsid w:val="00DA61B4"/>
    <w:rsid w:val="00DA6A92"/>
    <w:rsid w:val="00DB03C7"/>
    <w:rsid w:val="00DB075D"/>
    <w:rsid w:val="00DD1AB6"/>
    <w:rsid w:val="00DD3C7A"/>
    <w:rsid w:val="00DD4B64"/>
    <w:rsid w:val="00DD4D93"/>
    <w:rsid w:val="00DD5548"/>
    <w:rsid w:val="00DD5C6E"/>
    <w:rsid w:val="00DE1EF9"/>
    <w:rsid w:val="00DE22C7"/>
    <w:rsid w:val="00DE3456"/>
    <w:rsid w:val="00DE4840"/>
    <w:rsid w:val="00DE5C1D"/>
    <w:rsid w:val="00DF16F9"/>
    <w:rsid w:val="00DF1D1A"/>
    <w:rsid w:val="00DF62B5"/>
    <w:rsid w:val="00E005DE"/>
    <w:rsid w:val="00E01A4F"/>
    <w:rsid w:val="00E02103"/>
    <w:rsid w:val="00E02670"/>
    <w:rsid w:val="00E11103"/>
    <w:rsid w:val="00E15568"/>
    <w:rsid w:val="00E16246"/>
    <w:rsid w:val="00E163E5"/>
    <w:rsid w:val="00E170EA"/>
    <w:rsid w:val="00E21093"/>
    <w:rsid w:val="00E22DCF"/>
    <w:rsid w:val="00E234AD"/>
    <w:rsid w:val="00E25C17"/>
    <w:rsid w:val="00E2658F"/>
    <w:rsid w:val="00E2687D"/>
    <w:rsid w:val="00E31D4C"/>
    <w:rsid w:val="00E335FD"/>
    <w:rsid w:val="00E35C59"/>
    <w:rsid w:val="00E4338D"/>
    <w:rsid w:val="00E45942"/>
    <w:rsid w:val="00E542EC"/>
    <w:rsid w:val="00E56397"/>
    <w:rsid w:val="00E60641"/>
    <w:rsid w:val="00E62242"/>
    <w:rsid w:val="00E62992"/>
    <w:rsid w:val="00E67D51"/>
    <w:rsid w:val="00E7033D"/>
    <w:rsid w:val="00E70C0F"/>
    <w:rsid w:val="00E73960"/>
    <w:rsid w:val="00E74A31"/>
    <w:rsid w:val="00E74C1F"/>
    <w:rsid w:val="00E75BFD"/>
    <w:rsid w:val="00E75E62"/>
    <w:rsid w:val="00E8030B"/>
    <w:rsid w:val="00E86C5D"/>
    <w:rsid w:val="00E9179C"/>
    <w:rsid w:val="00E917E0"/>
    <w:rsid w:val="00E94F56"/>
    <w:rsid w:val="00EA21AC"/>
    <w:rsid w:val="00EA48D9"/>
    <w:rsid w:val="00EA4EB4"/>
    <w:rsid w:val="00EB0222"/>
    <w:rsid w:val="00EB04E4"/>
    <w:rsid w:val="00EB2714"/>
    <w:rsid w:val="00EC34F4"/>
    <w:rsid w:val="00EC41B8"/>
    <w:rsid w:val="00EC6B9B"/>
    <w:rsid w:val="00EC7C8A"/>
    <w:rsid w:val="00ED077E"/>
    <w:rsid w:val="00ED1142"/>
    <w:rsid w:val="00ED13D2"/>
    <w:rsid w:val="00ED18EE"/>
    <w:rsid w:val="00ED70E1"/>
    <w:rsid w:val="00EE27DF"/>
    <w:rsid w:val="00EE3114"/>
    <w:rsid w:val="00EE34B1"/>
    <w:rsid w:val="00EE3A51"/>
    <w:rsid w:val="00EE44D3"/>
    <w:rsid w:val="00EE7F02"/>
    <w:rsid w:val="00EF0A65"/>
    <w:rsid w:val="00EF0D37"/>
    <w:rsid w:val="00EF0D85"/>
    <w:rsid w:val="00EF3754"/>
    <w:rsid w:val="00EF5DE2"/>
    <w:rsid w:val="00F017C6"/>
    <w:rsid w:val="00F11AFD"/>
    <w:rsid w:val="00F13F8E"/>
    <w:rsid w:val="00F14858"/>
    <w:rsid w:val="00F14903"/>
    <w:rsid w:val="00F21D09"/>
    <w:rsid w:val="00F23A4E"/>
    <w:rsid w:val="00F26350"/>
    <w:rsid w:val="00F27CF9"/>
    <w:rsid w:val="00F326FB"/>
    <w:rsid w:val="00F41E90"/>
    <w:rsid w:val="00F42F1F"/>
    <w:rsid w:val="00F4333E"/>
    <w:rsid w:val="00F4364F"/>
    <w:rsid w:val="00F45C89"/>
    <w:rsid w:val="00F51BAE"/>
    <w:rsid w:val="00F56D89"/>
    <w:rsid w:val="00F57718"/>
    <w:rsid w:val="00F57AC8"/>
    <w:rsid w:val="00F61A96"/>
    <w:rsid w:val="00F640C3"/>
    <w:rsid w:val="00F6728C"/>
    <w:rsid w:val="00F67BEE"/>
    <w:rsid w:val="00F75567"/>
    <w:rsid w:val="00F80258"/>
    <w:rsid w:val="00F807A0"/>
    <w:rsid w:val="00F817B0"/>
    <w:rsid w:val="00F829AA"/>
    <w:rsid w:val="00F862FE"/>
    <w:rsid w:val="00F9046D"/>
    <w:rsid w:val="00F93F92"/>
    <w:rsid w:val="00F96F16"/>
    <w:rsid w:val="00FA280F"/>
    <w:rsid w:val="00FA3456"/>
    <w:rsid w:val="00FA373A"/>
    <w:rsid w:val="00FA5153"/>
    <w:rsid w:val="00FA6A93"/>
    <w:rsid w:val="00FA71D8"/>
    <w:rsid w:val="00FA7BD6"/>
    <w:rsid w:val="00FB107E"/>
    <w:rsid w:val="00FB1B6C"/>
    <w:rsid w:val="00FB2B04"/>
    <w:rsid w:val="00FC0F80"/>
    <w:rsid w:val="00FC60B1"/>
    <w:rsid w:val="00FC7475"/>
    <w:rsid w:val="00FD0970"/>
    <w:rsid w:val="00FD67DB"/>
    <w:rsid w:val="00FE345A"/>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CA3"/>
  </w:style>
  <w:style w:type="paragraph" w:styleId="Heading1">
    <w:name w:val="heading 1"/>
    <w:basedOn w:val="Normal"/>
    <w:next w:val="Normal"/>
    <w:link w:val="Heading1Char"/>
    <w:uiPriority w:val="9"/>
    <w:qFormat/>
    <w:rsid w:val="00C35865"/>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pPr>
      <w:spacing w:after="0" w:line="240" w:lineRule="auto"/>
    </w:pPr>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7504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B0C15"/>
    <w:rPr>
      <w:sz w:val="20"/>
      <w:szCs w:val="20"/>
    </w:rPr>
  </w:style>
  <w:style w:type="character" w:styleId="EndnoteReference">
    <w:name w:val="endnote reference"/>
    <w:basedOn w:val="DefaultParagraphFont"/>
    <w:uiPriority w:val="99"/>
    <w:semiHidden/>
    <w:unhideWhenUsed/>
    <w:rsid w:val="001B0C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97.jpeg"/><Relationship Id="rId21" Type="http://schemas.openxmlformats.org/officeDocument/2006/relationships/image" Target="media/image8.png"/><Relationship Id="rId42" Type="http://schemas.openxmlformats.org/officeDocument/2006/relationships/image" Target="media/image22.emf"/><Relationship Id="rId47" Type="http://schemas.openxmlformats.org/officeDocument/2006/relationships/image" Target="media/image27.emf"/><Relationship Id="rId63" Type="http://schemas.openxmlformats.org/officeDocument/2006/relationships/image" Target="media/image43.jpeg"/><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image" Target="media/image69.jpeg"/><Relationship Id="rId112" Type="http://schemas.openxmlformats.org/officeDocument/2006/relationships/image" Target="media/image92.jpeg"/><Relationship Id="rId133" Type="http://schemas.openxmlformats.org/officeDocument/2006/relationships/image" Target="media/image113.jpeg"/><Relationship Id="rId138" Type="http://schemas.openxmlformats.org/officeDocument/2006/relationships/image" Target="media/image118.jpeg"/><Relationship Id="rId154" Type="http://schemas.openxmlformats.org/officeDocument/2006/relationships/image" Target="media/image134.jpeg"/><Relationship Id="rId159" Type="http://schemas.openxmlformats.org/officeDocument/2006/relationships/image" Target="media/image139.jpeg"/><Relationship Id="rId175" Type="http://schemas.openxmlformats.org/officeDocument/2006/relationships/theme" Target="theme/theme1.xml"/><Relationship Id="rId170" Type="http://schemas.openxmlformats.org/officeDocument/2006/relationships/hyperlink" Target="https://doi.org/10.15447/sfews.2019v17iss5" TargetMode="External"/><Relationship Id="rId16" Type="http://schemas.openxmlformats.org/officeDocument/2006/relationships/image" Target="media/image3.png"/><Relationship Id="rId107" Type="http://schemas.openxmlformats.org/officeDocument/2006/relationships/image" Target="media/image87.jpeg"/><Relationship Id="rId11" Type="http://schemas.openxmlformats.org/officeDocument/2006/relationships/footer" Target="footer2.xml"/><Relationship Id="rId32" Type="http://schemas.openxmlformats.org/officeDocument/2006/relationships/comments" Target="comments.xml"/><Relationship Id="rId37" Type="http://schemas.openxmlformats.org/officeDocument/2006/relationships/hyperlink" Target="https://www.wildlife.ca.gov/Conservation/Delta/Spring-Kodiak-Trawl" TargetMode="External"/><Relationship Id="rId53" Type="http://schemas.openxmlformats.org/officeDocument/2006/relationships/image" Target="media/image33.emf"/><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image" Target="media/image82.jpeg"/><Relationship Id="rId123" Type="http://schemas.openxmlformats.org/officeDocument/2006/relationships/image" Target="media/image103.jpeg"/><Relationship Id="rId128" Type="http://schemas.openxmlformats.org/officeDocument/2006/relationships/image" Target="media/image108.jpeg"/><Relationship Id="rId144" Type="http://schemas.openxmlformats.org/officeDocument/2006/relationships/image" Target="media/image124.jpeg"/><Relationship Id="rId149" Type="http://schemas.openxmlformats.org/officeDocument/2006/relationships/image" Target="media/image129.jpeg"/><Relationship Id="rId5" Type="http://schemas.openxmlformats.org/officeDocument/2006/relationships/webSettings" Target="webSettings.xml"/><Relationship Id="rId90" Type="http://schemas.openxmlformats.org/officeDocument/2006/relationships/image" Target="media/image70.jpeg"/><Relationship Id="rId95" Type="http://schemas.openxmlformats.org/officeDocument/2006/relationships/image" Target="media/image75.jpeg"/><Relationship Id="rId160" Type="http://schemas.openxmlformats.org/officeDocument/2006/relationships/image" Target="media/image140.jpeg"/><Relationship Id="rId165" Type="http://schemas.openxmlformats.org/officeDocument/2006/relationships/image" Target="media/image145.emf"/><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jpeg"/><Relationship Id="rId69" Type="http://schemas.openxmlformats.org/officeDocument/2006/relationships/image" Target="media/image49.jpeg"/><Relationship Id="rId113" Type="http://schemas.openxmlformats.org/officeDocument/2006/relationships/image" Target="media/image93.jpeg"/><Relationship Id="rId118" Type="http://schemas.openxmlformats.org/officeDocument/2006/relationships/image" Target="media/image98.jpeg"/><Relationship Id="rId134" Type="http://schemas.openxmlformats.org/officeDocument/2006/relationships/image" Target="media/image114.jpeg"/><Relationship Id="rId139" Type="http://schemas.openxmlformats.org/officeDocument/2006/relationships/image" Target="media/image119.jpeg"/><Relationship Id="rId80" Type="http://schemas.openxmlformats.org/officeDocument/2006/relationships/image" Target="media/image60.jpeg"/><Relationship Id="rId85" Type="http://schemas.openxmlformats.org/officeDocument/2006/relationships/image" Target="media/image65.jpeg"/><Relationship Id="rId150" Type="http://schemas.openxmlformats.org/officeDocument/2006/relationships/image" Target="media/image130.jpeg"/><Relationship Id="rId155" Type="http://schemas.openxmlformats.org/officeDocument/2006/relationships/image" Target="media/image135.jpeg"/><Relationship Id="rId171" Type="http://schemas.openxmlformats.org/officeDocument/2006/relationships/hyperlink" Target="http://dx.doi.org/10.1016/S0925-8574(00)00082-3" TargetMode="External"/><Relationship Id="rId12" Type="http://schemas.openxmlformats.org/officeDocument/2006/relationships/header" Target="header3.xml"/><Relationship Id="rId17" Type="http://schemas.openxmlformats.org/officeDocument/2006/relationships/image" Target="media/image4.png"/><Relationship Id="rId33" Type="http://schemas.microsoft.com/office/2011/relationships/commentsExtended" Target="commentsExtended.xml"/><Relationship Id="rId38" Type="http://schemas.openxmlformats.org/officeDocument/2006/relationships/hyperlink" Target="https://www.fws.gov/lodi/juvenile_fish_monitoring_program/jfmp_index.htm" TargetMode="External"/><Relationship Id="rId59" Type="http://schemas.openxmlformats.org/officeDocument/2006/relationships/image" Target="media/image39.jpeg"/><Relationship Id="rId103" Type="http://schemas.openxmlformats.org/officeDocument/2006/relationships/image" Target="media/image83.jpeg"/><Relationship Id="rId108" Type="http://schemas.openxmlformats.org/officeDocument/2006/relationships/image" Target="media/image88.jpeg"/><Relationship Id="rId124" Type="http://schemas.openxmlformats.org/officeDocument/2006/relationships/image" Target="media/image104.jpeg"/><Relationship Id="rId129" Type="http://schemas.openxmlformats.org/officeDocument/2006/relationships/image" Target="media/image109.jpeg"/><Relationship Id="rId54" Type="http://schemas.openxmlformats.org/officeDocument/2006/relationships/image" Target="media/image34.png"/><Relationship Id="rId70" Type="http://schemas.openxmlformats.org/officeDocument/2006/relationships/image" Target="media/image50.jpeg"/><Relationship Id="rId75" Type="http://schemas.openxmlformats.org/officeDocument/2006/relationships/image" Target="media/image55.jpeg"/><Relationship Id="rId91" Type="http://schemas.openxmlformats.org/officeDocument/2006/relationships/image" Target="media/image71.jpeg"/><Relationship Id="rId96" Type="http://schemas.openxmlformats.org/officeDocument/2006/relationships/image" Target="media/image76.jpeg"/><Relationship Id="rId140" Type="http://schemas.openxmlformats.org/officeDocument/2006/relationships/image" Target="media/image120.jpeg"/><Relationship Id="rId145" Type="http://schemas.openxmlformats.org/officeDocument/2006/relationships/image" Target="media/image125.jpeg"/><Relationship Id="rId161" Type="http://schemas.openxmlformats.org/officeDocument/2006/relationships/image" Target="media/image141.jpeg"/><Relationship Id="rId166" Type="http://schemas.openxmlformats.org/officeDocument/2006/relationships/hyperlink" Target="https://github.com/lme4/lme4/"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jpeg"/><Relationship Id="rId28" Type="http://schemas.openxmlformats.org/officeDocument/2006/relationships/image" Target="media/image15.PNG"/><Relationship Id="rId49" Type="http://schemas.openxmlformats.org/officeDocument/2006/relationships/image" Target="media/image29.emf"/><Relationship Id="rId114" Type="http://schemas.openxmlformats.org/officeDocument/2006/relationships/image" Target="media/image94.jpeg"/><Relationship Id="rId119" Type="http://schemas.openxmlformats.org/officeDocument/2006/relationships/image" Target="media/image99.jpe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6.jpeg"/><Relationship Id="rId94" Type="http://schemas.openxmlformats.org/officeDocument/2006/relationships/image" Target="media/image74.jpeg"/><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image" Target="media/image102.jpeg"/><Relationship Id="rId130" Type="http://schemas.openxmlformats.org/officeDocument/2006/relationships/image" Target="media/image110.jpeg"/><Relationship Id="rId135" Type="http://schemas.openxmlformats.org/officeDocument/2006/relationships/image" Target="media/image115.jpeg"/><Relationship Id="rId143" Type="http://schemas.openxmlformats.org/officeDocument/2006/relationships/image" Target="media/image123.jpeg"/><Relationship Id="rId148" Type="http://schemas.openxmlformats.org/officeDocument/2006/relationships/image" Target="media/image128.jpeg"/><Relationship Id="rId151" Type="http://schemas.openxmlformats.org/officeDocument/2006/relationships/image" Target="media/image131.jpeg"/><Relationship Id="rId156" Type="http://schemas.openxmlformats.org/officeDocument/2006/relationships/image" Target="media/image136.jpeg"/><Relationship Id="rId164" Type="http://schemas.openxmlformats.org/officeDocument/2006/relationships/image" Target="media/image144.emf"/><Relationship Id="rId169" Type="http://schemas.openxmlformats.org/officeDocument/2006/relationships/hyperlink" Target="http://dx.doi.org/10.1016/j.jembe.2015.08.005" TargetMode="External"/><Relationship Id="rId4" Type="http://schemas.openxmlformats.org/officeDocument/2006/relationships/settings" Target="settings.xml"/><Relationship Id="rId9" Type="http://schemas.openxmlformats.org/officeDocument/2006/relationships/header" Target="header2.xml"/><Relationship Id="rId172" Type="http://schemas.openxmlformats.org/officeDocument/2006/relationships/hyperlink" Target="http://dx.doi.org/10.1007/s10641-013-0168-9" TargetMode="Externa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19.png"/><Relationship Id="rId109" Type="http://schemas.openxmlformats.org/officeDocument/2006/relationships/image" Target="media/image89.jpeg"/><Relationship Id="rId34" Type="http://schemas.microsoft.com/office/2016/09/relationships/commentsIds" Target="commentsIds.xml"/><Relationship Id="rId50" Type="http://schemas.openxmlformats.org/officeDocument/2006/relationships/image" Target="media/image30.emf"/><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image" Target="media/image77.jpeg"/><Relationship Id="rId104" Type="http://schemas.openxmlformats.org/officeDocument/2006/relationships/image" Target="media/image84.jpeg"/><Relationship Id="rId120" Type="http://schemas.openxmlformats.org/officeDocument/2006/relationships/image" Target="media/image100.jpeg"/><Relationship Id="rId125" Type="http://schemas.openxmlformats.org/officeDocument/2006/relationships/image" Target="media/image105.jpe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hyperlink" Target="http://lme4.r-forge.r-project.org" TargetMode="External"/><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72.jpeg"/><Relationship Id="rId162" Type="http://schemas.openxmlformats.org/officeDocument/2006/relationships/image" Target="media/image142.jpe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jpeg"/><Relationship Id="rId40" Type="http://schemas.openxmlformats.org/officeDocument/2006/relationships/image" Target="media/image20.png"/><Relationship Id="rId45" Type="http://schemas.openxmlformats.org/officeDocument/2006/relationships/image" Target="media/image25.emf"/><Relationship Id="rId66" Type="http://schemas.openxmlformats.org/officeDocument/2006/relationships/image" Target="media/image46.jpeg"/><Relationship Id="rId87" Type="http://schemas.openxmlformats.org/officeDocument/2006/relationships/image" Target="media/image67.jpeg"/><Relationship Id="rId110" Type="http://schemas.openxmlformats.org/officeDocument/2006/relationships/image" Target="media/image90.jpeg"/><Relationship Id="rId115" Type="http://schemas.openxmlformats.org/officeDocument/2006/relationships/image" Target="media/image95.jpe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61" Type="http://schemas.openxmlformats.org/officeDocument/2006/relationships/image" Target="media/image41.jpeg"/><Relationship Id="rId82" Type="http://schemas.openxmlformats.org/officeDocument/2006/relationships/image" Target="media/image62.jpeg"/><Relationship Id="rId152" Type="http://schemas.openxmlformats.org/officeDocument/2006/relationships/image" Target="media/image132.jpeg"/><Relationship Id="rId173"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hyperlink" Target="https://water.ca.gov/Programs/Environmental-Services/Compliance-Monitoring-And-Assessment/Dayflow-Data" TargetMode="External"/><Relationship Id="rId56" Type="http://schemas.openxmlformats.org/officeDocument/2006/relationships/image" Target="media/image36.png"/><Relationship Id="rId77" Type="http://schemas.openxmlformats.org/officeDocument/2006/relationships/image" Target="media/image57.jpeg"/><Relationship Id="rId100" Type="http://schemas.openxmlformats.org/officeDocument/2006/relationships/image" Target="media/image80.jpeg"/><Relationship Id="rId105" Type="http://schemas.openxmlformats.org/officeDocument/2006/relationships/image" Target="media/image85.jpe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hyperlink" Target="https://cran.r-project.org/package=indicspecies" TargetMode="Externa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jpeg"/><Relationship Id="rId93" Type="http://schemas.openxmlformats.org/officeDocument/2006/relationships/image" Target="media/image73.jpeg"/><Relationship Id="rId98" Type="http://schemas.openxmlformats.org/officeDocument/2006/relationships/image" Target="media/image78.jpeg"/><Relationship Id="rId121" Type="http://schemas.openxmlformats.org/officeDocument/2006/relationships/image" Target="media/image101.jpeg"/><Relationship Id="rId142" Type="http://schemas.openxmlformats.org/officeDocument/2006/relationships/image" Target="media/image122.jpeg"/><Relationship Id="rId163" Type="http://schemas.openxmlformats.org/officeDocument/2006/relationships/image" Target="media/image143.jpeg"/><Relationship Id="rId3" Type="http://schemas.openxmlformats.org/officeDocument/2006/relationships/styles" Target="styles.xml"/><Relationship Id="rId25" Type="http://schemas.openxmlformats.org/officeDocument/2006/relationships/image" Target="media/image12.gif"/><Relationship Id="rId46" Type="http://schemas.openxmlformats.org/officeDocument/2006/relationships/image" Target="media/image26.emf"/><Relationship Id="rId67" Type="http://schemas.openxmlformats.org/officeDocument/2006/relationships/image" Target="media/image47.jpeg"/><Relationship Id="rId116" Type="http://schemas.openxmlformats.org/officeDocument/2006/relationships/image" Target="media/image96.jpeg"/><Relationship Id="rId137" Type="http://schemas.openxmlformats.org/officeDocument/2006/relationships/image" Target="media/image117.jpeg"/><Relationship Id="rId158" Type="http://schemas.openxmlformats.org/officeDocument/2006/relationships/image" Target="media/image138.jpeg"/><Relationship Id="rId20" Type="http://schemas.openxmlformats.org/officeDocument/2006/relationships/image" Target="media/image7.png"/><Relationship Id="rId41" Type="http://schemas.openxmlformats.org/officeDocument/2006/relationships/image" Target="media/image21.png"/><Relationship Id="rId62" Type="http://schemas.openxmlformats.org/officeDocument/2006/relationships/image" Target="media/image42.jpeg"/><Relationship Id="rId83" Type="http://schemas.openxmlformats.org/officeDocument/2006/relationships/image" Target="media/image63.jpeg"/><Relationship Id="rId88" Type="http://schemas.openxmlformats.org/officeDocument/2006/relationships/image" Target="media/image68.jpe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microsoft.com/office/2011/relationships/people" Target="people.xml"/><Relationship Id="rId15" Type="http://schemas.openxmlformats.org/officeDocument/2006/relationships/image" Target="media/image2.png"/><Relationship Id="rId36" Type="http://schemas.openxmlformats.org/officeDocument/2006/relationships/hyperlink" Target="https://www.fws.gov/lodi/juvenile_fish_monitoring_program/jfmp_index.htm" TargetMode="External"/><Relationship Id="rId57" Type="http://schemas.openxmlformats.org/officeDocument/2006/relationships/image" Target="media/image37.png"/><Relationship Id="rId106" Type="http://schemas.openxmlformats.org/officeDocument/2006/relationships/image" Target="media/image86.jpeg"/><Relationship Id="rId127" Type="http://schemas.openxmlformats.org/officeDocument/2006/relationships/image" Target="media/image10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527AE7-4AD8-4CFC-BCDB-AC071DBD3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1</TotalTime>
  <Pages>160</Pages>
  <Words>35387</Words>
  <Characters>201708</Characters>
  <Application>Microsoft Office Word</Application>
  <DocSecurity>0</DocSecurity>
  <Lines>1680</Lines>
  <Paragraphs>473</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236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Ellis, Daniel@Wildlife</cp:lastModifiedBy>
  <cp:revision>96</cp:revision>
  <cp:lastPrinted>2016-06-01T15:53:00Z</cp:lastPrinted>
  <dcterms:created xsi:type="dcterms:W3CDTF">2019-06-20T22:20:00Z</dcterms:created>
  <dcterms:modified xsi:type="dcterms:W3CDTF">2019-07-15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